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01F9C" w14:textId="69264E96" w:rsidR="003776E5" w:rsidRPr="003776E5" w:rsidRDefault="003776E5" w:rsidP="00992F4E">
      <w:pPr>
        <w:pStyle w:val="Caption"/>
        <w:keepNext/>
        <w:spacing w:line="480" w:lineRule="auto"/>
        <w:rPr>
          <w:rFonts w:ascii="Times New Roman" w:hAnsi="Times New Roman" w:cs="Times New Roman"/>
          <w:i w:val="0"/>
          <w:iCs w:val="0"/>
          <w:color w:val="000000" w:themeColor="text1"/>
          <w:sz w:val="24"/>
          <w:szCs w:val="24"/>
        </w:rPr>
      </w:pPr>
      <w:bookmarkStart w:id="0" w:name="_Hlk153059635"/>
      <w:bookmarkStart w:id="1" w:name="_Hlk153148108"/>
      <w:bookmarkStart w:id="2" w:name="_Hlk153151396"/>
      <w:r w:rsidRPr="003776E5">
        <w:rPr>
          <w:rFonts w:ascii="Times New Roman" w:hAnsi="Times New Roman" w:cs="Times New Roman"/>
          <w:b/>
          <w:bCs/>
          <w:i w:val="0"/>
          <w:iCs w:val="0"/>
          <w:color w:val="000000" w:themeColor="text1"/>
          <w:sz w:val="24"/>
          <w:szCs w:val="24"/>
        </w:rPr>
        <w:t xml:space="preserve">Table </w:t>
      </w:r>
      <w:r w:rsidRPr="003776E5">
        <w:rPr>
          <w:rFonts w:ascii="Times New Roman" w:hAnsi="Times New Roman" w:cs="Times New Roman"/>
          <w:b/>
          <w:bCs/>
          <w:i w:val="0"/>
          <w:iCs w:val="0"/>
          <w:color w:val="000000" w:themeColor="text1"/>
          <w:sz w:val="24"/>
          <w:szCs w:val="24"/>
        </w:rPr>
        <w:fldChar w:fldCharType="begin"/>
      </w:r>
      <w:r w:rsidRPr="003776E5">
        <w:rPr>
          <w:rFonts w:ascii="Times New Roman" w:hAnsi="Times New Roman" w:cs="Times New Roman"/>
          <w:b/>
          <w:bCs/>
          <w:i w:val="0"/>
          <w:iCs w:val="0"/>
          <w:color w:val="000000" w:themeColor="text1"/>
          <w:sz w:val="24"/>
          <w:szCs w:val="24"/>
        </w:rPr>
        <w:instrText xml:space="preserve"> SEQ Table \* ARABIC </w:instrText>
      </w:r>
      <w:r w:rsidRPr="003776E5">
        <w:rPr>
          <w:rFonts w:ascii="Times New Roman" w:hAnsi="Times New Roman" w:cs="Times New Roman"/>
          <w:b/>
          <w:bCs/>
          <w:i w:val="0"/>
          <w:iCs w:val="0"/>
          <w:color w:val="000000" w:themeColor="text1"/>
          <w:sz w:val="24"/>
          <w:szCs w:val="24"/>
        </w:rPr>
        <w:fldChar w:fldCharType="separate"/>
      </w:r>
      <w:r w:rsidR="000A35CE">
        <w:rPr>
          <w:rFonts w:ascii="Times New Roman" w:hAnsi="Times New Roman" w:cs="Times New Roman"/>
          <w:b/>
          <w:bCs/>
          <w:i w:val="0"/>
          <w:iCs w:val="0"/>
          <w:noProof/>
          <w:color w:val="000000" w:themeColor="text1"/>
          <w:sz w:val="24"/>
          <w:szCs w:val="24"/>
        </w:rPr>
        <w:t>1</w:t>
      </w:r>
      <w:r w:rsidRPr="003776E5">
        <w:rPr>
          <w:rFonts w:ascii="Times New Roman" w:hAnsi="Times New Roman" w:cs="Times New Roman"/>
          <w:b/>
          <w:bCs/>
          <w:i w:val="0"/>
          <w:iCs w:val="0"/>
          <w:color w:val="000000" w:themeColor="text1"/>
          <w:sz w:val="24"/>
          <w:szCs w:val="24"/>
        </w:rPr>
        <w:fldChar w:fldCharType="end"/>
      </w:r>
      <w:bookmarkEnd w:id="2"/>
      <w:r w:rsidRPr="003776E5">
        <w:rPr>
          <w:rFonts w:ascii="Times New Roman" w:hAnsi="Times New Roman" w:cs="Times New Roman"/>
          <w:i w:val="0"/>
          <w:iCs w:val="0"/>
          <w:color w:val="000000" w:themeColor="text1"/>
          <w:sz w:val="24"/>
          <w:szCs w:val="24"/>
        </w:rPr>
        <w:t xml:space="preserve">: </w:t>
      </w:r>
      <w:r w:rsidRPr="003776E5">
        <w:rPr>
          <w:rFonts w:ascii="Times New Roman" w:hAnsi="Times New Roman" w:cs="Times New Roman"/>
          <w:b/>
          <w:bCs/>
          <w:i w:val="0"/>
          <w:iCs w:val="0"/>
          <w:color w:val="000000" w:themeColor="text1"/>
          <w:sz w:val="24"/>
          <w:szCs w:val="24"/>
        </w:rPr>
        <w:t>Characteristics of the included studies</w:t>
      </w:r>
    </w:p>
    <w:tbl>
      <w:tblPr>
        <w:tblStyle w:val="TableGrid"/>
        <w:tblW w:w="141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0"/>
        <w:gridCol w:w="1440"/>
        <w:gridCol w:w="3780"/>
        <w:gridCol w:w="1170"/>
        <w:gridCol w:w="1530"/>
        <w:gridCol w:w="1620"/>
        <w:gridCol w:w="1440"/>
        <w:gridCol w:w="1260"/>
      </w:tblGrid>
      <w:tr w:rsidR="00150AB9" w:rsidRPr="00622877" w14:paraId="58EAAD6D" w14:textId="77777777" w:rsidTr="004C420C">
        <w:trPr>
          <w:trHeight w:val="451"/>
        </w:trPr>
        <w:tc>
          <w:tcPr>
            <w:tcW w:w="1890" w:type="dxa"/>
            <w:vMerge w:val="restart"/>
            <w:tcBorders>
              <w:bottom w:val="single" w:sz="4" w:space="0" w:color="auto"/>
            </w:tcBorders>
          </w:tcPr>
          <w:p w14:paraId="1D1C78D6" w14:textId="77777777" w:rsidR="00150AB9" w:rsidRPr="00622877"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r w:rsidRPr="00622877">
              <w:rPr>
                <w:rFonts w:ascii="Times New Roman" w:eastAsia="Arial" w:hAnsi="Times New Roman" w:cs="Times New Roman"/>
                <w:b/>
                <w:bCs/>
                <w:color w:val="000000"/>
                <w:kern w:val="0"/>
                <w:sz w:val="24"/>
                <w:szCs w:val="24"/>
                <w:lang w:val="en-AU" w:eastAsia="en-GB"/>
                <w14:ligatures w14:val="none"/>
              </w:rPr>
              <w:t>Author(s), year, country</w:t>
            </w:r>
          </w:p>
        </w:tc>
        <w:tc>
          <w:tcPr>
            <w:tcW w:w="1440" w:type="dxa"/>
            <w:vMerge w:val="restart"/>
            <w:tcBorders>
              <w:bottom w:val="single" w:sz="4" w:space="0" w:color="auto"/>
            </w:tcBorders>
          </w:tcPr>
          <w:p w14:paraId="6854726C" w14:textId="77777777" w:rsidR="00150AB9" w:rsidRPr="00622877"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r w:rsidRPr="00622877">
              <w:rPr>
                <w:rFonts w:ascii="Times New Roman" w:eastAsia="Arial" w:hAnsi="Times New Roman" w:cs="Times New Roman"/>
                <w:b/>
                <w:bCs/>
                <w:color w:val="000000"/>
                <w:kern w:val="0"/>
                <w:sz w:val="24"/>
                <w:szCs w:val="24"/>
                <w:lang w:val="en-AU" w:eastAsia="en-GB"/>
                <w14:ligatures w14:val="none"/>
              </w:rPr>
              <w:t>Study design</w:t>
            </w:r>
          </w:p>
        </w:tc>
        <w:tc>
          <w:tcPr>
            <w:tcW w:w="3780" w:type="dxa"/>
            <w:vMerge w:val="restart"/>
            <w:tcBorders>
              <w:bottom w:val="single" w:sz="4" w:space="0" w:color="auto"/>
            </w:tcBorders>
          </w:tcPr>
          <w:p w14:paraId="0AB67A6C" w14:textId="77777777" w:rsidR="00150AB9" w:rsidRPr="00622877"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r w:rsidRPr="00622877">
              <w:rPr>
                <w:rFonts w:ascii="Times New Roman" w:eastAsia="Arial" w:hAnsi="Times New Roman" w:cs="Times New Roman"/>
                <w:b/>
                <w:bCs/>
                <w:color w:val="000000"/>
                <w:kern w:val="0"/>
                <w:sz w:val="24"/>
                <w:szCs w:val="24"/>
                <w:lang w:val="en-AU" w:eastAsia="en-GB"/>
                <w14:ligatures w14:val="none"/>
              </w:rPr>
              <w:t xml:space="preserve">Data source and </w:t>
            </w:r>
            <w:r>
              <w:rPr>
                <w:rFonts w:ascii="Times New Roman" w:eastAsia="Arial" w:hAnsi="Times New Roman" w:cs="Times New Roman"/>
                <w:b/>
                <w:bCs/>
                <w:color w:val="000000"/>
                <w:kern w:val="0"/>
                <w:sz w:val="24"/>
                <w:szCs w:val="24"/>
                <w:lang w:val="en-AU" w:eastAsia="en-GB"/>
                <w14:ligatures w14:val="none"/>
              </w:rPr>
              <w:t>period</w:t>
            </w:r>
            <w:r w:rsidRPr="00622877">
              <w:rPr>
                <w:rFonts w:ascii="Times New Roman" w:eastAsia="Arial" w:hAnsi="Times New Roman" w:cs="Times New Roman"/>
                <w:b/>
                <w:bCs/>
                <w:color w:val="000000"/>
                <w:kern w:val="0"/>
                <w:sz w:val="24"/>
                <w:szCs w:val="24"/>
                <w:lang w:val="en-AU" w:eastAsia="en-GB"/>
                <w14:ligatures w14:val="none"/>
              </w:rPr>
              <w:t xml:space="preserve"> </w:t>
            </w:r>
          </w:p>
        </w:tc>
        <w:tc>
          <w:tcPr>
            <w:tcW w:w="1170" w:type="dxa"/>
            <w:vMerge w:val="restart"/>
            <w:tcBorders>
              <w:bottom w:val="single" w:sz="4" w:space="0" w:color="auto"/>
            </w:tcBorders>
          </w:tcPr>
          <w:p w14:paraId="158324E7" w14:textId="77777777" w:rsidR="00150AB9" w:rsidRPr="00622877"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r w:rsidRPr="00622877">
              <w:rPr>
                <w:rFonts w:ascii="Times New Roman" w:eastAsia="Arial" w:hAnsi="Times New Roman" w:cs="Times New Roman"/>
                <w:b/>
                <w:bCs/>
                <w:color w:val="000000"/>
                <w:kern w:val="0"/>
                <w:sz w:val="24"/>
                <w:szCs w:val="24"/>
                <w:lang w:val="en-AU" w:eastAsia="en-GB"/>
                <w14:ligatures w14:val="none"/>
              </w:rPr>
              <w:t>Data analysis by parity</w:t>
            </w:r>
          </w:p>
        </w:tc>
        <w:tc>
          <w:tcPr>
            <w:tcW w:w="3150" w:type="dxa"/>
            <w:gridSpan w:val="2"/>
            <w:tcBorders>
              <w:bottom w:val="single" w:sz="4" w:space="0" w:color="auto"/>
            </w:tcBorders>
          </w:tcPr>
          <w:p w14:paraId="632B7713" w14:textId="77777777" w:rsidR="00150AB9" w:rsidRPr="00622877" w:rsidRDefault="00150AB9" w:rsidP="004C420C">
            <w:pPr>
              <w:spacing w:line="480" w:lineRule="auto"/>
              <w:jc w:val="center"/>
              <w:rPr>
                <w:rFonts w:ascii="Times New Roman" w:eastAsia="Arial" w:hAnsi="Times New Roman" w:cs="Times New Roman"/>
                <w:b/>
                <w:bCs/>
                <w:color w:val="000000"/>
                <w:kern w:val="0"/>
                <w:sz w:val="24"/>
                <w:szCs w:val="24"/>
                <w:lang w:val="en-AU" w:eastAsia="en-GB"/>
                <w14:ligatures w14:val="none"/>
              </w:rPr>
            </w:pPr>
            <w:r w:rsidRPr="00622877">
              <w:rPr>
                <w:rFonts w:ascii="Times New Roman" w:eastAsia="Arial" w:hAnsi="Times New Roman" w:cs="Times New Roman"/>
                <w:b/>
                <w:bCs/>
                <w:color w:val="000000"/>
                <w:kern w:val="0"/>
                <w:sz w:val="24"/>
                <w:szCs w:val="24"/>
                <w:lang w:val="en-AU" w:eastAsia="en-GB"/>
                <w14:ligatures w14:val="none"/>
              </w:rPr>
              <w:t>Place of birth</w:t>
            </w:r>
          </w:p>
        </w:tc>
        <w:tc>
          <w:tcPr>
            <w:tcW w:w="1440" w:type="dxa"/>
            <w:vMerge w:val="restart"/>
            <w:tcBorders>
              <w:bottom w:val="single" w:sz="4" w:space="0" w:color="auto"/>
            </w:tcBorders>
          </w:tcPr>
          <w:p w14:paraId="158406D8" w14:textId="77777777" w:rsidR="00150AB9" w:rsidRPr="00622877"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r w:rsidRPr="00622877">
              <w:rPr>
                <w:rFonts w:ascii="Times New Roman" w:eastAsia="Arial" w:hAnsi="Times New Roman" w:cs="Times New Roman"/>
                <w:b/>
                <w:bCs/>
                <w:color w:val="000000"/>
                <w:kern w:val="0"/>
                <w:sz w:val="24"/>
                <w:szCs w:val="24"/>
                <w:lang w:val="en-AU" w:eastAsia="en-GB"/>
                <w14:ligatures w14:val="none"/>
              </w:rPr>
              <w:t xml:space="preserve">Outcome(s) reported </w:t>
            </w:r>
          </w:p>
        </w:tc>
        <w:tc>
          <w:tcPr>
            <w:tcW w:w="1260" w:type="dxa"/>
            <w:vMerge w:val="restart"/>
            <w:tcBorders>
              <w:bottom w:val="single" w:sz="4" w:space="0" w:color="auto"/>
            </w:tcBorders>
          </w:tcPr>
          <w:p w14:paraId="05075860" w14:textId="77777777" w:rsidR="00150AB9"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r w:rsidRPr="00622877">
              <w:rPr>
                <w:rFonts w:ascii="Times New Roman" w:eastAsia="Arial" w:hAnsi="Times New Roman" w:cs="Times New Roman"/>
                <w:b/>
                <w:bCs/>
                <w:color w:val="000000"/>
                <w:kern w:val="0"/>
                <w:sz w:val="24"/>
                <w:szCs w:val="24"/>
                <w:lang w:val="en-AU" w:eastAsia="en-GB"/>
                <w14:ligatures w14:val="none"/>
              </w:rPr>
              <w:t>NOS s</w:t>
            </w:r>
            <w:r>
              <w:rPr>
                <w:rFonts w:ascii="Times New Roman" w:eastAsia="Arial" w:hAnsi="Times New Roman" w:cs="Times New Roman"/>
                <w:b/>
                <w:bCs/>
                <w:color w:val="000000"/>
                <w:kern w:val="0"/>
                <w:sz w:val="24"/>
                <w:szCs w:val="24"/>
                <w:lang w:val="en-AU" w:eastAsia="en-GB"/>
                <w14:ligatures w14:val="none"/>
              </w:rPr>
              <w:t>core</w:t>
            </w:r>
          </w:p>
          <w:p w14:paraId="05D60E6E" w14:textId="77777777" w:rsidR="00150AB9"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r>
              <w:rPr>
                <w:rFonts w:ascii="Times New Roman" w:eastAsia="Arial" w:hAnsi="Times New Roman" w:cs="Times New Roman"/>
                <w:b/>
                <w:bCs/>
                <w:color w:val="000000"/>
                <w:kern w:val="0"/>
                <w:sz w:val="24"/>
                <w:szCs w:val="24"/>
                <w:lang w:val="en-AU" w:eastAsia="en-GB"/>
                <w14:ligatures w14:val="none"/>
              </w:rPr>
              <w:t>(4-2-3)</w:t>
            </w:r>
          </w:p>
          <w:p w14:paraId="7FF4443C" w14:textId="77777777" w:rsidR="00150AB9" w:rsidRPr="00622877"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p>
        </w:tc>
      </w:tr>
      <w:tr w:rsidR="00150AB9" w:rsidRPr="00622877" w14:paraId="0627942F" w14:textId="77777777" w:rsidTr="004C420C">
        <w:trPr>
          <w:trHeight w:val="593"/>
        </w:trPr>
        <w:tc>
          <w:tcPr>
            <w:tcW w:w="1890" w:type="dxa"/>
            <w:vMerge/>
            <w:tcBorders>
              <w:bottom w:val="single" w:sz="4" w:space="0" w:color="auto"/>
            </w:tcBorders>
          </w:tcPr>
          <w:p w14:paraId="3E0C23B6"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
        </w:tc>
        <w:tc>
          <w:tcPr>
            <w:tcW w:w="1440" w:type="dxa"/>
            <w:vMerge/>
            <w:tcBorders>
              <w:bottom w:val="single" w:sz="4" w:space="0" w:color="auto"/>
            </w:tcBorders>
          </w:tcPr>
          <w:p w14:paraId="72C2D348"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
        </w:tc>
        <w:tc>
          <w:tcPr>
            <w:tcW w:w="3780" w:type="dxa"/>
            <w:vMerge/>
            <w:tcBorders>
              <w:bottom w:val="single" w:sz="4" w:space="0" w:color="auto"/>
            </w:tcBorders>
          </w:tcPr>
          <w:p w14:paraId="37306D03"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
        </w:tc>
        <w:tc>
          <w:tcPr>
            <w:tcW w:w="1170" w:type="dxa"/>
            <w:vMerge/>
            <w:tcBorders>
              <w:bottom w:val="single" w:sz="4" w:space="0" w:color="auto"/>
            </w:tcBorders>
          </w:tcPr>
          <w:p w14:paraId="57D2EFAB"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
        </w:tc>
        <w:tc>
          <w:tcPr>
            <w:tcW w:w="1530" w:type="dxa"/>
            <w:tcBorders>
              <w:top w:val="single" w:sz="4" w:space="0" w:color="auto"/>
              <w:bottom w:val="single" w:sz="4" w:space="0" w:color="auto"/>
            </w:tcBorders>
          </w:tcPr>
          <w:p w14:paraId="52415C52"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 xml:space="preserve">Planned homebirth </w:t>
            </w:r>
            <w:r w:rsidRPr="00622877">
              <w:rPr>
                <w:rFonts w:ascii="Times New Roman" w:eastAsia="Arial" w:hAnsi="Times New Roman" w:cs="Times New Roman"/>
                <w:b/>
                <w:bCs/>
                <w:color w:val="000000"/>
                <w:kern w:val="0"/>
                <w:sz w:val="24"/>
                <w:szCs w:val="24"/>
                <w:lang w:val="en-AU" w:eastAsia="en-GB"/>
                <w14:ligatures w14:val="none"/>
              </w:rPr>
              <w:t>n/N (%)</w:t>
            </w:r>
          </w:p>
        </w:tc>
        <w:tc>
          <w:tcPr>
            <w:tcW w:w="1620" w:type="dxa"/>
            <w:tcBorders>
              <w:top w:val="single" w:sz="4" w:space="0" w:color="auto"/>
              <w:bottom w:val="single" w:sz="4" w:space="0" w:color="auto"/>
            </w:tcBorders>
          </w:tcPr>
          <w:p w14:paraId="307F9087"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 xml:space="preserve">Planned Institutional birth </w:t>
            </w:r>
            <w:r w:rsidRPr="00622877">
              <w:rPr>
                <w:rFonts w:ascii="Times New Roman" w:eastAsia="Arial" w:hAnsi="Times New Roman" w:cs="Times New Roman"/>
                <w:b/>
                <w:bCs/>
                <w:color w:val="000000"/>
                <w:kern w:val="0"/>
                <w:sz w:val="24"/>
                <w:szCs w:val="24"/>
                <w:lang w:val="en-AU" w:eastAsia="en-GB"/>
                <w14:ligatures w14:val="none"/>
              </w:rPr>
              <w:t>n/N (%)</w:t>
            </w:r>
          </w:p>
        </w:tc>
        <w:tc>
          <w:tcPr>
            <w:tcW w:w="1440" w:type="dxa"/>
            <w:vMerge/>
            <w:tcBorders>
              <w:bottom w:val="single" w:sz="4" w:space="0" w:color="auto"/>
            </w:tcBorders>
          </w:tcPr>
          <w:p w14:paraId="28D8639C"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
        </w:tc>
        <w:tc>
          <w:tcPr>
            <w:tcW w:w="1260" w:type="dxa"/>
            <w:vMerge/>
            <w:tcBorders>
              <w:bottom w:val="single" w:sz="4" w:space="0" w:color="auto"/>
            </w:tcBorders>
          </w:tcPr>
          <w:p w14:paraId="107225FA"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
        </w:tc>
      </w:tr>
      <w:tr w:rsidR="00150AB9" w:rsidRPr="00622877" w14:paraId="765D679E" w14:textId="77777777" w:rsidTr="004C420C">
        <w:tc>
          <w:tcPr>
            <w:tcW w:w="1890" w:type="dxa"/>
          </w:tcPr>
          <w:p w14:paraId="376C7091"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 xml:space="preserve">Isaline </w:t>
            </w:r>
            <w:r>
              <w:rPr>
                <w:rFonts w:ascii="Times New Roman" w:hAnsi="Times New Roman" w:cs="Times New Roman"/>
                <w:sz w:val="24"/>
                <w:szCs w:val="24"/>
              </w:rPr>
              <w:t>et al.</w:t>
            </w:r>
            <w:r w:rsidRPr="00622877">
              <w:rPr>
                <w:rFonts w:ascii="Times New Roman" w:hAnsi="Times New Roman" w:cs="Times New Roman"/>
                <w:sz w:val="24"/>
                <w:szCs w:val="24"/>
              </w:rPr>
              <w:t xml:space="preserve">, 2019, Belgium </w:t>
            </w:r>
            <w:r w:rsidRPr="0062287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midw.2019.05.004","ISSN":"02666138","PMID":"31100483","abstract":"Objective: The objective of this study was to compare midwife-led and consultant-led obstetrical care for women with uncomplicated low-risk pregnancies. We estimated costs and maternal outcomes in both units to achieve a cost-effectiveness ratio. Design: The cost-analysis was made according to the “intention to treat” concept in order to minimize bias associated with the non-randomization of participants. At the obstetric-led unit, women received care from both midwives and medical staff while those in the alternative structure called ‘Le Cocon’ only received care from midwives. Setting: The obstetric-led unit of the Erasme University-Hospital in Brussels and its alongside midwife-led unit. Participants: The study population included all low-risk pregnant women from 1 March 2014 until 31 October 2015 who were affiliated to the MLOZ (Mutualités Libres-Onafhankelijke Ziekenfondsen; third Belgian statutory health care insurer). Interventions: The cost calculation involved a bottom-up approach. The health care consumption of each participant was obtained from MLOZ's data. The study included costs occurred the beginning of pregnancy until 3 months post-partum. Clinical data were extracted from the patient medical records. Findings: Compared to the traditional obstetric-led unit, the alternative midwife-led unit was associated with a cost reduction for the national payer (∆ = −€397.39, p = 0.046)and for the patient (∆ = − €44.19, p = 0.016). There were no significant differences in rates of caesarean, instrumental birth and epidural analgesia between MLU and OLU. A sensitivity analysis was performed (Appendix C)but does not change the overall results and conclusions. Key conclusions: Due to the small size of the samples, no statistical differences were found. More analysis is needed to evaluate the cost-effectiveness regarding the use of epidural analgesia, caesarean and instrumental birth rates in the midwife-led unit. Implications for practice: Given the economical findings, this could contribute to reduce health expenditures for both women (out of pocket)and state (public payer via health care insurers).","author":[{"dropping-particle":"","family":"Isaline","given":"Gonze","non-dropping-particle":"","parse-names":false,"suffix":""},{"dropping-particle":"","family":"Marie-Christine","given":"Closon","non-dropping-particle":"","parse-names":false,"suffix":""},{"dropping-particle":"","family":"Rudy","given":"Van Tielen","non-dropping-particle":"","parse-names":false,"suffix":""},{"dropping-particle":"","family":"Caroline","given":"Daelemans","non-dropping-particle":"","parse-names":false,"suffix":""},{"dropping-particle":"","family":"Yvon","given":"Englert","non-dropping-particle":"","parse-names":false,"suffix":""}],"container-title":"Midwifery","id":"ITEM-1","issued":{"date-parts":[["2019"]]},"page":"117-126","publisher":"Elsevier Ltd","title":"An exploratory cost-effectiveness analysis: Comparison between a midwife-led birth unit and a standard obstetric unit within the same hospital in Belgium","type":"article-journal","volume":"75"},"uris":["http://www.mendeley.com/documents/?uuid=2ef87ce3-3cf9-4daa-a262-238def396f24"]}],"mendeley":{"formattedCitation":"(34)","plainTextFormattedCitation":"(34)","previouslyFormattedCitation":"(34)"},"properties":{"noteIndex":0},"schema":"https://github.com/citation-style-language/schema/raw/master/csl-citation.json"}</w:instrText>
            </w:r>
            <w:r w:rsidRPr="00622877">
              <w:rPr>
                <w:rFonts w:ascii="Times New Roman" w:hAnsi="Times New Roman" w:cs="Times New Roman"/>
                <w:sz w:val="24"/>
                <w:szCs w:val="24"/>
              </w:rPr>
              <w:fldChar w:fldCharType="separate"/>
            </w:r>
            <w:r w:rsidRPr="00654020">
              <w:rPr>
                <w:rFonts w:ascii="Times New Roman" w:hAnsi="Times New Roman" w:cs="Times New Roman"/>
                <w:noProof/>
                <w:sz w:val="24"/>
                <w:szCs w:val="24"/>
              </w:rPr>
              <w:t>(34)</w:t>
            </w:r>
            <w:r w:rsidRPr="00622877">
              <w:rPr>
                <w:rFonts w:ascii="Times New Roman" w:hAnsi="Times New Roman" w:cs="Times New Roman"/>
                <w:sz w:val="24"/>
                <w:szCs w:val="24"/>
              </w:rPr>
              <w:fldChar w:fldCharType="end"/>
            </w:r>
          </w:p>
        </w:tc>
        <w:tc>
          <w:tcPr>
            <w:tcW w:w="1440" w:type="dxa"/>
          </w:tcPr>
          <w:p w14:paraId="56274BEF"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Retrospective cohort</w:t>
            </w:r>
          </w:p>
        </w:tc>
        <w:tc>
          <w:tcPr>
            <w:tcW w:w="3780" w:type="dxa"/>
          </w:tcPr>
          <w:p w14:paraId="3C98E0D2"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MLOZ (</w:t>
            </w:r>
            <w:proofErr w:type="spellStart"/>
            <w:r w:rsidRPr="00622877">
              <w:rPr>
                <w:rFonts w:ascii="Times New Roman" w:hAnsi="Times New Roman" w:cs="Times New Roman"/>
                <w:sz w:val="24"/>
                <w:szCs w:val="24"/>
              </w:rPr>
              <w:t>Mutualit</w:t>
            </w:r>
            <w:proofErr w:type="spellEnd"/>
            <w:r w:rsidRPr="00622877">
              <w:rPr>
                <w:rFonts w:ascii="Times New Roman" w:hAnsi="Times New Roman" w:cs="Times New Roman"/>
                <w:sz w:val="24"/>
                <w:szCs w:val="24"/>
              </w:rPr>
              <w:t xml:space="preserve"> </w:t>
            </w:r>
            <w:r w:rsidRPr="00622877">
              <w:rPr>
                <w:rFonts w:ascii="Times New Roman" w:eastAsia="Arial" w:hAnsi="Times New Roman" w:cs="Times New Roman"/>
                <w:color w:val="000000"/>
                <w:kern w:val="0"/>
                <w:sz w:val="24"/>
                <w:szCs w:val="24"/>
                <w:lang w:val="en-AU" w:eastAsia="en-GB"/>
                <w14:ligatures w14:val="none"/>
              </w:rPr>
              <w:t>Ø</w:t>
            </w:r>
            <w:r w:rsidRPr="00622877">
              <w:rPr>
                <w:rFonts w:ascii="Times New Roman" w:hAnsi="Times New Roman" w:cs="Times New Roman"/>
                <w:sz w:val="24"/>
                <w:szCs w:val="24"/>
              </w:rPr>
              <w:t xml:space="preserve">Libres </w:t>
            </w:r>
            <w:proofErr w:type="spellStart"/>
            <w:r w:rsidRPr="00622877">
              <w:rPr>
                <w:rFonts w:ascii="Times New Roman" w:hAnsi="Times New Roman" w:cs="Times New Roman"/>
                <w:sz w:val="24"/>
                <w:szCs w:val="24"/>
              </w:rPr>
              <w:t>Onafhankelijke</w:t>
            </w:r>
            <w:proofErr w:type="spellEnd"/>
            <w:r w:rsidRPr="00622877">
              <w:rPr>
                <w:rFonts w:ascii="Times New Roman" w:hAnsi="Times New Roman" w:cs="Times New Roman"/>
                <w:sz w:val="24"/>
                <w:szCs w:val="24"/>
              </w:rPr>
              <w:t xml:space="preserve"> </w:t>
            </w:r>
            <w:proofErr w:type="spellStart"/>
            <w:r w:rsidRPr="00622877">
              <w:rPr>
                <w:rFonts w:ascii="Times New Roman" w:hAnsi="Times New Roman" w:cs="Times New Roman"/>
                <w:sz w:val="24"/>
                <w:szCs w:val="24"/>
              </w:rPr>
              <w:t>Ziekenfondsen</w:t>
            </w:r>
            <w:proofErr w:type="spellEnd"/>
            <w:r>
              <w:rPr>
                <w:rFonts w:ascii="Times New Roman" w:hAnsi="Times New Roman" w:cs="Times New Roman"/>
                <w:sz w:val="24"/>
                <w:szCs w:val="24"/>
              </w:rPr>
              <w:t xml:space="preserve">) was the </w:t>
            </w:r>
            <w:r w:rsidRPr="00622877">
              <w:rPr>
                <w:rFonts w:ascii="Times New Roman" w:hAnsi="Times New Roman" w:cs="Times New Roman"/>
                <w:sz w:val="24"/>
                <w:szCs w:val="24"/>
              </w:rPr>
              <w:t xml:space="preserve">third Belgian statutory </w:t>
            </w:r>
            <w:r>
              <w:rPr>
                <w:rFonts w:ascii="Times New Roman" w:hAnsi="Times New Roman" w:cs="Times New Roman"/>
                <w:sz w:val="24"/>
                <w:szCs w:val="24"/>
              </w:rPr>
              <w:t>healthcare</w:t>
            </w:r>
            <w:r w:rsidRPr="00622877">
              <w:rPr>
                <w:rFonts w:ascii="Times New Roman" w:hAnsi="Times New Roman" w:cs="Times New Roman"/>
                <w:sz w:val="24"/>
                <w:szCs w:val="24"/>
              </w:rPr>
              <w:t xml:space="preserve"> insurer from 1 March 2014 until 31 October 2015</w:t>
            </w:r>
          </w:p>
        </w:tc>
        <w:tc>
          <w:tcPr>
            <w:tcW w:w="1170" w:type="dxa"/>
          </w:tcPr>
          <w:p w14:paraId="4FF5BFB1"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 xml:space="preserve">not stratified </w:t>
            </w:r>
          </w:p>
        </w:tc>
        <w:tc>
          <w:tcPr>
            <w:tcW w:w="1530" w:type="dxa"/>
          </w:tcPr>
          <w:p w14:paraId="21C7B641"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59/89 (66.3)</w:t>
            </w:r>
          </w:p>
        </w:tc>
        <w:tc>
          <w:tcPr>
            <w:tcW w:w="1620" w:type="dxa"/>
          </w:tcPr>
          <w:p w14:paraId="05A7A3FF"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30/89 (33.7)</w:t>
            </w:r>
          </w:p>
        </w:tc>
        <w:tc>
          <w:tcPr>
            <w:tcW w:w="1440" w:type="dxa"/>
          </w:tcPr>
          <w:p w14:paraId="0B4B32F3"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2-5, 20</w:t>
            </w:r>
          </w:p>
        </w:tc>
        <w:tc>
          <w:tcPr>
            <w:tcW w:w="1260" w:type="dxa"/>
          </w:tcPr>
          <w:p w14:paraId="5EEE486D"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Pr>
                <w:rFonts w:ascii="Times New Roman" w:eastAsia="Arial" w:hAnsi="Times New Roman" w:cs="Times New Roman"/>
                <w:color w:val="000000"/>
                <w:kern w:val="0"/>
                <w:sz w:val="24"/>
                <w:szCs w:val="24"/>
                <w:lang w:val="en-AU" w:eastAsia="en-GB"/>
                <w14:ligatures w14:val="none"/>
              </w:rPr>
              <w:t>3-2-3</w:t>
            </w:r>
          </w:p>
        </w:tc>
      </w:tr>
      <w:tr w:rsidR="00150AB9" w:rsidRPr="00622877" w14:paraId="01617756" w14:textId="77777777" w:rsidTr="004C420C">
        <w:tc>
          <w:tcPr>
            <w:tcW w:w="1890" w:type="dxa"/>
          </w:tcPr>
          <w:p w14:paraId="785D196C"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 xml:space="preserve">A de Jonge, 2013, Netherlands </w:t>
            </w:r>
            <w:r w:rsidRPr="0062287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6/bmj.f3263","ISSN":"17561833","PMID":"23766482","abstract":"Objectives: To test the hypothesis that low risk women at the onset of labour with planned home birth have a higher rate of severe acute maternal morbidity than women with planned hospital birth, and to compare the rate of postpartum haemorrhage and manual removal of placenta. Design: Cohort study using a linked dataset. Setting: Information on all cases of severe acute maternal morbidity in the Netherlands collected by the national study into ethnic determinants of maternal morbidity in the netherlands (LEMMoN study), 1 August 2004 to 1 August 2006, merged with data from the Netherlands perinatal register of all births occurring during the same period. Participants: 146 752 low risk women in primary care at the onset of labour. Main outcome measures: Severe acute maternal morbidity (admission to an intensive care unit, eclampsia, blood transfusion of four or more packed cells, and other serious events), postpartum haemorrhage, and manual removal of placenta. Results: Overall, 92 333 (62.9%) women had a planned home birth and 54 419 (37.1%) a planned hospital birth. The rate of severe acute maternal morbidity among planned primary care births was 2.0 per 1000 births. For nulliparous women the rate for planned home versus planned hospital birth was 2.3 versus 3.1 per 1000 births (adjusted odds ratio 0.77, 95% confidence interval 0.56 to 1.06), relative risk reduction 25.7% (95% confidence interval -0.1% to 53.5%), the rate of postpartum haemorrhage was 43.1 versus 43.3 (0.92, 0.85 to 1.00 and 0.5%, -6.8% to 7.9%), and the rate of manual removal of placenta was 29.0 versus 29.8 (0.91, 0.83 to 1.00 and 2.8%, -6.1% to 11.8%). For parous women the rate of severe acute maternal morbidity for planned home versus planned hospital birth was 1.0 versus 2.3 per 1000 births (0.43, 0.29 to 0.63 and 58.3%, 33.2% to 87.5%), the rate of postpartum haemorrhage was 19.6 versus 37.6 (0.50, 0.46 to 0.55 and 47.9%, 41.2% to 54.7%), and the rate of manual removal of placenta was 8.5 versus 19.6 (0.41, 0.36 to 0.47 and 56.9%, 47.9% to 66.3%). Conclusions: Low risk women in primary care at the onset of labour with planned home birth had lower rates of severe acute maternal morbidity, postpartum haemorrhage, and manual removal of placenta than those with planned hospital birth. For parous women these differences were statistically significant. Absolute risks were small in both groups. There was no evidence that planned home birth among low risk women leads to an increased risk …","author":[{"dropping-particle":"","family":"Jonge","given":"Ank","non-dropping-particle":"De","parse-names":false,"suffix":""},{"dropping-particle":"","family":"Mesman","given":"Jeanette A.J.M. J M","non-dropping-particle":"","parse-names":false,"suffix":""},{"dropping-particle":"","family":"Manniën","given":"Judith","non-dropping-particle":"","parse-names":false,"suffix":""},{"dropping-particle":"","family":"Zwart","given":"Joost J.","non-dropping-particle":"","parse-names":false,"suffix":""},{"dropping-particle":"","family":"Dillen","given":"Jeroen","non-dropping-particle":"Van","parse-names":false,"suffix":""},{"dropping-particle":"","family":"Roosmalen","given":"Jos","non-dropping-particle":"Van","parse-names":false,"suffix":""}],"container-title":"BMJ (Online)","id":"ITEM-1","issue":"7914","issued":{"date-parts":[["2013","6"]]},"page":"1-10","publisher":"British Medical Journal Publishing Group","title":"Severe adverse maternal outcomes among low risk women with planned home versus hospital births in the Netherlands: Nationwide cohort study","type":"article-journal","volume":"346"},"uris":["http://www.mendeley.com/documents/?uuid=e15c9fed-fc4d-4776-98e6-0e3988a61c2f"]}],"mendeley":{"formattedCitation":"(22)","plainTextFormattedCitation":"(22)","previouslyFormattedCitation":"(22)"},"properties":{"noteIndex":0},"schema":"https://github.com/citation-style-language/schema/raw/master/csl-citation.json"}</w:instrText>
            </w:r>
            <w:r w:rsidRPr="00622877">
              <w:rPr>
                <w:rFonts w:ascii="Times New Roman" w:hAnsi="Times New Roman" w:cs="Times New Roman"/>
                <w:sz w:val="24"/>
                <w:szCs w:val="24"/>
              </w:rPr>
              <w:fldChar w:fldCharType="separate"/>
            </w:r>
            <w:r w:rsidRPr="00654020">
              <w:rPr>
                <w:rFonts w:ascii="Times New Roman" w:hAnsi="Times New Roman" w:cs="Times New Roman"/>
                <w:noProof/>
                <w:sz w:val="24"/>
                <w:szCs w:val="24"/>
              </w:rPr>
              <w:t>(22)</w:t>
            </w:r>
            <w:r w:rsidRPr="00622877">
              <w:rPr>
                <w:rFonts w:ascii="Times New Roman" w:hAnsi="Times New Roman" w:cs="Times New Roman"/>
                <w:sz w:val="24"/>
                <w:szCs w:val="24"/>
              </w:rPr>
              <w:fldChar w:fldCharType="end"/>
            </w:r>
          </w:p>
        </w:tc>
        <w:tc>
          <w:tcPr>
            <w:tcW w:w="1440" w:type="dxa"/>
          </w:tcPr>
          <w:p w14:paraId="26A53C59"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 xml:space="preserve">Retrospective cohort </w:t>
            </w:r>
          </w:p>
        </w:tc>
        <w:tc>
          <w:tcPr>
            <w:tcW w:w="3780" w:type="dxa"/>
          </w:tcPr>
          <w:p w14:paraId="2C08DC67"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w:t>
            </w:r>
            <w:proofErr w:type="spellStart"/>
            <w:r w:rsidRPr="00622877">
              <w:rPr>
                <w:rFonts w:ascii="Times New Roman" w:hAnsi="Times New Roman" w:cs="Times New Roman"/>
                <w:sz w:val="24"/>
                <w:szCs w:val="24"/>
              </w:rPr>
              <w:t>LEMMoN</w:t>
            </w:r>
            <w:proofErr w:type="spellEnd"/>
            <w:r w:rsidRPr="00622877">
              <w:rPr>
                <w:rFonts w:ascii="Times New Roman" w:hAnsi="Times New Roman" w:cs="Times New Roman"/>
                <w:sz w:val="24"/>
                <w:szCs w:val="24"/>
              </w:rPr>
              <w:t xml:space="preserve">” data from 1 August 2004 to 1 August 2006, </w:t>
            </w:r>
            <w:r>
              <w:rPr>
                <w:rFonts w:ascii="Times New Roman" w:hAnsi="Times New Roman" w:cs="Times New Roman"/>
                <w:sz w:val="24"/>
                <w:szCs w:val="24"/>
              </w:rPr>
              <w:t>combined</w:t>
            </w:r>
            <w:r w:rsidRPr="00622877">
              <w:rPr>
                <w:rFonts w:ascii="Times New Roman" w:hAnsi="Times New Roman" w:cs="Times New Roman"/>
                <w:sz w:val="24"/>
                <w:szCs w:val="24"/>
              </w:rPr>
              <w:t xml:space="preserve"> with data from the Netherlands perinatal registry</w:t>
            </w:r>
          </w:p>
        </w:tc>
        <w:tc>
          <w:tcPr>
            <w:tcW w:w="1170" w:type="dxa"/>
          </w:tcPr>
          <w:p w14:paraId="6AFC2C7D"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Adjusted and stratified</w:t>
            </w:r>
          </w:p>
        </w:tc>
        <w:tc>
          <w:tcPr>
            <w:tcW w:w="1530" w:type="dxa"/>
          </w:tcPr>
          <w:p w14:paraId="6743A5C7"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 xml:space="preserve">92,333/146,752 (62.9) </w:t>
            </w:r>
          </w:p>
        </w:tc>
        <w:tc>
          <w:tcPr>
            <w:tcW w:w="1620" w:type="dxa"/>
          </w:tcPr>
          <w:p w14:paraId="293BB290"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54,419/146,752 (37.1)</w:t>
            </w:r>
          </w:p>
        </w:tc>
        <w:tc>
          <w:tcPr>
            <w:tcW w:w="1440" w:type="dxa"/>
          </w:tcPr>
          <w:p w14:paraId="723E0E09"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8</w:t>
            </w:r>
          </w:p>
        </w:tc>
        <w:tc>
          <w:tcPr>
            <w:tcW w:w="1260" w:type="dxa"/>
          </w:tcPr>
          <w:p w14:paraId="51AD534C"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Pr>
                <w:rFonts w:ascii="Times New Roman" w:eastAsia="Arial" w:hAnsi="Times New Roman" w:cs="Times New Roman"/>
                <w:color w:val="000000"/>
                <w:kern w:val="0"/>
                <w:sz w:val="24"/>
                <w:szCs w:val="24"/>
                <w:lang w:val="en-AU" w:eastAsia="en-GB"/>
                <w14:ligatures w14:val="none"/>
              </w:rPr>
              <w:t>3-1-2</w:t>
            </w:r>
          </w:p>
        </w:tc>
      </w:tr>
      <w:tr w:rsidR="00150AB9" w:rsidRPr="00622877" w14:paraId="0D209407" w14:textId="77777777" w:rsidTr="004C420C">
        <w:tc>
          <w:tcPr>
            <w:tcW w:w="1890" w:type="dxa"/>
          </w:tcPr>
          <w:p w14:paraId="132BC0DD"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lastRenderedPageBreak/>
              <w:t xml:space="preserve">A </w:t>
            </w:r>
            <w:proofErr w:type="spellStart"/>
            <w:r w:rsidRPr="00622877">
              <w:rPr>
                <w:rFonts w:ascii="Times New Roman" w:hAnsi="Times New Roman" w:cs="Times New Roman"/>
                <w:sz w:val="24"/>
                <w:szCs w:val="24"/>
              </w:rPr>
              <w:t>deJonge</w:t>
            </w:r>
            <w:proofErr w:type="spellEnd"/>
            <w:r w:rsidRPr="00622877">
              <w:rPr>
                <w:rFonts w:ascii="Times New Roman" w:hAnsi="Times New Roman" w:cs="Times New Roman"/>
                <w:sz w:val="24"/>
                <w:szCs w:val="24"/>
              </w:rPr>
              <w:t xml:space="preserve"> et al, 2014, Netherlands </w:t>
            </w:r>
            <w:r w:rsidRPr="0062287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1471-0528.13084","author":[{"dropping-particle":"De","family":"Jonge","given":"A","non-dropping-particle":"","parse-names":false,"suffix":""},{"dropping-particle":"","family":"Geerts","given":"C C","non-dropping-particle":"","parse-names":false,"suffix":""},{"dropping-particle":"Van Der","family":"Goes","given":"B Y","non-dropping-particle":"","parse-names":false,"suffix":""},{"dropping-particle":"","family":"Mol","given":"B W","non-dropping-particle":"","parse-names":false,"suffix":""},{"dropping-particle":"","family":"Buitendijk","given":"S E","non-dropping-particle":"","parse-names":false,"suffix":""}],"id":"ITEM-1","issued":{"date-parts":[["2014"]]},"page":"1-9","title":"Perinatal mortality and morbidity up to 28 days after birth among 743 070 low-risk planned home and hospital births : a cohort study based on three merged national perinatal databases","type":"article-journal"},"uris":["http://www.mendeley.com/documents/?uuid=c8fcbb88-2a4b-4569-b47b-480a45e3d3e1"]}],"mendeley":{"formattedCitation":"(23)","plainTextFormattedCitation":"(23)","previouslyFormattedCitation":"(23)"},"properties":{"noteIndex":0},"schema":"https://github.com/citation-style-language/schema/raw/master/csl-citation.json"}</w:instrText>
            </w:r>
            <w:r w:rsidRPr="00622877">
              <w:rPr>
                <w:rFonts w:ascii="Times New Roman" w:hAnsi="Times New Roman" w:cs="Times New Roman"/>
                <w:sz w:val="24"/>
                <w:szCs w:val="24"/>
              </w:rPr>
              <w:fldChar w:fldCharType="separate"/>
            </w:r>
            <w:r w:rsidRPr="00654020">
              <w:rPr>
                <w:rFonts w:ascii="Times New Roman" w:hAnsi="Times New Roman" w:cs="Times New Roman"/>
                <w:noProof/>
                <w:sz w:val="24"/>
                <w:szCs w:val="24"/>
              </w:rPr>
              <w:t>(23)</w:t>
            </w:r>
            <w:r w:rsidRPr="00622877">
              <w:rPr>
                <w:rFonts w:ascii="Times New Roman" w:hAnsi="Times New Roman" w:cs="Times New Roman"/>
                <w:sz w:val="24"/>
                <w:szCs w:val="24"/>
              </w:rPr>
              <w:fldChar w:fldCharType="end"/>
            </w:r>
          </w:p>
        </w:tc>
        <w:tc>
          <w:tcPr>
            <w:tcW w:w="1440" w:type="dxa"/>
          </w:tcPr>
          <w:p w14:paraId="10928E9E"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Retrospective cohort</w:t>
            </w:r>
          </w:p>
        </w:tc>
        <w:tc>
          <w:tcPr>
            <w:tcW w:w="3780" w:type="dxa"/>
          </w:tcPr>
          <w:p w14:paraId="61760871"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 xml:space="preserve">National perinatal and neonatal registration data </w:t>
            </w:r>
            <w:r>
              <w:rPr>
                <w:rFonts w:ascii="Times New Roman" w:hAnsi="Times New Roman" w:cs="Times New Roman"/>
                <w:sz w:val="24"/>
                <w:szCs w:val="24"/>
              </w:rPr>
              <w:t>over</w:t>
            </w:r>
            <w:r w:rsidRPr="00622877">
              <w:rPr>
                <w:rFonts w:ascii="Times New Roman" w:hAnsi="Times New Roman" w:cs="Times New Roman"/>
                <w:sz w:val="24"/>
                <w:szCs w:val="24"/>
              </w:rPr>
              <w:t xml:space="preserve"> </w:t>
            </w:r>
            <w:r>
              <w:rPr>
                <w:rFonts w:ascii="Times New Roman" w:hAnsi="Times New Roman" w:cs="Times New Roman"/>
                <w:sz w:val="24"/>
                <w:szCs w:val="24"/>
              </w:rPr>
              <w:t>seven</w:t>
            </w:r>
            <w:r w:rsidRPr="00622877">
              <w:rPr>
                <w:rFonts w:ascii="Times New Roman" w:hAnsi="Times New Roman" w:cs="Times New Roman"/>
                <w:sz w:val="24"/>
                <w:szCs w:val="24"/>
              </w:rPr>
              <w:t xml:space="preserve"> years from 2000 </w:t>
            </w:r>
            <w:r>
              <w:rPr>
                <w:rFonts w:ascii="Times New Roman" w:hAnsi="Times New Roman" w:cs="Times New Roman"/>
                <w:sz w:val="24"/>
                <w:szCs w:val="24"/>
              </w:rPr>
              <w:t xml:space="preserve">to </w:t>
            </w:r>
            <w:r w:rsidRPr="00622877">
              <w:rPr>
                <w:rFonts w:ascii="Times New Roman" w:hAnsi="Times New Roman" w:cs="Times New Roman"/>
                <w:sz w:val="24"/>
                <w:szCs w:val="24"/>
              </w:rPr>
              <w:t>2006</w:t>
            </w:r>
          </w:p>
        </w:tc>
        <w:tc>
          <w:tcPr>
            <w:tcW w:w="1170" w:type="dxa"/>
          </w:tcPr>
          <w:p w14:paraId="082ED2B9"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Adjusted and stratified</w:t>
            </w:r>
          </w:p>
        </w:tc>
        <w:tc>
          <w:tcPr>
            <w:tcW w:w="1530" w:type="dxa"/>
          </w:tcPr>
          <w:p w14:paraId="0756C227"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321,307/529,688 (60.7)</w:t>
            </w:r>
          </w:p>
        </w:tc>
        <w:tc>
          <w:tcPr>
            <w:tcW w:w="1620" w:type="dxa"/>
          </w:tcPr>
          <w:p w14:paraId="2662F576"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63,261/529,688 (30.8)</w:t>
            </w:r>
          </w:p>
        </w:tc>
        <w:tc>
          <w:tcPr>
            <w:tcW w:w="1440" w:type="dxa"/>
          </w:tcPr>
          <w:p w14:paraId="3D6F788C"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12, 15, 16</w:t>
            </w:r>
          </w:p>
        </w:tc>
        <w:tc>
          <w:tcPr>
            <w:tcW w:w="1260" w:type="dxa"/>
          </w:tcPr>
          <w:p w14:paraId="7870740A"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Pr>
                <w:rFonts w:ascii="Times New Roman" w:eastAsia="Arial" w:hAnsi="Times New Roman" w:cs="Times New Roman"/>
                <w:color w:val="000000"/>
                <w:kern w:val="0"/>
                <w:sz w:val="24"/>
                <w:szCs w:val="24"/>
                <w:lang w:val="en-AU" w:eastAsia="en-GB"/>
                <w14:ligatures w14:val="none"/>
              </w:rPr>
              <w:t>4-2-2</w:t>
            </w:r>
          </w:p>
        </w:tc>
      </w:tr>
      <w:tr w:rsidR="00150AB9" w:rsidRPr="00622877" w14:paraId="019CA45C" w14:textId="77777777" w:rsidTr="004C420C">
        <w:tc>
          <w:tcPr>
            <w:tcW w:w="1890" w:type="dxa"/>
          </w:tcPr>
          <w:p w14:paraId="35DB95B4"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roofErr w:type="spellStart"/>
            <w:r w:rsidRPr="00622877">
              <w:rPr>
                <w:rFonts w:ascii="Times New Roman" w:hAnsi="Times New Roman" w:cs="Times New Roman"/>
                <w:sz w:val="24"/>
                <w:szCs w:val="24"/>
              </w:rPr>
              <w:t>Wiegerinck</w:t>
            </w:r>
            <w:proofErr w:type="spellEnd"/>
            <w:r w:rsidRPr="00622877">
              <w:rPr>
                <w:rFonts w:ascii="Times New Roman" w:hAnsi="Times New Roman" w:cs="Times New Roman"/>
                <w:sz w:val="24"/>
                <w:szCs w:val="24"/>
              </w:rPr>
              <w:t xml:space="preserve"> et al, 2018, Netherlands </w:t>
            </w:r>
            <w:r w:rsidRPr="0062287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6/bmjopen-2017-018845","ISSN":"20446055","PMID":"29306890","abstract":"Objective To compare intrapartum and neonatal mortality in low-risk term women starting labour in midwife-led versus obstetrician-led care. Study design We performed a propensity score matched study using data from our national perinatal register, completed with data from medical files. We studied women without major risk factors with singleton pregnancies who gave birth at term between 2005 and 2008 in the Amsterdam region of the Netherlands. Major risk factors comprised non-vertex position of the fetus, previous Caesarean birth, hypertension, (gestational) diabetes mellitus, post-term pregnancy (≥42 weeks), prolonged rupture of membranes (&gt;24 hours), vaginal bleeding in the second half of pregnancy or induced labour. Groups were devided by midwife-led versus obstetrician-led care at the onset of labour. The primary outcome was intrapartum and neonatal (&lt;28 days) mortality. Secondary outcomes included obstetric interventions, 5 min Apgar scores&lt;7 and neonatal intensive care admittance for &gt;24 hours. Results We studied 57 396 women. Perinatal mortality occurred in 30 of 46 764 (0.64‰) women in midwife-led care and in 2 of 10 632 (0.19‰) women in obstetrician-led care (OR 3.4, 95% CI 0.82 to 14.3). A propensity score matched analysis in a 1:1 ratio with 10 632 women per group revealed an OR for perinatal mortality of 4.0 (95% CI 0.85 to 18.9). Conclusion Among low-risk women, midwife-led care at the onset of labour was associated with a statistically non-significant higher mortality rate.","author":[{"dropping-particle":"","family":"Wiegerinck","given":"Melanie M.J.","non-dropping-particle":"","parse-names":false,"suffix":""},{"dropping-particle":"","family":"Goes","given":"Birgit Y.","non-dropping-particle":"Van Der","parse-names":false,"suffix":""},{"dropping-particle":"","family":"Ravelli","given":"Anita C.J.","non-dropping-particle":"","parse-names":false,"suffix":""},{"dropping-particle":"","family":"Post","given":"Joris A.M.","non-dropping-particle":"Van Der","parse-names":false,"suffix":""},{"dropping-particle":"","family":"Buist","given":"Fayette C.D.","non-dropping-particle":"","parse-names":false,"suffix":""},{"dropping-particle":"","family":"Tamminga","given":"Pieter","non-dropping-particle":"","parse-names":false,"suffix":""},{"dropping-particle":"","family":"Mol","given":"Ben W.","non-dropping-particle":"","parse-names":false,"suffix":""}],"container-title":"BMJ Open","id":"ITEM-1","issue":"1","issued":{"date-parts":[["2018"]]},"page":"1-9","title":"Intrapartum and neonatal mortality among low-risk women in midwife-led versus obstetrician-led care in the Amsterdam region of the Netherlands: A propensity score matched study","type":"article-journal","volume":"8"},"uris":["http://www.mendeley.com/documents/?uuid=a6aed77f-19ec-4508-a09f-3803e428d5be"]}],"mendeley":{"formattedCitation":"(24)","plainTextFormattedCitation":"(24)","previouslyFormattedCitation":"(24)"},"properties":{"noteIndex":0},"schema":"https://github.com/citation-style-language/schema/raw/master/csl-citation.json"}</w:instrText>
            </w:r>
            <w:r w:rsidRPr="00622877">
              <w:rPr>
                <w:rFonts w:ascii="Times New Roman" w:hAnsi="Times New Roman" w:cs="Times New Roman"/>
                <w:sz w:val="24"/>
                <w:szCs w:val="24"/>
              </w:rPr>
              <w:fldChar w:fldCharType="separate"/>
            </w:r>
            <w:r w:rsidRPr="00654020">
              <w:rPr>
                <w:rFonts w:ascii="Times New Roman" w:hAnsi="Times New Roman" w:cs="Times New Roman"/>
                <w:noProof/>
                <w:sz w:val="24"/>
                <w:szCs w:val="24"/>
              </w:rPr>
              <w:t>(24)</w:t>
            </w:r>
            <w:r w:rsidRPr="00622877">
              <w:rPr>
                <w:rFonts w:ascii="Times New Roman" w:hAnsi="Times New Roman" w:cs="Times New Roman"/>
                <w:sz w:val="24"/>
                <w:szCs w:val="24"/>
              </w:rPr>
              <w:fldChar w:fldCharType="end"/>
            </w:r>
          </w:p>
        </w:tc>
        <w:tc>
          <w:tcPr>
            <w:tcW w:w="1440" w:type="dxa"/>
          </w:tcPr>
          <w:p w14:paraId="440AE6F8"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Retrospective cohort</w:t>
            </w:r>
          </w:p>
        </w:tc>
        <w:tc>
          <w:tcPr>
            <w:tcW w:w="3780" w:type="dxa"/>
          </w:tcPr>
          <w:p w14:paraId="714B83FE" w14:textId="77777777" w:rsidR="00150AB9" w:rsidRPr="00622877" w:rsidRDefault="00150AB9" w:rsidP="004C420C">
            <w:pPr>
              <w:spacing w:line="480" w:lineRule="auto"/>
              <w:rPr>
                <w:rFonts w:ascii="Times New Roman" w:hAnsi="Times New Roman" w:cs="Times New Roman"/>
                <w:sz w:val="24"/>
                <w:szCs w:val="24"/>
              </w:rPr>
            </w:pPr>
            <w:r w:rsidRPr="006C2735">
              <w:rPr>
                <w:rFonts w:ascii="Times New Roman" w:hAnsi="Times New Roman" w:cs="Times New Roman"/>
                <w:sz w:val="24"/>
                <w:szCs w:val="24"/>
              </w:rPr>
              <w:t>National Perinatal Register (PRN)</w:t>
            </w:r>
            <w:r>
              <w:rPr>
                <w:rFonts w:ascii="Times New Roman" w:hAnsi="Times New Roman" w:cs="Times New Roman"/>
                <w:sz w:val="24"/>
                <w:szCs w:val="24"/>
              </w:rPr>
              <w:t xml:space="preserve"> and</w:t>
            </w:r>
            <w:r w:rsidRPr="006C2735">
              <w:rPr>
                <w:rFonts w:ascii="Times New Roman" w:hAnsi="Times New Roman" w:cs="Times New Roman"/>
                <w:sz w:val="24"/>
                <w:szCs w:val="24"/>
              </w:rPr>
              <w:t xml:space="preserve"> extra medical information obtained from hospitals and midwifery </w:t>
            </w:r>
            <w:r>
              <w:rPr>
                <w:rFonts w:ascii="Times New Roman" w:hAnsi="Times New Roman" w:cs="Times New Roman"/>
                <w:sz w:val="24"/>
                <w:szCs w:val="24"/>
              </w:rPr>
              <w:t>units</w:t>
            </w:r>
            <w:r w:rsidRPr="006C2735">
              <w:rPr>
                <w:rFonts w:ascii="Times New Roman" w:hAnsi="Times New Roman" w:cs="Times New Roman"/>
                <w:sz w:val="24"/>
                <w:szCs w:val="24"/>
              </w:rPr>
              <w:t xml:space="preserve"> in Amsterdam between January 1, 2005, and December 31, 2007.</w:t>
            </w:r>
          </w:p>
        </w:tc>
        <w:tc>
          <w:tcPr>
            <w:tcW w:w="1170" w:type="dxa"/>
          </w:tcPr>
          <w:p w14:paraId="7913A78C"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 xml:space="preserve">not stratified </w:t>
            </w:r>
          </w:p>
        </w:tc>
        <w:tc>
          <w:tcPr>
            <w:tcW w:w="1530" w:type="dxa"/>
          </w:tcPr>
          <w:p w14:paraId="020FA4DE"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46,764/57,396 (81.5)</w:t>
            </w:r>
          </w:p>
        </w:tc>
        <w:tc>
          <w:tcPr>
            <w:tcW w:w="1620" w:type="dxa"/>
          </w:tcPr>
          <w:p w14:paraId="2D3487A1"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10,632/57,396 (18.5)</w:t>
            </w:r>
          </w:p>
        </w:tc>
        <w:tc>
          <w:tcPr>
            <w:tcW w:w="1440" w:type="dxa"/>
          </w:tcPr>
          <w:p w14:paraId="5344010F"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2,4, 5, 8, 12, 19</w:t>
            </w:r>
          </w:p>
        </w:tc>
        <w:tc>
          <w:tcPr>
            <w:tcW w:w="1260" w:type="dxa"/>
          </w:tcPr>
          <w:p w14:paraId="72E9778F"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Pr>
                <w:rFonts w:ascii="Times New Roman" w:eastAsia="Arial" w:hAnsi="Times New Roman" w:cs="Times New Roman"/>
                <w:color w:val="000000"/>
                <w:kern w:val="0"/>
                <w:sz w:val="24"/>
                <w:szCs w:val="24"/>
                <w:lang w:val="en-AU" w:eastAsia="en-GB"/>
                <w14:ligatures w14:val="none"/>
              </w:rPr>
              <w:t>3-2-3</w:t>
            </w:r>
          </w:p>
        </w:tc>
      </w:tr>
      <w:tr w:rsidR="00150AB9" w:rsidRPr="00622877" w14:paraId="5E8AA675" w14:textId="77777777" w:rsidTr="004C420C">
        <w:tc>
          <w:tcPr>
            <w:tcW w:w="1890" w:type="dxa"/>
          </w:tcPr>
          <w:p w14:paraId="715A1730" w14:textId="77777777" w:rsidR="00150AB9" w:rsidRPr="0062287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622877">
              <w:rPr>
                <w:rFonts w:ascii="Times New Roman" w:hAnsi="Times New Roman" w:cs="Times New Roman"/>
                <w:sz w:val="24"/>
                <w:szCs w:val="24"/>
                <w:lang w:val="it-IT"/>
              </w:rPr>
              <w:t xml:space="preserve">Palau-Costafreda et al, 2023, Spain </w:t>
            </w:r>
            <w:r w:rsidRPr="00622877">
              <w:rPr>
                <w:rFonts w:ascii="Times New Roman" w:hAnsi="Times New Roman" w:cs="Times New Roman"/>
                <w:sz w:val="24"/>
                <w:szCs w:val="24"/>
                <w:lang w:val="it-IT"/>
              </w:rPr>
              <w:fldChar w:fldCharType="begin" w:fldLock="1"/>
            </w:r>
            <w:r>
              <w:rPr>
                <w:rFonts w:ascii="Times New Roman" w:hAnsi="Times New Roman" w:cs="Times New Roman"/>
                <w:sz w:val="24"/>
                <w:szCs w:val="24"/>
                <w:lang w:val="it-IT"/>
              </w:rPr>
              <w:instrText>ADDIN CSL_CITATION {"citationItems":[{"id":"ITEM-1","itemData":{"DOI":"10.1111/birt.12749","ISSN":"1523536X","abstract":"Background: Midwife-led units have been shown to be safer and reduce interventions for women at low risk of complications at birth. In 2017, the first alongside birth center was opened in Spain. The aim of this study was to compare outcomes for women with uncomplicated pregnancies giving birth in the Midwife-led unit (MLU) and in the Obstetric unit (OU) of the same hospital. Methods: Retrospective cohort study comparing birth outcomes between low-risk women, depending on their planned place of birth. Data were analyzed with an intention-to-treat approach for women that gave birth between January 2018 and December 2020. Results: A total of 878 women were included in the study, 255 women chose to give birth in the MLU and 623 in the OU. Findings showed that women in the MLU were more likely to have a vaginal birth (91.4%) than in the OU (83.8%) (aOR 2.98 [95%CI 1.62–5.47]), less likely to have an instrumental delivery, 3.9% versus 11.2% (0.25 [0.11–0.55]), to use epidural analgesia, 19.6% versus 77.9% (0.15 [0.04–0.17]) and to have an episiotomy, 7.4% versus 15.4% (0.27 [0.14–0.53]). There were no differences in rates of postpartum hemorrhage, retained placenta, or adverse neonatal outcomes. Intrapartum and postpartum transfer rates from the MLU to the OU were 21.1% and 2.4%, respectively. Conclusions: The high rate of obstetric interventions in Spain could be reduced by implementing midwife-led units across the whole system, without an increase in maternal or neonatal complications.","author":[{"dropping-particle":"","family":"Palau-Costafreda","given":"Roser","non-dropping-particle":"","parse-names":false,"suffix":""},{"dropping-particle":"","family":"García Gumiel","given":"Sara","non-dropping-particle":"","parse-names":false,"suffix":""},{"dropping-particle":"","family":"Eles Velasco","given":"Amaranta","non</w:instrText>
            </w:r>
            <w:r w:rsidRPr="004B6C43">
              <w:rPr>
                <w:rFonts w:ascii="Times New Roman" w:hAnsi="Times New Roman" w:cs="Times New Roman"/>
                <w:sz w:val="24"/>
                <w:szCs w:val="24"/>
              </w:rPr>
              <w:instrText>-dropping-particle":"","parse-names":false,"suffix":""},{"dropping-particle":"","family":"Jansana-Riera","given":"Anna","non-dropping-particle":"","parse-names":false,"suffix":""},{"dropping-particle":"","family":"Orus-Covisa","given":"Lluna","non-dropping-particle":"","parse-names":false,"suffix":""},{"dropping-particle":"","family":"Hermida González","given":"Júlia","non-dropping-particle":"","parse-names":false,"suffix":""},{"dropping-particle":"","family":"Algarra Ramos","given":"Miriam","non-dropping-particle":"","parse-names":false,"suffix":""},{"dropping-particle":"","family":"Canet-Vélez","given":"Olga","non-dropping-particle":"","parse-names":false,"suffix":""},{"dropping-particle":"","family":"Obregón Gutiérrez","given":"Noemí","non-dropping-particle":"","parse-names":false,"suffix":""},{"dropping-particle":"","family":"Escuriet","given":"Ramón","non-dropping-particle":"","parse-names":false,"suffix":""}],"container-title":"Birth","id":"ITEM-1","issue":"June","issued":{"date-parts":[["2023"]]},"page":"1-11","title":"The first alongside midwifery unit in Spain: A retrospective cohort study of maternal and neonatal outcomes","type":"article-journal"},"uris":["http://www.mendeley.com/documents/?uuid=19e2b8c6-b503-4746-bef7-fd5044001d9d"]}],"mendeley":{"formattedCitation":"(35)","plainTextFormattedCitation":"(35)","previouslyFormattedCitation":"(35)"},"properties":{"noteIndex":0},"schema":"https://github.com/citation-style-language/schema/raw/master/csl-citation.json"}</w:instrText>
            </w:r>
            <w:r w:rsidRPr="00622877">
              <w:rPr>
                <w:rFonts w:ascii="Times New Roman" w:hAnsi="Times New Roman" w:cs="Times New Roman"/>
                <w:sz w:val="24"/>
                <w:szCs w:val="24"/>
                <w:lang w:val="it-IT"/>
              </w:rPr>
              <w:fldChar w:fldCharType="separate"/>
            </w:r>
            <w:r w:rsidRPr="00654020">
              <w:rPr>
                <w:rFonts w:ascii="Times New Roman" w:hAnsi="Times New Roman" w:cs="Times New Roman"/>
                <w:noProof/>
                <w:sz w:val="24"/>
                <w:szCs w:val="24"/>
              </w:rPr>
              <w:t>(35)</w:t>
            </w:r>
            <w:r w:rsidRPr="00622877">
              <w:rPr>
                <w:rFonts w:ascii="Times New Roman" w:hAnsi="Times New Roman" w:cs="Times New Roman"/>
                <w:sz w:val="24"/>
                <w:szCs w:val="24"/>
                <w:lang w:val="it-IT"/>
              </w:rPr>
              <w:fldChar w:fldCharType="end"/>
            </w:r>
          </w:p>
        </w:tc>
        <w:tc>
          <w:tcPr>
            <w:tcW w:w="1440" w:type="dxa"/>
          </w:tcPr>
          <w:p w14:paraId="28388E5E" w14:textId="77777777" w:rsidR="00150AB9" w:rsidRPr="0062287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622877">
              <w:rPr>
                <w:rFonts w:ascii="Times New Roman" w:hAnsi="Times New Roman" w:cs="Times New Roman"/>
                <w:sz w:val="24"/>
                <w:szCs w:val="24"/>
              </w:rPr>
              <w:t>Retrospective cohort</w:t>
            </w:r>
          </w:p>
        </w:tc>
        <w:tc>
          <w:tcPr>
            <w:tcW w:w="3780" w:type="dxa"/>
          </w:tcPr>
          <w:p w14:paraId="1CBA69D1" w14:textId="77777777" w:rsidR="00150AB9" w:rsidRPr="00622877" w:rsidRDefault="00150AB9" w:rsidP="004C420C">
            <w:pPr>
              <w:spacing w:line="480" w:lineRule="auto"/>
              <w:rPr>
                <w:rFonts w:ascii="Times New Roman" w:hAnsi="Times New Roman" w:cs="Times New Roman"/>
                <w:sz w:val="24"/>
                <w:szCs w:val="24"/>
              </w:rPr>
            </w:pPr>
            <w:r w:rsidRPr="00622877">
              <w:rPr>
                <w:rFonts w:ascii="Times New Roman" w:hAnsi="Times New Roman" w:cs="Times New Roman"/>
                <w:sz w:val="24"/>
                <w:szCs w:val="24"/>
              </w:rPr>
              <w:t xml:space="preserve">Medical history, obstetric characteristics, and maternal </w:t>
            </w:r>
          </w:p>
          <w:p w14:paraId="367A3D36" w14:textId="77777777" w:rsidR="00150AB9" w:rsidRPr="00622877" w:rsidRDefault="00150AB9" w:rsidP="004C420C">
            <w:pPr>
              <w:spacing w:line="480" w:lineRule="auto"/>
              <w:rPr>
                <w:rFonts w:ascii="Times New Roman" w:hAnsi="Times New Roman" w:cs="Times New Roman"/>
                <w:sz w:val="24"/>
                <w:szCs w:val="24"/>
              </w:rPr>
            </w:pPr>
            <w:r w:rsidRPr="00622877">
              <w:rPr>
                <w:rFonts w:ascii="Times New Roman" w:hAnsi="Times New Roman" w:cs="Times New Roman"/>
                <w:sz w:val="24"/>
                <w:szCs w:val="24"/>
              </w:rPr>
              <w:t>and neonatal outcomes were recorded by obstetric health-</w:t>
            </w:r>
          </w:p>
          <w:p w14:paraId="0A8B02A2" w14:textId="77777777" w:rsidR="00150AB9" w:rsidRPr="00622877" w:rsidRDefault="00150AB9" w:rsidP="004C420C">
            <w:pPr>
              <w:spacing w:line="480" w:lineRule="auto"/>
              <w:rPr>
                <w:rFonts w:ascii="Times New Roman" w:hAnsi="Times New Roman" w:cs="Times New Roman"/>
                <w:sz w:val="24"/>
                <w:szCs w:val="24"/>
              </w:rPr>
            </w:pPr>
            <w:r w:rsidRPr="00622877">
              <w:rPr>
                <w:rFonts w:ascii="Times New Roman" w:hAnsi="Times New Roman" w:cs="Times New Roman"/>
                <w:sz w:val="24"/>
                <w:szCs w:val="24"/>
              </w:rPr>
              <w:t xml:space="preserve">care professionals in patient charts and the hospital's </w:t>
            </w:r>
          </w:p>
          <w:p w14:paraId="11F0B54E" w14:textId="77777777" w:rsidR="00150AB9" w:rsidRPr="0062287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622877">
              <w:rPr>
                <w:rFonts w:ascii="Times New Roman" w:hAnsi="Times New Roman" w:cs="Times New Roman"/>
                <w:sz w:val="24"/>
                <w:szCs w:val="24"/>
              </w:rPr>
              <w:lastRenderedPageBreak/>
              <w:t>information system in MLU and OU between January 2018 and December 2020</w:t>
            </w:r>
          </w:p>
        </w:tc>
        <w:tc>
          <w:tcPr>
            <w:tcW w:w="1170" w:type="dxa"/>
          </w:tcPr>
          <w:p w14:paraId="5A682A81" w14:textId="77777777" w:rsidR="00150AB9" w:rsidRPr="0062287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622877">
              <w:rPr>
                <w:rFonts w:ascii="Times New Roman" w:hAnsi="Times New Roman" w:cs="Times New Roman"/>
                <w:sz w:val="24"/>
                <w:szCs w:val="24"/>
              </w:rPr>
              <w:lastRenderedPageBreak/>
              <w:t>NP (not performed)</w:t>
            </w:r>
          </w:p>
        </w:tc>
        <w:tc>
          <w:tcPr>
            <w:tcW w:w="1530" w:type="dxa"/>
          </w:tcPr>
          <w:p w14:paraId="69338767" w14:textId="77777777" w:rsidR="00150AB9" w:rsidRPr="0062287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622877">
              <w:rPr>
                <w:rFonts w:ascii="Times New Roman" w:hAnsi="Times New Roman" w:cs="Times New Roman"/>
                <w:sz w:val="24"/>
                <w:szCs w:val="24"/>
              </w:rPr>
              <w:t>255/878(29.0)</w:t>
            </w:r>
          </w:p>
        </w:tc>
        <w:tc>
          <w:tcPr>
            <w:tcW w:w="1620" w:type="dxa"/>
          </w:tcPr>
          <w:p w14:paraId="78DE73E0" w14:textId="77777777" w:rsidR="00150AB9" w:rsidRPr="0062287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622877">
              <w:rPr>
                <w:rFonts w:ascii="Times New Roman" w:hAnsi="Times New Roman" w:cs="Times New Roman"/>
                <w:sz w:val="24"/>
                <w:szCs w:val="24"/>
              </w:rPr>
              <w:t>623/878(71.0)</w:t>
            </w:r>
          </w:p>
        </w:tc>
        <w:tc>
          <w:tcPr>
            <w:tcW w:w="1440" w:type="dxa"/>
          </w:tcPr>
          <w:p w14:paraId="09104314" w14:textId="77777777" w:rsidR="00150AB9" w:rsidRPr="0062287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622877">
              <w:rPr>
                <w:rFonts w:ascii="Times New Roman" w:eastAsia="Arial" w:hAnsi="Times New Roman" w:cs="Times New Roman"/>
                <w:color w:val="000000"/>
                <w:kern w:val="0"/>
                <w:sz w:val="24"/>
                <w:szCs w:val="24"/>
                <w:lang w:eastAsia="en-GB"/>
                <w14:ligatures w14:val="none"/>
              </w:rPr>
              <w:t>2-5, 8-11, 16, 19</w:t>
            </w:r>
          </w:p>
        </w:tc>
        <w:tc>
          <w:tcPr>
            <w:tcW w:w="1260" w:type="dxa"/>
          </w:tcPr>
          <w:p w14:paraId="4FE9FC8E" w14:textId="77777777" w:rsidR="00150AB9" w:rsidRPr="0062287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Pr>
                <w:rFonts w:ascii="Times New Roman" w:eastAsia="Arial" w:hAnsi="Times New Roman" w:cs="Times New Roman"/>
                <w:color w:val="000000"/>
                <w:kern w:val="0"/>
                <w:sz w:val="24"/>
                <w:szCs w:val="24"/>
                <w:lang w:eastAsia="en-GB"/>
                <w14:ligatures w14:val="none"/>
              </w:rPr>
              <w:t>3-1-3</w:t>
            </w:r>
          </w:p>
        </w:tc>
      </w:tr>
      <w:tr w:rsidR="00150AB9" w:rsidRPr="00622877" w14:paraId="726372AF" w14:textId="77777777" w:rsidTr="004C420C">
        <w:tc>
          <w:tcPr>
            <w:tcW w:w="1890" w:type="dxa"/>
          </w:tcPr>
          <w:p w14:paraId="0820AC4D"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 xml:space="preserve">Blix et al, 2012, Norway </w:t>
            </w:r>
            <w:r w:rsidRPr="0062287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RHC.2012.10.001","ISSN":"1877-5756","PMID":"23182447","abstract":"Background: The safety of planned home births remains controversial in Western countries. The aim of the present study was to compare outcomes in women who planned, and were selected to, home birth at the onset of labor with women who planned for a hospital birth. Methods: Data from 1631 planned home births between 1990 and 2007 were compared with a random sample of 16,310 low-risk women with planned hospital births. The primary outcomes were intrapartum intervention rates and complications. Secondary outcomes were perinatal and neonatal death rates. Results: Primiparas who planned home births had reduced risks for assisted vaginal delivery (OR 0.32; 95% CI 0.20-0.48), epidural analgesia (OR 0.21; CI 0.14-0.33) and dystocia (OR 0.40; CI 0.27-0.59). Multiparas who planned home births had reduced risks for operative vaginal delivery (OR 0.26; CI 0.12-0.56), epidural analgesia (OR 0.08; CI 0.04-0.16), episiotomy (OR 0.48; CI 0.31-0.75), anal sphincter tears (OR 0.29; CI 0.12-0.70), dystocia (OR 0.10; CI 0.06-0.17) and postpartum hemorrhage (OR 0.27; CI 0.17-0.41). We found no differences in cesarean section rate. Perinatal mortality rate was 0.6/1000 (CI 0-3.4) and neonatal mortality rate 0.6/1000 (CI 0-3.4) in the home birth cohort. In the hospital birth cohort, the rates were 0.6/1000 (CI 0.3-1.1) and 0.9/1000 (CI 0.5-1.5) respectively. Conclusions: Planning for home births was associated with reduced risk of interventions and complications. The study is too small to make statistical comparisons of perinatal and neonatal mortality. © 2012 Elsevier B.V.","author":[{"dropping-particle":"","family":"Blix","given":"Ellen","non-dropping-particle":"","parse-names":false,"suffix":""},{"dropping-particle":"","family":"Huitfeldt","given":"Anette Schaumburg","non-dropping-particle":"","parse-names":false,"suffix":""},{"dropping-particle":"","family":"Øian","given":"Pål","non-dropping-particle":"","parse-names":false,"suffix":""},{"dropping-particle":"","family":"Straume","given":"Bjørn","non-dropping-particle":"","parse-names":false,"suffix":""},{"dropping-particle":"","family":"Kumle","given":"Merethe","non-dropping-particle":"","parse-names":false,"suffix":""}],"container-title":"Sexual &amp; Reproductive Healthcare","id":"ITEM-1","issue":"4","issued":{"date-parts":[["2012","12","1"]]},"page":"147-153","publisher":"Elsevier","title":"Outcomes of planned home births and planned hospital births in low-risk women in Norway between 1990 and 2007: A retrospective cohort study","type":"article-journal","volume":"3"},"uris":["http://www.mendeley.com/documents/?uuid=83cecf07-e860-349c-af5a-fd45b8343e39"]}],"mendeley":{"formattedCitation":"(36)","plainTextFormattedCitation":"(36)","previouslyFormattedCitation":"(36)"},"properties":{"noteIndex":0},"schema":"https://github.com/citation-style-language/schema/raw/master/csl-citation.json"}</w:instrText>
            </w:r>
            <w:r w:rsidRPr="00622877">
              <w:rPr>
                <w:rFonts w:ascii="Times New Roman" w:hAnsi="Times New Roman" w:cs="Times New Roman"/>
                <w:sz w:val="24"/>
                <w:szCs w:val="24"/>
              </w:rPr>
              <w:fldChar w:fldCharType="separate"/>
            </w:r>
            <w:r w:rsidRPr="00654020">
              <w:rPr>
                <w:rFonts w:ascii="Times New Roman" w:hAnsi="Times New Roman" w:cs="Times New Roman"/>
                <w:noProof/>
                <w:sz w:val="24"/>
                <w:szCs w:val="24"/>
              </w:rPr>
              <w:t>(36)</w:t>
            </w:r>
            <w:r w:rsidRPr="00622877">
              <w:rPr>
                <w:rFonts w:ascii="Times New Roman" w:hAnsi="Times New Roman" w:cs="Times New Roman"/>
                <w:sz w:val="24"/>
                <w:szCs w:val="24"/>
              </w:rPr>
              <w:fldChar w:fldCharType="end"/>
            </w:r>
          </w:p>
        </w:tc>
        <w:tc>
          <w:tcPr>
            <w:tcW w:w="1440" w:type="dxa"/>
          </w:tcPr>
          <w:p w14:paraId="687EB89F"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Retrospective cohort</w:t>
            </w:r>
          </w:p>
        </w:tc>
        <w:tc>
          <w:tcPr>
            <w:tcW w:w="3780" w:type="dxa"/>
          </w:tcPr>
          <w:p w14:paraId="607DA3DF" w14:textId="77777777" w:rsidR="00150AB9" w:rsidRPr="00622877" w:rsidRDefault="00150AB9" w:rsidP="004C420C">
            <w:pPr>
              <w:spacing w:line="480" w:lineRule="auto"/>
              <w:rPr>
                <w:rFonts w:ascii="Times New Roman" w:hAnsi="Times New Roman" w:cs="Times New Roman"/>
                <w:sz w:val="24"/>
                <w:szCs w:val="24"/>
              </w:rPr>
            </w:pPr>
            <w:r>
              <w:rPr>
                <w:rFonts w:ascii="Times New Roman" w:hAnsi="Times New Roman" w:cs="Times New Roman"/>
                <w:sz w:val="24"/>
                <w:szCs w:val="24"/>
              </w:rPr>
              <w:t xml:space="preserve">Midwives' registers, telephone interviews, and </w:t>
            </w:r>
            <w:r w:rsidRPr="00704DA4">
              <w:rPr>
                <w:rFonts w:ascii="Times New Roman" w:hAnsi="Times New Roman" w:cs="Times New Roman"/>
                <w:sz w:val="24"/>
                <w:szCs w:val="24"/>
              </w:rPr>
              <w:t>birth protocols were used for homebirth data, and the Medical Birth Registry of Norway (MBRN) was used for institutional data from 1990 to 2007.</w:t>
            </w:r>
          </w:p>
        </w:tc>
        <w:tc>
          <w:tcPr>
            <w:tcW w:w="1170" w:type="dxa"/>
          </w:tcPr>
          <w:p w14:paraId="4F04825E"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Adjusted and stratified</w:t>
            </w:r>
          </w:p>
        </w:tc>
        <w:tc>
          <w:tcPr>
            <w:tcW w:w="1530" w:type="dxa"/>
          </w:tcPr>
          <w:p w14:paraId="7B0A409D"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1631/17,941(9.1)</w:t>
            </w:r>
          </w:p>
        </w:tc>
        <w:tc>
          <w:tcPr>
            <w:tcW w:w="1620" w:type="dxa"/>
          </w:tcPr>
          <w:p w14:paraId="535DB986"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16,310/17,941(90.9)</w:t>
            </w:r>
          </w:p>
        </w:tc>
        <w:tc>
          <w:tcPr>
            <w:tcW w:w="1440" w:type="dxa"/>
          </w:tcPr>
          <w:p w14:paraId="4DA33880"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2-5, 8, 9, 12, 15, 16, 17, 19</w:t>
            </w:r>
          </w:p>
        </w:tc>
        <w:tc>
          <w:tcPr>
            <w:tcW w:w="1260" w:type="dxa"/>
          </w:tcPr>
          <w:p w14:paraId="09BB52C8"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Pr>
                <w:rFonts w:ascii="Times New Roman" w:eastAsia="Arial" w:hAnsi="Times New Roman" w:cs="Times New Roman"/>
                <w:color w:val="000000"/>
                <w:kern w:val="0"/>
                <w:sz w:val="24"/>
                <w:szCs w:val="24"/>
                <w:lang w:val="en-AU" w:eastAsia="en-GB"/>
                <w14:ligatures w14:val="none"/>
              </w:rPr>
              <w:t>2-1-3</w:t>
            </w:r>
          </w:p>
        </w:tc>
      </w:tr>
      <w:tr w:rsidR="00150AB9" w:rsidRPr="00622877" w14:paraId="5F5F35B6" w14:textId="77777777" w:rsidTr="004C420C">
        <w:tc>
          <w:tcPr>
            <w:tcW w:w="1890" w:type="dxa"/>
          </w:tcPr>
          <w:p w14:paraId="6C338DF8"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 xml:space="preserve">Bolten et al, 2016, Netherlands </w:t>
            </w:r>
            <w:r w:rsidRPr="0062287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2884-016-1130-6","ISSN":"14712393","PMID":"27793112","abstract":"Background: The use of interventions in childbirth has increased the past decades. There is concern that some women might receive more interventions than they really need. For low-risk women, midwife-led birth settings may be of importance as a counterbalance towards the increasing rate of interventions. The effect of planned place of birth on interventions in the Netherlands is not yet clear. This study aims to give insight into differences in obstetric interventions and maternal outcomes for planned home versus planned hospital birth among women in midwife-led care. Methods: Women from twenty practices across the Netherlands were included in 2009 and 2010. Of these, 3495 were low-risk and in midwife-led care at the onset of labour. Information about planned place of birth and outcomes, including instrumental birth (caesarean section, vacuum or forceps birth), labour augmentation, episiotomy, oxytocin in third stage, postpartum haemorrhage &gt;1000 ml and perineal damage, came from the national midwife-led care perinatal database, and a postpartum questionnaire. Results: Women who planned home birth more often had spontaneous birth (nulliparous women aOR 1.38, 95 % CI 1.08-1.76, parous women aOR 2.29, 95 % CI 1.21-4.36) and less often episiotomy (nulliparous women aOR 0.73, 0.58-0.91, parous women aOR 0.47, 0.33-0.68) and use of oxytocin in the third stage (nulliparous women aOR 0.58, 0.42-0.80, parous women aOR 0.47, 0.37-0.60) compared to women who planned hospital birth. Nulliparous women more often had anal sphincter damage (aOR 1.75, 1.01-3.03), but the difference was not statistically significant if women who had caesarean sections were excluded. Parous women less often had labour augmentation (aOR 0.55, 0.36-0.82) and more often an intact perineum (aOR 1.65, 1.34-2.03). There were no differences in rates of vacuum/forceps birth, unplanned caesarean section and postpartum haemorrhage &gt;1000 ml. Conclusions: Women who planned home birth were more likely to give birth spontaneously and had fewer medical interventions.","author":[{"dropping-particle":"","family":"Bolten","given":"N.","non-dropping-particle":"","parse-names":false,"suffix":""},{"dropping-particle":"","family":"Jonge","given":"A.","non-dropping-particle":"de","parse-names":false,"suffix":""},{"dropping-particle":"","family":"Zwagerman","given":"E.","non-dropping-particle":"","parse-names":false,"suffix":""},{"dropping-particle":"","family":"Zwagerman","given":"P.","non-dropping-particle":"","parse-names":false,"suffix":""},{"dropping-particle":"","family":"Klomp","given":"T.","non-dropping-particle":"","parse-names":false,"suffix":""},{"dropping-particle":"","family":"Zwart","given":"J. J.","non-dropping-particle":"","parse-names":false,"suffix":""},{"dropping-particle":"","family":"Geerts","given":"C. C.","non-dropping-particle":"","parse-names":false,"suffix":""}],"container-title":"BMC Pregnancy and Childbirth","id":"ITEM-1","issue":"1","issued":{"date-parts":[["2016","10","28"]]},"publisher":"BMC Pregnancy and Childbirth","title":"Effect of planned place of birth on obstetric interventions and maternal outcomes among low-risk women: A cohort study in the Netherlands","type":"article-journal","volume":"16"},"uris":["http://www.mendeley.com/documents/?uuid=4617f906-56e3-4d57-9a31-6e4a983fd3ae"]}],"mendeley":{"formattedCitation":"(25)","plainTextFormattedCitation":"(25)","previouslyFormattedCitation":"(25)"},"properties":{"noteIndex":0},"schema":"https://github.com/citation-style-language/schema/raw/master/csl-citation.json"}</w:instrText>
            </w:r>
            <w:r w:rsidRPr="00622877">
              <w:rPr>
                <w:rFonts w:ascii="Times New Roman" w:hAnsi="Times New Roman" w:cs="Times New Roman"/>
                <w:sz w:val="24"/>
                <w:szCs w:val="24"/>
              </w:rPr>
              <w:fldChar w:fldCharType="separate"/>
            </w:r>
            <w:r w:rsidRPr="00654020">
              <w:rPr>
                <w:rFonts w:ascii="Times New Roman" w:hAnsi="Times New Roman" w:cs="Times New Roman"/>
                <w:noProof/>
                <w:sz w:val="24"/>
                <w:szCs w:val="24"/>
              </w:rPr>
              <w:t>(25)</w:t>
            </w:r>
            <w:r w:rsidRPr="00622877">
              <w:rPr>
                <w:rFonts w:ascii="Times New Roman" w:hAnsi="Times New Roman" w:cs="Times New Roman"/>
                <w:sz w:val="24"/>
                <w:szCs w:val="24"/>
              </w:rPr>
              <w:fldChar w:fldCharType="end"/>
            </w:r>
          </w:p>
        </w:tc>
        <w:tc>
          <w:tcPr>
            <w:tcW w:w="1440" w:type="dxa"/>
          </w:tcPr>
          <w:p w14:paraId="10DA609A"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Prospective cohort</w:t>
            </w:r>
          </w:p>
        </w:tc>
        <w:tc>
          <w:tcPr>
            <w:tcW w:w="3780" w:type="dxa"/>
          </w:tcPr>
          <w:p w14:paraId="24B8B104" w14:textId="77777777" w:rsidR="00150AB9" w:rsidRPr="00622877" w:rsidRDefault="00150AB9" w:rsidP="004C420C">
            <w:pPr>
              <w:spacing w:line="480" w:lineRule="auto"/>
              <w:rPr>
                <w:rFonts w:ascii="Times New Roman" w:hAnsi="Times New Roman" w:cs="Times New Roman"/>
                <w:sz w:val="24"/>
                <w:szCs w:val="24"/>
              </w:rPr>
            </w:pPr>
            <w:r w:rsidRPr="00704DA4">
              <w:rPr>
                <w:rFonts w:ascii="Times New Roman" w:hAnsi="Times New Roman" w:cs="Times New Roman"/>
                <w:sz w:val="24"/>
                <w:szCs w:val="24"/>
              </w:rPr>
              <w:t>DELIVER Study participants from 20 midwifery practices between January 2018 and December 2020.</w:t>
            </w:r>
          </w:p>
        </w:tc>
        <w:tc>
          <w:tcPr>
            <w:tcW w:w="1170" w:type="dxa"/>
          </w:tcPr>
          <w:p w14:paraId="5C6B9B5A"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Adjusted and stratified</w:t>
            </w:r>
          </w:p>
        </w:tc>
        <w:tc>
          <w:tcPr>
            <w:tcW w:w="1530" w:type="dxa"/>
          </w:tcPr>
          <w:p w14:paraId="2733AEAD"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2050/3495 (58.7)</w:t>
            </w:r>
          </w:p>
        </w:tc>
        <w:tc>
          <w:tcPr>
            <w:tcW w:w="1620" w:type="dxa"/>
          </w:tcPr>
          <w:p w14:paraId="04C0FAAB"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1445/3495 (41.3)</w:t>
            </w:r>
          </w:p>
        </w:tc>
        <w:tc>
          <w:tcPr>
            <w:tcW w:w="1440" w:type="dxa"/>
          </w:tcPr>
          <w:p w14:paraId="7A5D2119"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1, 3-5, 8, 9, 12-18</w:t>
            </w:r>
          </w:p>
        </w:tc>
        <w:tc>
          <w:tcPr>
            <w:tcW w:w="1260" w:type="dxa"/>
          </w:tcPr>
          <w:p w14:paraId="61CBB803"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Pr>
                <w:rFonts w:ascii="Times New Roman" w:eastAsia="Arial" w:hAnsi="Times New Roman" w:cs="Times New Roman"/>
                <w:color w:val="000000"/>
                <w:kern w:val="0"/>
                <w:sz w:val="24"/>
                <w:szCs w:val="24"/>
                <w:lang w:val="en-AU" w:eastAsia="en-GB"/>
                <w14:ligatures w14:val="none"/>
              </w:rPr>
              <w:t>4-2-2</w:t>
            </w:r>
          </w:p>
        </w:tc>
      </w:tr>
      <w:tr w:rsidR="00150AB9" w:rsidRPr="00622877" w14:paraId="5C5E15D4" w14:textId="77777777" w:rsidTr="004C420C">
        <w:tc>
          <w:tcPr>
            <w:tcW w:w="1890" w:type="dxa"/>
          </w:tcPr>
          <w:p w14:paraId="629C7329" w14:textId="77777777" w:rsidR="00150AB9" w:rsidRPr="00654020" w:rsidRDefault="00150AB9" w:rsidP="004C420C">
            <w:pPr>
              <w:spacing w:line="480" w:lineRule="auto"/>
              <w:rPr>
                <w:rFonts w:ascii="Times New Roman" w:hAnsi="Times New Roman" w:cs="Times New Roman"/>
                <w:sz w:val="24"/>
                <w:szCs w:val="24"/>
                <w:lang w:val="it-IT"/>
              </w:rPr>
            </w:pPr>
            <w:r w:rsidRPr="003776E5">
              <w:rPr>
                <w:rFonts w:ascii="Times New Roman" w:hAnsi="Times New Roman" w:cs="Times New Roman"/>
                <w:sz w:val="24"/>
                <w:szCs w:val="24"/>
                <w:lang w:val="it-IT"/>
              </w:rPr>
              <w:t xml:space="preserve">Dobbie G et al, 1993, UK </w:t>
            </w:r>
            <w:r w:rsidRPr="00622877">
              <w:rPr>
                <w:rFonts w:ascii="Times New Roman" w:hAnsi="Times New Roman" w:cs="Times New Roman"/>
                <w:sz w:val="24"/>
                <w:szCs w:val="24"/>
              </w:rPr>
              <w:fldChar w:fldCharType="begin" w:fldLock="1"/>
            </w:r>
            <w:r w:rsidRPr="003776E5">
              <w:rPr>
                <w:rFonts w:ascii="Times New Roman" w:hAnsi="Times New Roman" w:cs="Times New Roman"/>
                <w:sz w:val="24"/>
                <w:szCs w:val="24"/>
                <w:lang w:val="it-IT"/>
              </w:rPr>
              <w:instrText>ADDIN CSL_CITATION {"citationItems":[{"id":"ITEM-1","itemData":{"DOI":"10.1111/j.1471-0528.1993.tb12972.x","ISSN":"14710528","PMID":"8494832","abstract":"Objectives To compare the outcome of two methods of maternity care during the antenatal period and at delivery. One was to be midwife‐led for both antenatal care and delivery, the latter taking place in rooms similar to those in one's own home to simulate home confinement. The other would be consultant‐led with the mothers labouring in the delivery suite rooms with resuscitation equipment for both mother and baby in evidence, monitors present and a delivery bed on which both anaesthetic and obstetric procedures could be easily and safely carried out. Design Randomised controlled trial. Setting Leicester Royal Infirmary Maternity Hospital. Subjects Of 3510 women who were randomised, 2304 were assigned to the midwife‐led scheme and 1206 were assigned to the consultant‐led scheme. Main outcome measures Complications in the antenatal, intrapartum and postpartum periods were compared as was maternal morbidity and fetal mortality and morbidity. Satisfaction of the women with care over different periods of the pregnancy and birth were assessed. Results There were few significant differences in antepartum,</w:instrText>
            </w:r>
            <w:r w:rsidRPr="000B2FE9">
              <w:rPr>
                <w:rFonts w:ascii="Times New Roman" w:hAnsi="Times New Roman" w:cs="Times New Roman"/>
                <w:sz w:val="24"/>
                <w:szCs w:val="24"/>
                <w:lang w:val="it-IT"/>
              </w:rPr>
              <w:instrText xml:space="preserve"> in</w:instrText>
            </w:r>
            <w:r>
              <w:rPr>
                <w:rFonts w:ascii="Times New Roman" w:hAnsi="Times New Roman" w:cs="Times New Roman"/>
                <w:sz w:val="24"/>
                <w:szCs w:val="24"/>
                <w:lang w:val="it-IT"/>
              </w:rPr>
              <w:instrText>trapartum and postpartum events between the two groups. There was no difference in the percentage of mothers and babies discharged home alive and well. Generally higher levels of satisfaction with care antenatally and during labour and delivery were shown in those women allocated to midwife care. Copyright © 1993, Wiley Blackwell. All rights reserved","author":[{"dropping-particle":"","family":"Dobbie","given":"Gordon","non-dropping-particle":"","parse-names":false,"suffix":""},{"dropping-particle":"","family":"Owen‐Johnstone","given":"Lucy","non-dropping-particle":"","parse-names":false,"suffix":""},{"dropping-particle":"","family":"Jagger","given":"Carol","non-dropping-particle":"","parse-names":false,"suffix":""},{"dropping-particle":"","family":"Hopkins","given":"Margaret","non-dropping-particle":"","parse-names":false,"suffix":""},{"dropping-particle":"","family":"Kennedy","given":"June","non-dropping-particle":"","parse-names":false,"suffix":""}],"container-title":"BJOG: An International Journal of Obstetrics &amp; Gynaecology","id":"ITEM-1","issue":"4","issued":{"date-parts":[["1993"]]},"page":"316-323","title":"Simulated home delivery in hospital: a randomised controlled trial","type":"article-journal","volume":"100"},"uris":["http://www.mendeley.com/documents/?uuid=996b1dfc-ede9-4ab1-91be-2c93b649f4f7"]}],"mendeley":{"formattedCitation":"(30)","plainTextFormattedCitation":"(30)","previouslyFormattedCitation":"(30)"},"properties":{"noteIndex":0},"schema":"https://github.com/citation-style-language/schema/raw/master/csl-citation.json"}</w:instrText>
            </w:r>
            <w:r w:rsidRPr="00622877">
              <w:rPr>
                <w:rFonts w:ascii="Times New Roman" w:hAnsi="Times New Roman" w:cs="Times New Roman"/>
                <w:sz w:val="24"/>
                <w:szCs w:val="24"/>
              </w:rPr>
              <w:fldChar w:fldCharType="separate"/>
            </w:r>
            <w:r w:rsidRPr="00654020">
              <w:rPr>
                <w:rFonts w:ascii="Times New Roman" w:hAnsi="Times New Roman" w:cs="Times New Roman"/>
                <w:noProof/>
                <w:sz w:val="24"/>
                <w:szCs w:val="24"/>
                <w:lang w:val="it-IT"/>
              </w:rPr>
              <w:t>(30)</w:t>
            </w:r>
            <w:r w:rsidRPr="00622877">
              <w:rPr>
                <w:rFonts w:ascii="Times New Roman" w:hAnsi="Times New Roman" w:cs="Times New Roman"/>
                <w:sz w:val="24"/>
                <w:szCs w:val="24"/>
              </w:rPr>
              <w:fldChar w:fldCharType="end"/>
            </w:r>
          </w:p>
        </w:tc>
        <w:tc>
          <w:tcPr>
            <w:tcW w:w="1440" w:type="dxa"/>
          </w:tcPr>
          <w:p w14:paraId="26FAE940" w14:textId="77777777" w:rsidR="00150AB9" w:rsidRPr="00622877" w:rsidRDefault="00150AB9" w:rsidP="004C420C">
            <w:pPr>
              <w:spacing w:line="480" w:lineRule="auto"/>
              <w:rPr>
                <w:rFonts w:ascii="Times New Roman" w:hAnsi="Times New Roman" w:cs="Times New Roman"/>
                <w:sz w:val="24"/>
                <w:szCs w:val="24"/>
              </w:rPr>
            </w:pPr>
            <w:r>
              <w:rPr>
                <w:rFonts w:ascii="Times New Roman" w:hAnsi="Times New Roman" w:cs="Times New Roman"/>
                <w:sz w:val="24"/>
                <w:szCs w:val="24"/>
              </w:rPr>
              <w:t>Randomised</w:t>
            </w:r>
            <w:r w:rsidRPr="00622877">
              <w:rPr>
                <w:rFonts w:ascii="Times New Roman" w:hAnsi="Times New Roman" w:cs="Times New Roman"/>
                <w:sz w:val="24"/>
                <w:szCs w:val="24"/>
              </w:rPr>
              <w:t xml:space="preserve"> controlled trial</w:t>
            </w:r>
          </w:p>
        </w:tc>
        <w:tc>
          <w:tcPr>
            <w:tcW w:w="3780" w:type="dxa"/>
          </w:tcPr>
          <w:p w14:paraId="02D311AC" w14:textId="77777777" w:rsidR="00150AB9" w:rsidRPr="00622877" w:rsidRDefault="00150AB9" w:rsidP="004C420C">
            <w:pPr>
              <w:spacing w:line="480" w:lineRule="auto"/>
              <w:rPr>
                <w:rFonts w:ascii="Times New Roman" w:hAnsi="Times New Roman" w:cs="Times New Roman"/>
                <w:sz w:val="24"/>
                <w:szCs w:val="24"/>
                <w:lang w:val="en-AU"/>
              </w:rPr>
            </w:pPr>
            <w:r w:rsidRPr="00622877">
              <w:rPr>
                <w:rFonts w:ascii="Times New Roman" w:hAnsi="Times New Roman" w:cs="Times New Roman"/>
                <w:sz w:val="24"/>
                <w:szCs w:val="24"/>
              </w:rPr>
              <w:t>Leicester Royal Infirmary Maternity Hospital and home-like-home delivery scheme from 1 March 1989 until 6 July 1990.</w:t>
            </w:r>
          </w:p>
        </w:tc>
        <w:tc>
          <w:tcPr>
            <w:tcW w:w="1170" w:type="dxa"/>
          </w:tcPr>
          <w:p w14:paraId="7659A9A8" w14:textId="77777777" w:rsidR="00150AB9" w:rsidRPr="00622877" w:rsidRDefault="00150AB9" w:rsidP="004C420C">
            <w:pPr>
              <w:spacing w:line="480" w:lineRule="auto"/>
              <w:rPr>
                <w:rFonts w:ascii="Times New Roman" w:hAnsi="Times New Roman" w:cs="Times New Roman"/>
                <w:sz w:val="24"/>
                <w:szCs w:val="24"/>
              </w:rPr>
            </w:pPr>
            <w:r w:rsidRPr="00622877">
              <w:rPr>
                <w:rFonts w:ascii="Times New Roman" w:hAnsi="Times New Roman" w:cs="Times New Roman"/>
                <w:sz w:val="24"/>
                <w:szCs w:val="24"/>
              </w:rPr>
              <w:t xml:space="preserve">not stratified </w:t>
            </w:r>
          </w:p>
        </w:tc>
        <w:tc>
          <w:tcPr>
            <w:tcW w:w="1530" w:type="dxa"/>
          </w:tcPr>
          <w:p w14:paraId="68CE7862" w14:textId="77777777" w:rsidR="00150AB9" w:rsidRPr="00622877" w:rsidRDefault="00150AB9" w:rsidP="004C420C">
            <w:pPr>
              <w:spacing w:line="480" w:lineRule="auto"/>
              <w:rPr>
                <w:rFonts w:ascii="Times New Roman" w:hAnsi="Times New Roman" w:cs="Times New Roman"/>
                <w:sz w:val="24"/>
                <w:szCs w:val="24"/>
              </w:rPr>
            </w:pPr>
            <w:r w:rsidRPr="00622877">
              <w:rPr>
                <w:rFonts w:ascii="Times New Roman" w:hAnsi="Times New Roman" w:cs="Times New Roman"/>
                <w:sz w:val="24"/>
                <w:szCs w:val="24"/>
              </w:rPr>
              <w:t>2304/3510 (65.6)</w:t>
            </w:r>
          </w:p>
        </w:tc>
        <w:tc>
          <w:tcPr>
            <w:tcW w:w="1620" w:type="dxa"/>
          </w:tcPr>
          <w:p w14:paraId="53ED3D2A" w14:textId="77777777" w:rsidR="00150AB9" w:rsidRPr="00622877" w:rsidRDefault="00150AB9" w:rsidP="004C420C">
            <w:pPr>
              <w:spacing w:line="480" w:lineRule="auto"/>
              <w:rPr>
                <w:rFonts w:ascii="Times New Roman" w:hAnsi="Times New Roman" w:cs="Times New Roman"/>
                <w:sz w:val="24"/>
                <w:szCs w:val="24"/>
              </w:rPr>
            </w:pPr>
            <w:r w:rsidRPr="00622877">
              <w:rPr>
                <w:rFonts w:ascii="Times New Roman" w:hAnsi="Times New Roman" w:cs="Times New Roman"/>
                <w:sz w:val="24"/>
                <w:szCs w:val="24"/>
              </w:rPr>
              <w:t>1206/3510 (34.4)</w:t>
            </w:r>
          </w:p>
        </w:tc>
        <w:tc>
          <w:tcPr>
            <w:tcW w:w="1440" w:type="dxa"/>
          </w:tcPr>
          <w:p w14:paraId="4F504DDF"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1-5, 8, 10, 12, 13</w:t>
            </w:r>
          </w:p>
        </w:tc>
        <w:tc>
          <w:tcPr>
            <w:tcW w:w="1260" w:type="dxa"/>
          </w:tcPr>
          <w:p w14:paraId="56C84724" w14:textId="7AA5B0F3" w:rsidR="00150AB9"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Pr>
                <w:rFonts w:ascii="Times New Roman" w:eastAsia="Arial" w:hAnsi="Times New Roman" w:cs="Times New Roman"/>
                <w:color w:val="000000"/>
                <w:kern w:val="0"/>
                <w:sz w:val="24"/>
                <w:szCs w:val="24"/>
                <w:lang w:val="en-AU" w:eastAsia="en-GB"/>
                <w14:ligatures w14:val="none"/>
              </w:rPr>
              <w:t>Rob 2 (see Additional file 2)</w:t>
            </w:r>
          </w:p>
        </w:tc>
      </w:tr>
      <w:tr w:rsidR="00150AB9" w:rsidRPr="00622877" w14:paraId="2A521F18" w14:textId="77777777" w:rsidTr="004C420C">
        <w:tc>
          <w:tcPr>
            <w:tcW w:w="1890" w:type="dxa"/>
          </w:tcPr>
          <w:p w14:paraId="2078597B"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lastRenderedPageBreak/>
              <w:t xml:space="preserve">Wami et al, 2022, Hungary </w:t>
            </w:r>
            <w:r w:rsidRPr="0062287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ijerph191610461","ISSN":"16604601","PMID":"36012096","abstract":"Homebirth is legal and has been regulated by law in Hungary since 2012. Despite the obvious advantages of homebirth, it has not yet been broadly accepted, due to various opinions related to safety and risks associated with giving birth outside of a hospital. Our study aimed at exploring both real maternal and feto-neonatal characteristics associated with Hungarian homebirths. A total of 2997 cases were considered in support of our retrospective cohort study. In the examined period, there was a significant, continual rise in the number of homebirths by a rate of 0.22% on average per year. Aggregated maternal complications (primary uterine inertia, prolonged second stage labour, and third stage haemorrhage) were prevalent among homebirth cases (1.29% vs. 0.72%, p &lt; 0.05) and were associated with an average of 11.77% rate of transfer to a health care institution. On the other hand, the rate of operative (vaginal or caesarean) delivery was 26.31% among institutionalized births. A slightly better Apgar score and relatively high rate (20%) of caesarean deliveries were correlated with institutionalized births (p &lt; 0.05). However, the overall intervention rate was lower among homebirths (0.11% vs. 42.57%) than institutional birth cases (p &lt; 0.001). Overall, homebirth is a reliable option for childbirth for healthy and low-risk mothers with uncomplicated pregnancies, which is reflected in the increasing number of deliveries at home in Hungary. Furthermore, utilizing the experiences of countries where homebirth is a long-established method may further improve the outcome of homebirths in Hungary.","author":[{"dropping-particle":"","family":"Wami","given":"Girma A.","non-dropping-particle":"","parse-names":false,"suffix":""},{"dropping-particle":"","family":"Prémusz","given":"Viktória","non-dropping-particle":"","parse-names":false,"suffix":""},{"dropping-particle":"","family":"Csákány","given":"György M.","non-dropping-particle":"","parse-names":false,"suffix":""},{"dropping-particle":"","family":"Kálmán","given":"Kovács","non-dropping-particle":"","parse-names":false,"suffix":""},{"dropping-particle":"","family":"Vértes","given":"Viola","non-dropping-particle":"","parse-names":false,"suffix":""},{"dropping-particle":"","family":"Tamás","given":"Péter","non-dropping-particle":"","parse-names":false,"suffix":""}],"container-title":"International Journal of Environmental Research and Public Health","id":"ITEM-1","issue":"16","issued":{"date-parts":[["2022","8","1"]]},"page":"1-13","publisher":"MDPI","title":"Characteristics of Homebirth in Hungary: A Retrospective Cohort Study","type":"article-journal","volume":"19"},"uris":["http://www.mendeley.com/documents/?uuid=c4fdc5e4-e2c9-45fb-be79-07d65974a02a"]}],"mendeley":{"formattedCitation":"(7)","plainTextFormattedCitation":"(7)","previouslyFormattedCitation":"(7)"},"properties":{"noteIndex":0},"schema":"https://github.com/citation-style-language/schema/raw/master/csl-citation.json"}</w:instrText>
            </w:r>
            <w:r w:rsidRPr="00622877">
              <w:rPr>
                <w:rFonts w:ascii="Times New Roman" w:hAnsi="Times New Roman" w:cs="Times New Roman"/>
                <w:sz w:val="24"/>
                <w:szCs w:val="24"/>
              </w:rPr>
              <w:fldChar w:fldCharType="separate"/>
            </w:r>
            <w:r w:rsidRPr="00654020">
              <w:rPr>
                <w:rFonts w:ascii="Times New Roman" w:hAnsi="Times New Roman" w:cs="Times New Roman"/>
                <w:noProof/>
                <w:sz w:val="24"/>
                <w:szCs w:val="24"/>
              </w:rPr>
              <w:t>(7)</w:t>
            </w:r>
            <w:r w:rsidRPr="00622877">
              <w:rPr>
                <w:rFonts w:ascii="Times New Roman" w:hAnsi="Times New Roman" w:cs="Times New Roman"/>
                <w:sz w:val="24"/>
                <w:szCs w:val="24"/>
              </w:rPr>
              <w:fldChar w:fldCharType="end"/>
            </w:r>
          </w:p>
        </w:tc>
        <w:tc>
          <w:tcPr>
            <w:tcW w:w="1440" w:type="dxa"/>
          </w:tcPr>
          <w:p w14:paraId="440D9A00"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 xml:space="preserve">Retrospective cohort </w:t>
            </w:r>
          </w:p>
        </w:tc>
        <w:tc>
          <w:tcPr>
            <w:tcW w:w="3780" w:type="dxa"/>
          </w:tcPr>
          <w:p w14:paraId="58D9D56E" w14:textId="77777777" w:rsidR="00150AB9" w:rsidRPr="00622877" w:rsidRDefault="00150AB9" w:rsidP="004C420C">
            <w:pPr>
              <w:spacing w:line="480" w:lineRule="auto"/>
              <w:rPr>
                <w:rFonts w:ascii="Times New Roman" w:hAnsi="Times New Roman" w:cs="Times New Roman"/>
                <w:sz w:val="24"/>
                <w:szCs w:val="24"/>
                <w:lang w:val="en-AU"/>
              </w:rPr>
            </w:pPr>
            <w:r w:rsidRPr="00622877">
              <w:rPr>
                <w:rFonts w:ascii="Times New Roman" w:hAnsi="Times New Roman" w:cs="Times New Roman"/>
                <w:sz w:val="24"/>
                <w:szCs w:val="24"/>
                <w:lang w:val="en-AU"/>
              </w:rPr>
              <w:t>Home: Hungarian Tauffer database (perinatal registry)</w:t>
            </w:r>
          </w:p>
          <w:p w14:paraId="37DDB839"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 xml:space="preserve">Institutional: University </w:t>
            </w:r>
            <w:r>
              <w:rPr>
                <w:rFonts w:ascii="Times New Roman" w:eastAsia="Arial" w:hAnsi="Times New Roman" w:cs="Times New Roman"/>
                <w:color w:val="000000"/>
                <w:kern w:val="0"/>
                <w:sz w:val="24"/>
                <w:szCs w:val="24"/>
                <w:lang w:val="en-AU" w:eastAsia="en-GB"/>
                <w14:ligatures w14:val="none"/>
              </w:rPr>
              <w:t>Hospital</w:t>
            </w:r>
            <w:r w:rsidRPr="00622877">
              <w:rPr>
                <w:rFonts w:ascii="Times New Roman" w:eastAsia="Arial" w:hAnsi="Times New Roman" w:cs="Times New Roman"/>
                <w:color w:val="000000"/>
                <w:kern w:val="0"/>
                <w:sz w:val="24"/>
                <w:szCs w:val="24"/>
                <w:lang w:val="en-AU" w:eastAsia="en-GB"/>
                <w14:ligatures w14:val="none"/>
              </w:rPr>
              <w:t xml:space="preserve"> Gyn/Oby Clinic from 2012-2020</w:t>
            </w:r>
          </w:p>
        </w:tc>
        <w:tc>
          <w:tcPr>
            <w:tcW w:w="1170" w:type="dxa"/>
          </w:tcPr>
          <w:p w14:paraId="4FF145B0"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 xml:space="preserve">not stratified </w:t>
            </w:r>
          </w:p>
        </w:tc>
        <w:tc>
          <w:tcPr>
            <w:tcW w:w="1530" w:type="dxa"/>
          </w:tcPr>
          <w:p w14:paraId="760B48C0"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1792/2997 (59.8)</w:t>
            </w:r>
          </w:p>
        </w:tc>
        <w:tc>
          <w:tcPr>
            <w:tcW w:w="1620" w:type="dxa"/>
          </w:tcPr>
          <w:p w14:paraId="29F2E975"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1205/2997 (40.2)</w:t>
            </w:r>
          </w:p>
        </w:tc>
        <w:tc>
          <w:tcPr>
            <w:tcW w:w="1440" w:type="dxa"/>
          </w:tcPr>
          <w:p w14:paraId="66F30325"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8-14, 17, 19</w:t>
            </w:r>
          </w:p>
        </w:tc>
        <w:tc>
          <w:tcPr>
            <w:tcW w:w="1260" w:type="dxa"/>
          </w:tcPr>
          <w:p w14:paraId="13CC93E3"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Pr>
                <w:rFonts w:ascii="Times New Roman" w:eastAsia="Arial" w:hAnsi="Times New Roman" w:cs="Times New Roman"/>
                <w:color w:val="000000"/>
                <w:kern w:val="0"/>
                <w:sz w:val="24"/>
                <w:szCs w:val="24"/>
                <w:lang w:val="en-AU" w:eastAsia="en-GB"/>
                <w14:ligatures w14:val="none"/>
              </w:rPr>
              <w:t>3-2-2</w:t>
            </w:r>
          </w:p>
        </w:tc>
      </w:tr>
      <w:tr w:rsidR="00150AB9" w:rsidRPr="00622877" w14:paraId="1469214E" w14:textId="77777777" w:rsidTr="004C420C">
        <w:tc>
          <w:tcPr>
            <w:tcW w:w="1890" w:type="dxa"/>
          </w:tcPr>
          <w:p w14:paraId="2B7F94F7"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roofErr w:type="spellStart"/>
            <w:r w:rsidRPr="00622877">
              <w:rPr>
                <w:rFonts w:ascii="Times New Roman" w:hAnsi="Times New Roman" w:cs="Times New Roman"/>
                <w:sz w:val="24"/>
                <w:szCs w:val="24"/>
              </w:rPr>
              <w:t>Campiotti</w:t>
            </w:r>
            <w:proofErr w:type="spellEnd"/>
            <w:r w:rsidRPr="00622877">
              <w:rPr>
                <w:rFonts w:ascii="Times New Roman" w:hAnsi="Times New Roman" w:cs="Times New Roman"/>
                <w:sz w:val="24"/>
                <w:szCs w:val="24"/>
              </w:rPr>
              <w:t xml:space="preserve"> et al, 2020, Italy </w:t>
            </w:r>
            <w:r w:rsidRPr="0062287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ijerph17082718","ISSN":"16604601","PMID":"32326549","abstract":"Background: The present observational study aimed to describe women and delivery characteristics and early birth outcomes according to planned out-of-hospital delivery and to compare this information with comparable planned in-hospital deliveries. Methods: 1099 healthy low-risk women who delivered out-of-hospital between 2014 to 2018, with a gestational age of 37–42 completed weeks of pregnancy, with single, vertex babies whose birth was expected to be vaginal and spontaneous were enrolled. Moreover, a case-control study was designed comparing characteristics of these births to a matched 1:5 sample. Results: living in a medium city (RR 1.81, 95% CI 1.19–2.74), being multiparous (RR 1.66, CI 1.09–2.51), having the first child at ≥35 years old (RR 1.84, CI 1.02–3.33), not working (RR 1.77, CI 1.06–2.96), not being omnivorous (RR 1.80, CI 1.08–3.00), and not smoking (RR 2.53, CI 1.06–6.07) were all related to an increased chance of delivering at home compared to in a freestanding midwifery unit. The significant factors in choosing to give birth out-of-hospital instead of in-hospital were living in a large or medium city (OR 2.20; 1.75–2.77; OR 2.41; 1.93–3.02) and having a secondary or higher level of education (OR &gt; 2 for both parents). Within the first week of delivery, 6 of 1099 mothers and 19 of 1099 neonates were hospitalized. Conclusions: out-of-hospital births in women with low-risk pregnancies is a possible option that needs to be planned, monitored, regulated, and evaluated according to healthcare control systems in order to work, as in hospitals, for the safest and most effective care to a mother and her neonate(s).","author":[{"dropping-particle":"","family":"Campiotti","given":"Marta","non-dropping-particle":"","parse-names":false,"suffix":""},{"dropping-particle":"","family":"Campi","given":"Rita","non-dropping-particle":"","parse-names":false,"suffix":""},{"dropping-particle":"","family":"Zanetti","given":"Michele","non-dropping-particle":"","parse-names":false,"suffix":""},{"dropping-particle":"","family":"Olivieri","given":"Paola","non-dropping-particle":"","parse-names":false,"suffix":""},{"dropping-particle":"","family":"Faggianelli","given":"Alice","non-dropping-particle":"","parse-names":false,"suffix":""},{"dropping-particle":"","family":"Bonati","given":"Maurizio","non-dropping-particle":"","parse-names":false,"suffix":""}],"container-title":"International Journal of Environmental Research and Public Health","id":"ITEM-1","issue":"8","issued":{"date-parts":[["2020"]]},"title":"Low-risk planned out-of-hospital births: Characteristics and perinatal outcomes in different italian birth settings","type":"article-journal","volume":"17"},"uris":["http://www.mendeley.com/documents/?uuid=7fff1ef8-3c17-43c1-9f31-48bf6edde5e0"]}],"mendeley":{"formattedCitation":"(37)","plainTextFormattedCitation":"(37)","previouslyFormattedCitation":"(37)"},"properties":{"noteIndex":0},"schema":"https://github.com/citation-style-language/schema/raw/master/csl-citation.json"}</w:instrText>
            </w:r>
            <w:r w:rsidRPr="00622877">
              <w:rPr>
                <w:rFonts w:ascii="Times New Roman" w:hAnsi="Times New Roman" w:cs="Times New Roman"/>
                <w:sz w:val="24"/>
                <w:szCs w:val="24"/>
              </w:rPr>
              <w:fldChar w:fldCharType="separate"/>
            </w:r>
            <w:r w:rsidRPr="00654020">
              <w:rPr>
                <w:rFonts w:ascii="Times New Roman" w:hAnsi="Times New Roman" w:cs="Times New Roman"/>
                <w:noProof/>
                <w:sz w:val="24"/>
                <w:szCs w:val="24"/>
              </w:rPr>
              <w:t>(37)</w:t>
            </w:r>
            <w:r w:rsidRPr="00622877">
              <w:rPr>
                <w:rFonts w:ascii="Times New Roman" w:hAnsi="Times New Roman" w:cs="Times New Roman"/>
                <w:sz w:val="24"/>
                <w:szCs w:val="24"/>
              </w:rPr>
              <w:fldChar w:fldCharType="end"/>
            </w:r>
          </w:p>
        </w:tc>
        <w:tc>
          <w:tcPr>
            <w:tcW w:w="1440" w:type="dxa"/>
          </w:tcPr>
          <w:p w14:paraId="588298E0"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Pr>
                <w:rFonts w:ascii="Times New Roman" w:hAnsi="Times New Roman" w:cs="Times New Roman"/>
                <w:sz w:val="24"/>
                <w:szCs w:val="24"/>
              </w:rPr>
              <w:t>Case-control</w:t>
            </w:r>
            <w:r w:rsidRPr="00622877">
              <w:rPr>
                <w:rFonts w:ascii="Times New Roman" w:hAnsi="Times New Roman" w:cs="Times New Roman"/>
                <w:sz w:val="24"/>
                <w:szCs w:val="24"/>
              </w:rPr>
              <w:t xml:space="preserve"> study</w:t>
            </w:r>
          </w:p>
        </w:tc>
        <w:tc>
          <w:tcPr>
            <w:tcW w:w="3780" w:type="dxa"/>
          </w:tcPr>
          <w:p w14:paraId="252FBEB7"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455CF">
              <w:rPr>
                <w:rFonts w:ascii="Times New Roman" w:eastAsia="Arial" w:hAnsi="Times New Roman" w:cs="Times New Roman"/>
                <w:color w:val="000000"/>
                <w:kern w:val="0"/>
                <w:sz w:val="24"/>
                <w:szCs w:val="24"/>
                <w:lang w:val="en-AU" w:eastAsia="en-GB"/>
                <w14:ligatures w14:val="none"/>
              </w:rPr>
              <w:t>All out-of-hospital births reported in birth registry data from 2014 to 2018 were extracted.</w:t>
            </w:r>
          </w:p>
        </w:tc>
        <w:tc>
          <w:tcPr>
            <w:tcW w:w="1170" w:type="dxa"/>
          </w:tcPr>
          <w:p w14:paraId="33B43731"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 xml:space="preserve">not stratified </w:t>
            </w:r>
          </w:p>
        </w:tc>
        <w:tc>
          <w:tcPr>
            <w:tcW w:w="1530" w:type="dxa"/>
          </w:tcPr>
          <w:p w14:paraId="23B61BEF"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848/1099 (77.0)</w:t>
            </w:r>
          </w:p>
        </w:tc>
        <w:tc>
          <w:tcPr>
            <w:tcW w:w="1620" w:type="dxa"/>
          </w:tcPr>
          <w:p w14:paraId="1C5A5E18"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251/1099 (23.0)</w:t>
            </w:r>
          </w:p>
        </w:tc>
        <w:tc>
          <w:tcPr>
            <w:tcW w:w="1440" w:type="dxa"/>
          </w:tcPr>
          <w:p w14:paraId="51D87005"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1, 4, 9, 13, 15</w:t>
            </w:r>
          </w:p>
        </w:tc>
        <w:tc>
          <w:tcPr>
            <w:tcW w:w="1260" w:type="dxa"/>
          </w:tcPr>
          <w:p w14:paraId="774E5D95"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Pr>
                <w:rFonts w:ascii="Times New Roman" w:eastAsia="Arial" w:hAnsi="Times New Roman" w:cs="Times New Roman"/>
                <w:color w:val="000000"/>
                <w:kern w:val="0"/>
                <w:sz w:val="24"/>
                <w:szCs w:val="24"/>
                <w:lang w:val="en-AU" w:eastAsia="en-GB"/>
                <w14:ligatures w14:val="none"/>
              </w:rPr>
              <w:t>3-2-2</w:t>
            </w:r>
          </w:p>
        </w:tc>
      </w:tr>
      <w:tr w:rsidR="00150AB9" w:rsidRPr="00622877" w14:paraId="07514829" w14:textId="77777777" w:rsidTr="004C420C">
        <w:tc>
          <w:tcPr>
            <w:tcW w:w="1890" w:type="dxa"/>
          </w:tcPr>
          <w:p w14:paraId="202F70B3"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 xml:space="preserve">Overgaard et al, 2012, Denmark </w:t>
            </w:r>
            <w:r w:rsidRPr="0062287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1471-2458-12-478","ISSN":"14712458","PMID":"22726575","abstract":"Background: Social inequity in perinatal and maternal health is a well-documented health problem even in countries with a high level of social equality. We aimed to study whether the effect of birthplace on perinatal and maternal morbidity, birth interventions and use of pain relief among low risk women intending to give birth in two freestanding midwifery units (FMU) versus two obstetric units in Denmark differed by level of social disadvantage. Methods: The study was designed as a cohort study with a matched control group. It included 839 low-risk women intending to give birth in an FMU, who were prospectively and individually matched on nine selected obstetric/socio-economic factors to 839 low-risk women intending OU birth. Educational level was chosen as a proxy for social position. Analysis was by intention-to-treat. Results: Women intending to give birth in an FMU had a significantly higher likelihood of uncomplicated, spontaneous birth with good outcomes for mother and infant compared to women intending to give birth in an OU. The likelihood of intact perineum, use of upright position for birth and water birth was also higher. No difference was found in perinatal morbidity or third/fourth degree tears, while birth interventions including caesarean section and epidural analgesia were significantly less frequent among women intending to give birth in an FMU. In our sample of healthy low-risk women with spontaneous onset of labour at term after an uncomplicated pregnancy, the positive results of intending to give birth in an FMU as compared to an OU were found to hold for both women with post-secondary education and the potentially vulnerable group of FMU women without post-secondary education. In all cases, women without post-secondary education intending to give birth in an FMU had comparable and, in some respects, more favourable outcomes when compared to women with the same level of education intending to give birth in an OU. In this sample of low-risk women, we found that the effect of intended place on birth outcomes did not differ with womens level of education. Conclusion: FMU care appears to offer important benefits for birthing women with no additional risk to the infant. Both for women with and without post-secondary education, intending to give birth in an FMU significantly increased the likelihood of a spontaneous, uncomplicated birth with good outcomes for mother and infant compared to women intending to give birth in an OU. All women …","author":[{"dropping-particle":"","family":"Overgaard","given":"Charlotte","non-dropping-particle":"","parse-names":false,"suffix":""},{"dropping-particle":"","family":"Fenger-Grøn","given":"Morten","non-dropping-particle":"","parse-names":false,"suffix":""},{"dropping-particle":"","family":"Sandall","given":"Jane","non-dropping-particle":"","parse-names":false,"suffix":""}],"container-title":"BMC Public Health","id":"ITEM-1","issue":"1","issued":{"date-parts":[["2012"]]},"page":"1","publisher":"???","title":"Freestanding midwifery units versus obstetric units: Does the effect of place of birth differ with level of social disadvantage?","type":"article-journal","volume":"12"},"uris":["http://www.mendeley.com/documents/?uuid=3ba7b270-3743-487a-9df8-e367128e2706"]}],"mendeley":{"formattedCitation":"(31)","plainTextFormattedCitation":"(31)","previouslyFormattedCitation":"(31)"},"properties":{"noteIndex":0},"schema":"https://github.com/citation-style-language/schema/raw/master/csl-citation.json"}</w:instrText>
            </w:r>
            <w:r w:rsidRPr="00622877">
              <w:rPr>
                <w:rFonts w:ascii="Times New Roman" w:hAnsi="Times New Roman" w:cs="Times New Roman"/>
                <w:sz w:val="24"/>
                <w:szCs w:val="24"/>
              </w:rPr>
              <w:fldChar w:fldCharType="separate"/>
            </w:r>
            <w:r w:rsidRPr="00654020">
              <w:rPr>
                <w:rFonts w:ascii="Times New Roman" w:hAnsi="Times New Roman" w:cs="Times New Roman"/>
                <w:noProof/>
                <w:sz w:val="24"/>
                <w:szCs w:val="24"/>
              </w:rPr>
              <w:t>(31)</w:t>
            </w:r>
            <w:r w:rsidRPr="00622877">
              <w:rPr>
                <w:rFonts w:ascii="Times New Roman" w:hAnsi="Times New Roman" w:cs="Times New Roman"/>
                <w:sz w:val="24"/>
                <w:szCs w:val="24"/>
              </w:rPr>
              <w:fldChar w:fldCharType="end"/>
            </w:r>
          </w:p>
        </w:tc>
        <w:tc>
          <w:tcPr>
            <w:tcW w:w="1440" w:type="dxa"/>
          </w:tcPr>
          <w:p w14:paraId="570341D1"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 xml:space="preserve">Prospective cohort </w:t>
            </w:r>
          </w:p>
        </w:tc>
        <w:tc>
          <w:tcPr>
            <w:tcW w:w="3780" w:type="dxa"/>
          </w:tcPr>
          <w:p w14:paraId="3300D102" w14:textId="77777777" w:rsidR="00150AB9" w:rsidRPr="00622877" w:rsidRDefault="00150AB9" w:rsidP="004C420C">
            <w:pPr>
              <w:spacing w:line="480" w:lineRule="auto"/>
              <w:rPr>
                <w:rFonts w:ascii="Times New Roman" w:hAnsi="Times New Roman" w:cs="Times New Roman"/>
                <w:sz w:val="24"/>
                <w:szCs w:val="24"/>
              </w:rPr>
            </w:pPr>
            <w:r w:rsidRPr="000476AA">
              <w:rPr>
                <w:rFonts w:ascii="Times New Roman" w:hAnsi="Times New Roman" w:cs="Times New Roman"/>
                <w:sz w:val="24"/>
                <w:szCs w:val="24"/>
              </w:rPr>
              <w:t>Data were collected in a sparsely populated region of North Denmark from two FMUs and two OUs over 3.5 years (2004-2008).</w:t>
            </w:r>
          </w:p>
        </w:tc>
        <w:tc>
          <w:tcPr>
            <w:tcW w:w="1170" w:type="dxa"/>
          </w:tcPr>
          <w:p w14:paraId="415F0AA6"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NP (not performed)</w:t>
            </w:r>
          </w:p>
        </w:tc>
        <w:tc>
          <w:tcPr>
            <w:tcW w:w="1530" w:type="dxa"/>
          </w:tcPr>
          <w:p w14:paraId="762862BC"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839/1678 (50.0)</w:t>
            </w:r>
          </w:p>
        </w:tc>
        <w:tc>
          <w:tcPr>
            <w:tcW w:w="1620" w:type="dxa"/>
          </w:tcPr>
          <w:p w14:paraId="0660BDBD"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839/1678 (50.0)</w:t>
            </w:r>
          </w:p>
        </w:tc>
        <w:tc>
          <w:tcPr>
            <w:tcW w:w="1440" w:type="dxa"/>
          </w:tcPr>
          <w:p w14:paraId="485B9D74"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1,2, 4,5, 9, 19, 20</w:t>
            </w:r>
          </w:p>
        </w:tc>
        <w:tc>
          <w:tcPr>
            <w:tcW w:w="1260" w:type="dxa"/>
          </w:tcPr>
          <w:p w14:paraId="7DB441E7"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Pr>
                <w:rFonts w:ascii="Times New Roman" w:eastAsia="Arial" w:hAnsi="Times New Roman" w:cs="Times New Roman"/>
                <w:color w:val="000000"/>
                <w:kern w:val="0"/>
                <w:sz w:val="24"/>
                <w:szCs w:val="24"/>
                <w:lang w:val="en-AU" w:eastAsia="en-GB"/>
                <w14:ligatures w14:val="none"/>
              </w:rPr>
              <w:t>3-1-2</w:t>
            </w:r>
          </w:p>
        </w:tc>
      </w:tr>
      <w:tr w:rsidR="00150AB9" w:rsidRPr="00622877" w14:paraId="3C397B55" w14:textId="77777777" w:rsidTr="004C420C">
        <w:tc>
          <w:tcPr>
            <w:tcW w:w="1890" w:type="dxa"/>
          </w:tcPr>
          <w:p w14:paraId="544A0F81"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 xml:space="preserve">Kooy et al, 2017, Netherlands </w:t>
            </w:r>
            <w:r w:rsidRPr="0062287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2884-017-1348-Y/TABLES/4","ISSN":"14712393","PMID":"28595580","abstract":"Background: To compare the mode of delivery between planned home versus planned hospital births and to determine if differences in intervention rates could be interpreted as over- or undertreatment. Methods: Intervention and perinatal mortality rates were obtained for 679,952 low-risk women from the Dutch Perinatal Registry (2000-2007). Intervention was defined as operative vaginal delivery and/or caesarean section. Perinatal mortality was defined as the intrapartum and early neonatal mortality rate up to 7 days postpartum. Besides adjustment for maternal and care factors, we included for additional casemix adjustment: presence of congenital abnormality, small for gestational age, preterm birth, or low Apgar score. The techniques used were nested multiple stepwise logistic regression, and stratified analysis for separate risk groups. An intention-to-treat like analysis was performed. Results: The intervention rate was lower in planned home compared to planned hospital births (10.9% 95% CI 10.8-11.0 vs. 13.8% 95% CI 13.6-13.9). Intended place of birth had significant impact on the likelihood to intervene after adjustment (planned homebirth (OR 0.77 95% CI. 0.75-0.78)). The mortality rate was lower in planned home births (0.15% vs. 0.18%). After adjustment, the interaction term home- intervention was significant (OR1.51 95% CI 1.25-1.84). In risk groups, a higher perinatal mortality rate was observed in planned home births. Conclusions: The potential presence of over- or under treatment as expressed by adjusted perinatal mortality differs per risk group. In planned home births especially multiparous women showed universally lower intervention rates. However, the benefit of substantially fewer interventions in the planned home group seems to be counterbalanced by substantially increased mortality if intervention occurs.","author":[{"dropping-particle":"","family":"Kooy","given":"Jacoba","non-dropping-particle":"","parse-names":false,"suffix":""},{"dropping-particle":"","family":"Birnie","given":"Erwin","non-dropping-particle":"","parse-names":false,"suffix":""},{"dropping-particle":"","family":"Denktas","given":"Semiha","non-dropping-particle":"","parse-names":false,"suffix":""},{"dropping-particle":"","family":"Steegers","given":"Eric A.P.","non-dropping-particle":"","parse-names":false,"suffix":""},{"dropping-particle":"","family":"Bonsel","given":"Gouke J.","non-dropping-particle":"","parse-names":false,"suffix":""}],"container-title":"BMC Pregnancy and Childbirth","id":"ITEM-1","issue":"1","issued":{"date-parts":[["2017","6","8"]]},"page":"1-11","publisher":"BioMed Central Ltd.","title":"Planned home compared with planned hospital births: Mode of delivery and Perinatal mortality rates, an observational study","type":"article-journal","volume":"17"},"uris":["http://www.mendeley.com/documents/?uuid=86cd6207-3624-4875-b256-a56a89897af6"]}],"mendeley":{"formattedCitation":"(15)","plainTextFormattedCitation":"(15)","previouslyFormattedCitation":"(15)"},"properties":{"noteIndex":0},"schema":"https://github.com/citation-style-language/schema/raw/master/csl-citation.json"}</w:instrText>
            </w:r>
            <w:r w:rsidRPr="00622877">
              <w:rPr>
                <w:rFonts w:ascii="Times New Roman" w:hAnsi="Times New Roman" w:cs="Times New Roman"/>
                <w:sz w:val="24"/>
                <w:szCs w:val="24"/>
              </w:rPr>
              <w:fldChar w:fldCharType="separate"/>
            </w:r>
            <w:r w:rsidRPr="00654020">
              <w:rPr>
                <w:rFonts w:ascii="Times New Roman" w:hAnsi="Times New Roman" w:cs="Times New Roman"/>
                <w:noProof/>
                <w:sz w:val="24"/>
                <w:szCs w:val="24"/>
              </w:rPr>
              <w:t>(15)</w:t>
            </w:r>
            <w:r w:rsidRPr="00622877">
              <w:rPr>
                <w:rFonts w:ascii="Times New Roman" w:hAnsi="Times New Roman" w:cs="Times New Roman"/>
                <w:sz w:val="24"/>
                <w:szCs w:val="24"/>
              </w:rPr>
              <w:fldChar w:fldCharType="end"/>
            </w:r>
          </w:p>
        </w:tc>
        <w:tc>
          <w:tcPr>
            <w:tcW w:w="1440" w:type="dxa"/>
          </w:tcPr>
          <w:p w14:paraId="3841B40F"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Retrospective cohort</w:t>
            </w:r>
          </w:p>
        </w:tc>
        <w:tc>
          <w:tcPr>
            <w:tcW w:w="3780" w:type="dxa"/>
          </w:tcPr>
          <w:p w14:paraId="4BA58861"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C0E48">
              <w:rPr>
                <w:rFonts w:ascii="Times New Roman" w:hAnsi="Times New Roman" w:cs="Times New Roman"/>
                <w:sz w:val="24"/>
                <w:szCs w:val="24"/>
              </w:rPr>
              <w:t xml:space="preserve">The Perinatal Registry (PRN) in the Netherlands </w:t>
            </w:r>
            <w:r>
              <w:rPr>
                <w:rFonts w:ascii="Times New Roman" w:hAnsi="Times New Roman" w:cs="Times New Roman"/>
                <w:sz w:val="24"/>
                <w:szCs w:val="24"/>
              </w:rPr>
              <w:t>between</w:t>
            </w:r>
            <w:r w:rsidRPr="006C0E48">
              <w:rPr>
                <w:rFonts w:ascii="Times New Roman" w:hAnsi="Times New Roman" w:cs="Times New Roman"/>
                <w:sz w:val="24"/>
                <w:szCs w:val="24"/>
              </w:rPr>
              <w:t xml:space="preserve"> 2000 </w:t>
            </w:r>
            <w:r>
              <w:rPr>
                <w:rFonts w:ascii="Times New Roman" w:hAnsi="Times New Roman" w:cs="Times New Roman"/>
                <w:sz w:val="24"/>
                <w:szCs w:val="24"/>
              </w:rPr>
              <w:t>and</w:t>
            </w:r>
            <w:r w:rsidRPr="006C0E48">
              <w:rPr>
                <w:rFonts w:ascii="Times New Roman" w:hAnsi="Times New Roman" w:cs="Times New Roman"/>
                <w:sz w:val="24"/>
                <w:szCs w:val="24"/>
              </w:rPr>
              <w:t xml:space="preserve"> 2007</w:t>
            </w:r>
          </w:p>
        </w:tc>
        <w:tc>
          <w:tcPr>
            <w:tcW w:w="1170" w:type="dxa"/>
          </w:tcPr>
          <w:p w14:paraId="286DBE6B"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 xml:space="preserve">not stratified </w:t>
            </w:r>
          </w:p>
        </w:tc>
        <w:tc>
          <w:tcPr>
            <w:tcW w:w="1530" w:type="dxa"/>
          </w:tcPr>
          <w:p w14:paraId="152EC5CC"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402,912/679,952 (59.0)</w:t>
            </w:r>
          </w:p>
        </w:tc>
        <w:tc>
          <w:tcPr>
            <w:tcW w:w="1620" w:type="dxa"/>
          </w:tcPr>
          <w:p w14:paraId="3E66DC0E"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219,105/679,952 (32.0)</w:t>
            </w:r>
          </w:p>
        </w:tc>
        <w:tc>
          <w:tcPr>
            <w:tcW w:w="1440" w:type="dxa"/>
          </w:tcPr>
          <w:p w14:paraId="0B14E0BA"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44744">
              <w:rPr>
                <w:rFonts w:ascii="Times New Roman" w:eastAsia="Arial" w:hAnsi="Times New Roman" w:cs="Times New Roman"/>
                <w:color w:val="000000"/>
                <w:kern w:val="0"/>
                <w:sz w:val="24"/>
                <w:szCs w:val="24"/>
                <w:lang w:val="en-AU" w:eastAsia="en-GB"/>
                <w14:ligatures w14:val="none"/>
              </w:rPr>
              <w:t>2, 4, 5,</w:t>
            </w:r>
            <w:r>
              <w:rPr>
                <w:rFonts w:ascii="Times New Roman" w:eastAsia="Arial" w:hAnsi="Times New Roman" w:cs="Times New Roman"/>
                <w:color w:val="000000"/>
                <w:kern w:val="0"/>
                <w:sz w:val="24"/>
                <w:szCs w:val="24"/>
                <w:lang w:val="en-AU" w:eastAsia="en-GB"/>
                <w14:ligatures w14:val="none"/>
              </w:rPr>
              <w:t xml:space="preserve"> 6, </w:t>
            </w:r>
            <w:r w:rsidRPr="00C44744">
              <w:rPr>
                <w:rFonts w:ascii="Times New Roman" w:eastAsia="Arial" w:hAnsi="Times New Roman" w:cs="Times New Roman"/>
                <w:color w:val="000000"/>
                <w:kern w:val="0"/>
                <w:sz w:val="24"/>
                <w:szCs w:val="24"/>
                <w:lang w:val="en-AU" w:eastAsia="en-GB"/>
                <w14:ligatures w14:val="none"/>
              </w:rPr>
              <w:t>12, 13, 15, 16, 18</w:t>
            </w:r>
          </w:p>
        </w:tc>
        <w:tc>
          <w:tcPr>
            <w:tcW w:w="1260" w:type="dxa"/>
          </w:tcPr>
          <w:p w14:paraId="3AFDF8AB"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Pr>
                <w:rFonts w:ascii="Times New Roman" w:eastAsia="Arial" w:hAnsi="Times New Roman" w:cs="Times New Roman"/>
                <w:color w:val="000000"/>
                <w:kern w:val="0"/>
                <w:sz w:val="24"/>
                <w:szCs w:val="24"/>
                <w:lang w:val="en-AU" w:eastAsia="en-GB"/>
                <w14:ligatures w14:val="none"/>
              </w:rPr>
              <w:t>4-1-3</w:t>
            </w:r>
          </w:p>
        </w:tc>
      </w:tr>
      <w:tr w:rsidR="00150AB9" w:rsidRPr="00622877" w14:paraId="059899CB" w14:textId="77777777" w:rsidTr="004C420C">
        <w:tc>
          <w:tcPr>
            <w:tcW w:w="1890" w:type="dxa"/>
          </w:tcPr>
          <w:p w14:paraId="043D4319"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roofErr w:type="spellStart"/>
            <w:r w:rsidRPr="00622877">
              <w:rPr>
                <w:rFonts w:ascii="Times New Roman" w:hAnsi="Times New Roman" w:cs="Times New Roman"/>
                <w:sz w:val="24"/>
                <w:szCs w:val="24"/>
              </w:rPr>
              <w:lastRenderedPageBreak/>
              <w:t>Offerhaus</w:t>
            </w:r>
            <w:proofErr w:type="spellEnd"/>
            <w:r w:rsidRPr="00622877">
              <w:rPr>
                <w:rFonts w:ascii="Times New Roman" w:hAnsi="Times New Roman" w:cs="Times New Roman"/>
                <w:sz w:val="24"/>
                <w:szCs w:val="24"/>
              </w:rPr>
              <w:t xml:space="preserve"> et al, 2020, Netherlands </w:t>
            </w:r>
            <w:r w:rsidRPr="0062287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2884-020-03204-3","ISBN":"1288402003204","ISSN":"14712393","PMID":"32894082","abstract":"Background: The maternity care system in the Netherlands is well known for its support of community-based midwifery. However, regular midwifery practices typically do not offer caseload midwifery care - one-to-one continuity of care throughout pregnancy and birth. Because we know very little about the outcomes for women receiving caseload care in the Netherlands, we compared caseload care with regular midwife-led care, looking at maternal and perinatal outcomes, including antenatal and intrapartum referrals to secondary (i.e., obstetrician-led) care. Methods: We selected 657 women in caseload care and 1954 matched controls (women in regular midwife-led care) from all women registered in the Dutch Perinatal Registry (Perined) who gave birth in 2015. To be eligible for selection the women had to be in midwife-led antenatal care beyond 28 gestational weeks. Each woman in caseload care was matched with three women in regular midwife-led care, using parity, maternal age, background (Dutch or non-Dutch) and region. These two cohorts were compared for referral rates, mode of birth, and other maternal and perinatal outcomes. Results: In caseload midwifery care, 46.9% of women were referred to obstetrician-led care (24.2% antenatally and 22.8% in the intrapartum period). In the matched cohort, 65.7% were referred (37.4% antenatally and 28.3% in the intrapartum period). In caseload care, 84.0% experienced a spontaneous vaginal birth versus 77.0% in regular midwife-led care. These patterns were observed for both nulliparous and multiparous women. Women in caseload care had fewer inductions of labour (13.2% vs 21.0%), more homebirths (39.4% vs 16.1%) and less perineal damage (intact perineum: 41.3% vs 28.2%). The incidence of perinatal mortality and a low Apgar score was low in both groups. Conclusions: We found that when compared to regular midwife-led care, caseload midwifery care in the Netherlands is associated with a lower referral rate to obstetrician-led care - both antenatally and in the intrapartum period - and a higher spontaneous vaginal birth rate, with similar perinatal safety. The challenge is to include this model as part of the current effort to improve the quality of Dutch maternity care, making caseload care available and affordable for more women.","author":[{"dropping-particle":"","family":"Offerhaus","given":"Pien","non-dropping-particle":"","parse-names":false,"suffix":""},{"dropping-particle":"","family":"Jans","given":"Suze","non-dropping-particle":"","parse-names":false,"suffix":""},{"dropping-particle":"","family":"Hukkelhoven","given":"Chantal","non-dropping-particle":"","parse-names":false,"suffix":""},{"dropping-particle":"","family":"Vries","given":"Raymond","non-dropping-particle":"De","parse-names":false,"suffix":""},{"dropping-particle":"","family":"Nieuwenhuijze","given":"Marianne","non-dropping-particle":"","parse-names":false,"suffix":""}],"container-title":"BMC Pregnancy and Childbirth","id":"ITEM-1","issue":"1","issued":{"date-parts":[["2020"]]},"page":"1-11","publisher":"BMC Pregnancy and Childbirth","title":"Women's characteristics and care outcomes of caseload midwifery care in the Netherlands: A retrospective cohort study","type":"article-journal","volume":"20"},"uris":["http://www.mendeley.com/documents/?uuid=95f8e48d-7fee-4b35-a581-338b005c4d66"]}],"mendeley":{"formattedCitation":"(26)","plainTextFormattedCitation":"(26)","previouslyFormattedCitation":"(26)"},"properties":{"noteIndex":0},"schema":"https://github.com/citation-style-language/schema/raw/master/csl-citation.json"}</w:instrText>
            </w:r>
            <w:r w:rsidRPr="00622877">
              <w:rPr>
                <w:rFonts w:ascii="Times New Roman" w:hAnsi="Times New Roman" w:cs="Times New Roman"/>
                <w:sz w:val="24"/>
                <w:szCs w:val="24"/>
              </w:rPr>
              <w:fldChar w:fldCharType="separate"/>
            </w:r>
            <w:r w:rsidRPr="00654020">
              <w:rPr>
                <w:rFonts w:ascii="Times New Roman" w:hAnsi="Times New Roman" w:cs="Times New Roman"/>
                <w:noProof/>
                <w:sz w:val="24"/>
                <w:szCs w:val="24"/>
              </w:rPr>
              <w:t>(26)</w:t>
            </w:r>
            <w:r w:rsidRPr="00622877">
              <w:rPr>
                <w:rFonts w:ascii="Times New Roman" w:hAnsi="Times New Roman" w:cs="Times New Roman"/>
                <w:sz w:val="24"/>
                <w:szCs w:val="24"/>
              </w:rPr>
              <w:fldChar w:fldCharType="end"/>
            </w:r>
          </w:p>
        </w:tc>
        <w:tc>
          <w:tcPr>
            <w:tcW w:w="1440" w:type="dxa"/>
          </w:tcPr>
          <w:p w14:paraId="3D43DA0B"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Retrospective cohort</w:t>
            </w:r>
          </w:p>
        </w:tc>
        <w:tc>
          <w:tcPr>
            <w:tcW w:w="3780" w:type="dxa"/>
          </w:tcPr>
          <w:p w14:paraId="6F10A82B"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C2735">
              <w:rPr>
                <w:rFonts w:ascii="Times New Roman" w:eastAsia="Arial" w:hAnsi="Times New Roman" w:cs="Times New Roman"/>
                <w:color w:val="000000"/>
                <w:kern w:val="0"/>
                <w:sz w:val="24"/>
                <w:szCs w:val="24"/>
                <w:lang w:val="en-AU" w:eastAsia="en-GB"/>
                <w14:ligatures w14:val="none"/>
              </w:rPr>
              <w:t>Data from all women who gave birth in 2015 and were registered in the Dutch Perinatal Registry (</w:t>
            </w:r>
            <w:proofErr w:type="spellStart"/>
            <w:r w:rsidRPr="006C2735">
              <w:rPr>
                <w:rFonts w:ascii="Times New Roman" w:eastAsia="Arial" w:hAnsi="Times New Roman" w:cs="Times New Roman"/>
                <w:color w:val="000000"/>
                <w:kern w:val="0"/>
                <w:sz w:val="24"/>
                <w:szCs w:val="24"/>
                <w:lang w:val="en-AU" w:eastAsia="en-GB"/>
                <w14:ligatures w14:val="none"/>
              </w:rPr>
              <w:t>Perined</w:t>
            </w:r>
            <w:proofErr w:type="spellEnd"/>
            <w:r w:rsidRPr="006C2735">
              <w:rPr>
                <w:rFonts w:ascii="Times New Roman" w:eastAsia="Arial" w:hAnsi="Times New Roman" w:cs="Times New Roman"/>
                <w:color w:val="000000"/>
                <w:kern w:val="0"/>
                <w:sz w:val="24"/>
                <w:szCs w:val="24"/>
                <w:lang w:val="en-AU" w:eastAsia="en-GB"/>
                <w14:ligatures w14:val="none"/>
              </w:rPr>
              <w:t>)</w:t>
            </w:r>
            <w:r>
              <w:rPr>
                <w:rFonts w:ascii="Times New Roman" w:eastAsia="Arial" w:hAnsi="Times New Roman" w:cs="Times New Roman"/>
                <w:color w:val="000000"/>
                <w:kern w:val="0"/>
                <w:sz w:val="24"/>
                <w:szCs w:val="24"/>
                <w:lang w:val="en-AU" w:eastAsia="en-GB"/>
                <w14:ligatures w14:val="none"/>
              </w:rPr>
              <w:t>.</w:t>
            </w:r>
          </w:p>
        </w:tc>
        <w:tc>
          <w:tcPr>
            <w:tcW w:w="1170" w:type="dxa"/>
          </w:tcPr>
          <w:p w14:paraId="6D106118"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 xml:space="preserve">stratified </w:t>
            </w:r>
          </w:p>
        </w:tc>
        <w:tc>
          <w:tcPr>
            <w:tcW w:w="1530" w:type="dxa"/>
          </w:tcPr>
          <w:p w14:paraId="2869D014"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657/2611(25.2)</w:t>
            </w:r>
          </w:p>
        </w:tc>
        <w:tc>
          <w:tcPr>
            <w:tcW w:w="1620" w:type="dxa"/>
          </w:tcPr>
          <w:p w14:paraId="7E605A91"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1954/2611(74.8)</w:t>
            </w:r>
          </w:p>
        </w:tc>
        <w:tc>
          <w:tcPr>
            <w:tcW w:w="1440" w:type="dxa"/>
          </w:tcPr>
          <w:p w14:paraId="517F5B92"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3-5, 8, 9, 12-17, 19</w:t>
            </w:r>
          </w:p>
        </w:tc>
        <w:tc>
          <w:tcPr>
            <w:tcW w:w="1260" w:type="dxa"/>
          </w:tcPr>
          <w:p w14:paraId="1DE8C349"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Pr>
                <w:rFonts w:ascii="Times New Roman" w:eastAsia="Arial" w:hAnsi="Times New Roman" w:cs="Times New Roman"/>
                <w:color w:val="000000"/>
                <w:kern w:val="0"/>
                <w:sz w:val="24"/>
                <w:szCs w:val="24"/>
                <w:lang w:val="en-AU" w:eastAsia="en-GB"/>
                <w14:ligatures w14:val="none"/>
              </w:rPr>
              <w:t>3-2-2</w:t>
            </w:r>
          </w:p>
        </w:tc>
      </w:tr>
      <w:tr w:rsidR="00150AB9" w:rsidRPr="00622877" w14:paraId="56FC62C8" w14:textId="77777777" w:rsidTr="004C420C">
        <w:tc>
          <w:tcPr>
            <w:tcW w:w="1890" w:type="dxa"/>
          </w:tcPr>
          <w:p w14:paraId="4A50C528" w14:textId="77777777" w:rsidR="00150AB9" w:rsidRPr="0062287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511919">
              <w:rPr>
                <w:rFonts w:ascii="Times New Roman" w:hAnsi="Times New Roman" w:cs="Times New Roman"/>
                <w:sz w:val="24"/>
                <w:szCs w:val="24"/>
              </w:rPr>
              <w:t>VanHaaren-</w:t>
            </w:r>
            <w:proofErr w:type="spellStart"/>
            <w:r w:rsidRPr="00511919">
              <w:rPr>
                <w:rFonts w:ascii="Times New Roman" w:hAnsi="Times New Roman" w:cs="Times New Roman"/>
                <w:sz w:val="24"/>
                <w:szCs w:val="24"/>
              </w:rPr>
              <w:t>tenHaken</w:t>
            </w:r>
            <w:proofErr w:type="spellEnd"/>
            <w:r w:rsidRPr="00511919">
              <w:rPr>
                <w:rFonts w:ascii="Times New Roman" w:hAnsi="Times New Roman" w:cs="Times New Roman"/>
                <w:sz w:val="24"/>
                <w:szCs w:val="24"/>
              </w:rPr>
              <w:t xml:space="preserve"> et al, 2015, Netherlands </w:t>
            </w:r>
            <w:r w:rsidRPr="00622877">
              <w:rPr>
                <w:rFonts w:ascii="Times New Roman" w:hAnsi="Times New Roman" w:cs="Times New Roman"/>
                <w:sz w:val="24"/>
                <w:szCs w:val="24"/>
                <w:lang w:val="de-DE"/>
              </w:rPr>
              <w:fldChar w:fldCharType="begin" w:fldLock="1"/>
            </w:r>
            <w:r>
              <w:rPr>
                <w:rFonts w:ascii="Times New Roman" w:hAnsi="Times New Roman" w:cs="Times New Roman"/>
                <w:sz w:val="24"/>
                <w:szCs w:val="24"/>
              </w:rPr>
              <w:instrText>ADDIN CSL_CITATION {"citationItems":[{"id":"ITEM-1","itemData":{"DOI":"10.1186/s12884-015-0455-x","ISSN":"14712393","PMID":"25884308","abstract":"Background: Most studies on birth settings investigate the association between planned place of birth at the start of labor and birth outcomes and intervention rates. To optimize maternity care it also is important to pay attention to the entire process of pregnancy and childbirth. This study explores the association between the initial preferred place of birth and model of care, and the course of pregnancy and labor in low-risk nulliparous women in the Netherlands. Methods: As part of a Dutch prospective cohort study (2007-2011), we compared medical indications during pregnancy and birth outcomes of 576 women who initially preferred a home birth (n = 226), a midwife-led hospital birth (n = 168) or an obstetrician-led hospital birth (n = 182). Data were obtained by a questionnaire before 20 weeks of gestation and by medical records. Analyses were performed according to the initial preferred place of birth. Results: Low-risk nulliparous women who preferred a home birth with midwife-led care were less likely to be diagnosed with a medical indication during pregnancy compared to women who preferred a birth with obstetrician-led care (OR 0.41 95% CI 0.25-0.66). Preferring a birth with midwife-led care - both at home and in hospital - was associated with lower odds of induced labor (OR 0.51 95% CI 0.28-0.95 respectively OR 0.42 95% CI 0.21-0.85) and epidural analgesia (OR 0.32 95% CI 0.18-0.56 respectively OR 0.34 95% CI 0.19-0.62) compared to preferring a birth with obstetrician-led care. In addition, women who preferred a home birth were less likely to experience augmentation of labor (OR 0.54 95% CI 0.32-0.93) and narcotic analgesia (OR 0.41 95% CI 0.21-0.79) compared to women who preferred a birth with obstetrician-led care. We observed no significant association between preferred place of birth and mode of birth. Conclusions: Nulliparous women who initially preferred a home birth were less likely to be diagnosed with a medical indication during pregnancy. Women who initially preferred a birth with midwife-led care - both at home and in hospital - experienced lower rates of interventions during labor. Although some differences can be attributed to the model of care, we suggest that characteristics and attitudes of women themselves also play an important role.","author":[{"dropping-particle":"","family":"Haaren-ten Haken","given":"Tamar M.","non-dropping-particle":"van","parse-names":false,"suffix":""},{"dropping-particle":"","family":"Hendrix","given":"Marijke","non-dropping-particle":"","parse-names":false,"suffix":""},{"dropping-particle":"","family":"Smits","given":"Luc J.","non-dropping-particle":"","parse-names":false,"suffix":""},{"dropping-particle":"","family":"Nieuwenhuijze","given":"Marianne J.","non-dropping-particle":"","parse-names":false,"suffix":""},{"dropping-particle":"","family":"Severens","given":"Johan L.","non-dropping-particle":"","parse-names":false,"suffix":""},{"dropping-particle":"","family":"Vries","given":"Raymond G.","non-dropping-particle":"de","parse-names":false,"suffix":""},{"dropping-particle":"","family":"Nijhuis","given":"Jan G.","non-dropping-particle":"","parse-names":false,"suffix":""}],"container-title":"BMC Pregnancy and Childbirth","id":"ITEM-1","issue":"1","issued":{"date-parts":[["2015"]]},"page":"1-9","title":"The influence of preferred place of birth on the course of pregnancy and labor among healthy nulliparous women: A prospective cohort study","type":"article-journal","volume":"15"},"uris":["http://www.mendeley.com/documents/?uuid=f7d2d825-8ab1-40b9-9e8d-d6ff6523378d"]}],"mendeley":{"formattedCitation":"(27)","plainTextFormattedCitation":"(27)","previouslyFormattedCitation":"(27)"},"properties":{"noteIndex":0},"schema":"https://github.com/citation-style-language/schema/raw/master/csl-citation.json"}</w:instrText>
            </w:r>
            <w:r w:rsidRPr="00622877">
              <w:rPr>
                <w:rFonts w:ascii="Times New Roman" w:hAnsi="Times New Roman" w:cs="Times New Roman"/>
                <w:sz w:val="24"/>
                <w:szCs w:val="24"/>
                <w:lang w:val="de-DE"/>
              </w:rPr>
              <w:fldChar w:fldCharType="separate"/>
            </w:r>
            <w:r w:rsidRPr="00654020">
              <w:rPr>
                <w:rFonts w:ascii="Times New Roman" w:hAnsi="Times New Roman" w:cs="Times New Roman"/>
                <w:noProof/>
                <w:sz w:val="24"/>
                <w:szCs w:val="24"/>
              </w:rPr>
              <w:t>(27)</w:t>
            </w:r>
            <w:r w:rsidRPr="00622877">
              <w:rPr>
                <w:rFonts w:ascii="Times New Roman" w:hAnsi="Times New Roman" w:cs="Times New Roman"/>
                <w:sz w:val="24"/>
                <w:szCs w:val="24"/>
                <w:lang w:val="de-DE"/>
              </w:rPr>
              <w:fldChar w:fldCharType="end"/>
            </w:r>
          </w:p>
        </w:tc>
        <w:tc>
          <w:tcPr>
            <w:tcW w:w="1440" w:type="dxa"/>
          </w:tcPr>
          <w:p w14:paraId="17A86327" w14:textId="77777777" w:rsidR="00150AB9" w:rsidRPr="0062287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622877">
              <w:rPr>
                <w:rFonts w:ascii="Times New Roman" w:hAnsi="Times New Roman" w:cs="Times New Roman"/>
                <w:sz w:val="24"/>
                <w:szCs w:val="24"/>
              </w:rPr>
              <w:t>Prospective cohort</w:t>
            </w:r>
          </w:p>
        </w:tc>
        <w:tc>
          <w:tcPr>
            <w:tcW w:w="3780" w:type="dxa"/>
          </w:tcPr>
          <w:p w14:paraId="31F09DEB" w14:textId="77777777" w:rsidR="00150AB9" w:rsidRPr="0062287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D847E9">
              <w:rPr>
                <w:rFonts w:ascii="Times New Roman" w:eastAsia="Arial" w:hAnsi="Times New Roman" w:cs="Times New Roman"/>
                <w:color w:val="000000"/>
                <w:kern w:val="0"/>
                <w:sz w:val="24"/>
                <w:szCs w:val="24"/>
                <w:lang w:eastAsia="en-GB"/>
                <w14:ligatures w14:val="none"/>
              </w:rPr>
              <w:t xml:space="preserve">A Dutch prospective cohort study involved 150 randomly selected practices to </w:t>
            </w:r>
            <w:r>
              <w:rPr>
                <w:rFonts w:ascii="Times New Roman" w:eastAsia="Arial" w:hAnsi="Times New Roman" w:cs="Times New Roman"/>
                <w:color w:val="000000"/>
                <w:kern w:val="0"/>
                <w:sz w:val="24"/>
                <w:szCs w:val="24"/>
                <w:lang w:eastAsia="en-GB"/>
                <w14:ligatures w14:val="none"/>
              </w:rPr>
              <w:t>enrol</w:t>
            </w:r>
            <w:r w:rsidRPr="00D847E9">
              <w:rPr>
                <w:rFonts w:ascii="Times New Roman" w:eastAsia="Arial" w:hAnsi="Times New Roman" w:cs="Times New Roman"/>
                <w:color w:val="000000"/>
                <w:kern w:val="0"/>
                <w:sz w:val="24"/>
                <w:szCs w:val="24"/>
                <w:lang w:eastAsia="en-GB"/>
                <w14:ligatures w14:val="none"/>
              </w:rPr>
              <w:t xml:space="preserve"> women in midwife care, using a questionnaire and medical records</w:t>
            </w:r>
            <w:r>
              <w:rPr>
                <w:rFonts w:ascii="Times New Roman" w:eastAsia="Arial" w:hAnsi="Times New Roman" w:cs="Times New Roman"/>
                <w:color w:val="000000"/>
                <w:kern w:val="0"/>
                <w:sz w:val="24"/>
                <w:szCs w:val="24"/>
                <w:lang w:eastAsia="en-GB"/>
                <w14:ligatures w14:val="none"/>
              </w:rPr>
              <w:t xml:space="preserve"> from </w:t>
            </w:r>
            <w:r w:rsidRPr="00D847E9">
              <w:rPr>
                <w:rFonts w:ascii="Times New Roman" w:eastAsia="Arial" w:hAnsi="Times New Roman" w:cs="Times New Roman"/>
                <w:color w:val="000000"/>
                <w:kern w:val="0"/>
                <w:sz w:val="24"/>
                <w:szCs w:val="24"/>
                <w:lang w:eastAsia="en-GB"/>
                <w14:ligatures w14:val="none"/>
              </w:rPr>
              <w:t>2007-2011.</w:t>
            </w:r>
          </w:p>
        </w:tc>
        <w:tc>
          <w:tcPr>
            <w:tcW w:w="1170" w:type="dxa"/>
          </w:tcPr>
          <w:p w14:paraId="76E71689" w14:textId="77777777" w:rsidR="00150AB9" w:rsidRPr="0062287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622877">
              <w:rPr>
                <w:rFonts w:ascii="Times New Roman" w:hAnsi="Times New Roman" w:cs="Times New Roman"/>
                <w:sz w:val="24"/>
                <w:szCs w:val="24"/>
              </w:rPr>
              <w:t xml:space="preserve">stratified </w:t>
            </w:r>
          </w:p>
        </w:tc>
        <w:tc>
          <w:tcPr>
            <w:tcW w:w="1530" w:type="dxa"/>
          </w:tcPr>
          <w:p w14:paraId="1A5881A1" w14:textId="77777777" w:rsidR="00150AB9" w:rsidRPr="0062287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622877">
              <w:rPr>
                <w:rFonts w:ascii="Times New Roman" w:hAnsi="Times New Roman" w:cs="Times New Roman"/>
                <w:sz w:val="24"/>
                <w:szCs w:val="24"/>
              </w:rPr>
              <w:t>226/576 (39.2)</w:t>
            </w:r>
          </w:p>
        </w:tc>
        <w:tc>
          <w:tcPr>
            <w:tcW w:w="1620" w:type="dxa"/>
          </w:tcPr>
          <w:p w14:paraId="5071BAB4" w14:textId="77777777" w:rsidR="00150AB9" w:rsidRPr="0062287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622877">
              <w:rPr>
                <w:rFonts w:ascii="Times New Roman" w:hAnsi="Times New Roman" w:cs="Times New Roman"/>
                <w:sz w:val="24"/>
                <w:szCs w:val="24"/>
              </w:rPr>
              <w:t>182/576 (31.6)</w:t>
            </w:r>
          </w:p>
        </w:tc>
        <w:tc>
          <w:tcPr>
            <w:tcW w:w="1440" w:type="dxa"/>
          </w:tcPr>
          <w:p w14:paraId="36147497" w14:textId="77777777" w:rsidR="00150AB9" w:rsidRPr="0062287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622877">
              <w:rPr>
                <w:rFonts w:ascii="Times New Roman" w:eastAsia="Arial" w:hAnsi="Times New Roman" w:cs="Times New Roman"/>
                <w:color w:val="000000"/>
                <w:kern w:val="0"/>
                <w:sz w:val="24"/>
                <w:szCs w:val="24"/>
                <w:lang w:eastAsia="en-GB"/>
                <w14:ligatures w14:val="none"/>
              </w:rPr>
              <w:t>1-5, 8-16, 18, 19, 21</w:t>
            </w:r>
          </w:p>
        </w:tc>
        <w:tc>
          <w:tcPr>
            <w:tcW w:w="1260" w:type="dxa"/>
          </w:tcPr>
          <w:p w14:paraId="49C99F98" w14:textId="77777777" w:rsidR="00150AB9" w:rsidRPr="0062287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Pr>
                <w:rFonts w:ascii="Times New Roman" w:eastAsia="Arial" w:hAnsi="Times New Roman" w:cs="Times New Roman"/>
                <w:color w:val="000000"/>
                <w:kern w:val="0"/>
                <w:sz w:val="24"/>
                <w:szCs w:val="24"/>
                <w:lang w:eastAsia="en-GB"/>
                <w14:ligatures w14:val="none"/>
              </w:rPr>
              <w:t>4-2-2</w:t>
            </w:r>
          </w:p>
        </w:tc>
      </w:tr>
      <w:tr w:rsidR="00150AB9" w:rsidRPr="00622877" w14:paraId="501363CA" w14:textId="77777777" w:rsidTr="004C420C">
        <w:tc>
          <w:tcPr>
            <w:tcW w:w="1890" w:type="dxa"/>
          </w:tcPr>
          <w:p w14:paraId="2B668752"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roofErr w:type="spellStart"/>
            <w:r w:rsidRPr="00622877">
              <w:rPr>
                <w:rFonts w:ascii="Times New Roman" w:hAnsi="Times New Roman" w:cs="Times New Roman"/>
                <w:sz w:val="24"/>
                <w:szCs w:val="24"/>
              </w:rPr>
              <w:t>Wiegerinck</w:t>
            </w:r>
            <w:proofErr w:type="spellEnd"/>
            <w:r w:rsidRPr="00622877">
              <w:rPr>
                <w:rFonts w:ascii="Times New Roman" w:hAnsi="Times New Roman" w:cs="Times New Roman"/>
                <w:sz w:val="24"/>
                <w:szCs w:val="24"/>
              </w:rPr>
              <w:t xml:space="preserve"> et.al, 2015, Netherlands </w:t>
            </w:r>
            <w:r w:rsidRPr="0062287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midw.2015.08.007","ISSN":"02666138","PMID":"26386517","abstract":"Objective: to compare intrapartum- and neonatal mortality and intervention rates in term women starting labour in primary midwife-led versus secondary obstetrician-led care. Design: retrospective cohort study. Setting: Amsterdam region of the Netherlands. Participants: women with singleton pregnancies who gave birth beyond 37+0 weeks gestation in the years 2005 up to 2008 and lived in the catchment area of the neonatal intensive care units of both academic hospitals in Amsterdam. Women with a primary caesarean section or a pregnancy complicated by antepartum death or major congenital anomalies were excluded. For women in the midwife-led care group, a home or hospital birth could be planned. Measurements: analysis of linked data from the national perinatal register, and hospital- and midwifery record data. We assessed (unadjusted) relative risks with confidence intervals. Main outcome measures were incidences of intrapartum and neonatal (&lt;28 days) mortality. Secondary outcomes included incidences of caesarean section and vaginal instrumental delivery. Findings: 53,123 women started labour in primary care and 30,166 women in secondary care. Intrapartum and neonatal mortality rates were 37/53,123 (0.70‰) in the primary care group and 24/30,166 (0.80‰) in the secondary care group (relative risk 0.88; 95% CI 0.52-1.46). Women in the primary care group were less likely to deliver by secondary caesarean section (5% versus 16%; RR 0.31; 95% CI 0.30-0.32) or by instrumental delivery (10% versus 13%; RR 0.76; 95% CI 0.73-0.79). Key conclusions: we found a low absolute risk of intrapartum and neonatal mortality, with a comparable risk for women who started labour in primary versus secondary care. The intervention rate was significantly lower in women who started labour in primary care. Implications for practice: these findings suggest that it is possible to identify a group of women at low risk of complications that can start labour in primary care and have low rates of medical interventions whereas perinatal mortality is low.","author":[{"dropping-particle":"","family":"Wiegerinck","given":"M. M.J.","non-dropping-particle":"","parse-names":false,"suffix":""},{"dropping-particle":"","family":"Goes","given":"B. Y.","non-dropping-particle":"van der","parse-names":false,"suffix":""},{"dropping-particle":"","family":"Ravelli","given":"A. C.J.","non-dropping-particle":"","parse-names":false,"suffix":""},{"dropping-particle":"","family":"Post","given":"J. A.M.","non-dropping-particle":"van der","parse-names":false,"suffix":""},{"dropping-particle":"","family":"Klinkert","given":"J.","non-dropping-particle":"","parse-names":false,"suffix":""},{"dropping-particle":"","family":"Brandenbarg","given":"J.","non-dropping-particle":"","parse-names":false,"suffix":""},{"dropping-particle":"","family":"Buist","given":"F. C.D.","non-dropping-particle":"","parse-names":false,"suffix":""},{"dropping-particle":"","family":"Wouters","given":"M. G.A.J.","non-dropping-particle":"","parse-names":false,"suffix":""},{"dropping-particle":"","family":"Tamminga","given":"P.","non-dropping-particle":"","parse-names":false,"suffix":""},{"dropping-particle":"","family":"Jonge","given":"A.","non-dropping-particle":"de","parse-names":false,"suffix":""},{"dropping-particle":"","family":"Mol","given":"B. W.","non-dropping-particle":"","parse-names":false,"suffix":""}],"container-title":"Midwifery","id":"ITEM-1","issue":"12","issued":{"date-parts":[["2015"]]},"page":"1168-1176","publisher":"Elsevier","title":"Intrapartum and neonatal mortality in primary midwife-led and secondary obstetrician-led care in the Amsterdam region of the Netherlands: A retrospective cohort study","type":"article-journal","volume":"31"},"uris":["http://www.mendeley.com/documents/?uuid=abaa4a9b-3eb7-4286-90cd-62edbfb83c7e"]}],"mendeley":{"formattedCitation":"(28)","plainTextFormattedCitation":"(28)","previouslyFormattedCitation":"(28)"},"properties":{"noteIndex":0},"schema":"https://github.com/citation-style-language/schema/raw/master/csl-citation.json"}</w:instrText>
            </w:r>
            <w:r w:rsidRPr="00622877">
              <w:rPr>
                <w:rFonts w:ascii="Times New Roman" w:hAnsi="Times New Roman" w:cs="Times New Roman"/>
                <w:sz w:val="24"/>
                <w:szCs w:val="24"/>
              </w:rPr>
              <w:fldChar w:fldCharType="separate"/>
            </w:r>
            <w:r w:rsidRPr="00654020">
              <w:rPr>
                <w:rFonts w:ascii="Times New Roman" w:hAnsi="Times New Roman" w:cs="Times New Roman"/>
                <w:noProof/>
                <w:sz w:val="24"/>
                <w:szCs w:val="24"/>
              </w:rPr>
              <w:t>(28)</w:t>
            </w:r>
            <w:r w:rsidRPr="00622877">
              <w:rPr>
                <w:rFonts w:ascii="Times New Roman" w:hAnsi="Times New Roman" w:cs="Times New Roman"/>
                <w:sz w:val="24"/>
                <w:szCs w:val="24"/>
              </w:rPr>
              <w:fldChar w:fldCharType="end"/>
            </w:r>
          </w:p>
        </w:tc>
        <w:tc>
          <w:tcPr>
            <w:tcW w:w="1440" w:type="dxa"/>
          </w:tcPr>
          <w:p w14:paraId="17622783"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Retrospective cohort</w:t>
            </w:r>
          </w:p>
        </w:tc>
        <w:tc>
          <w:tcPr>
            <w:tcW w:w="3780" w:type="dxa"/>
          </w:tcPr>
          <w:p w14:paraId="2B929473"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EE4707">
              <w:rPr>
                <w:rFonts w:ascii="Times New Roman" w:hAnsi="Times New Roman" w:cs="Times New Roman"/>
                <w:sz w:val="24"/>
                <w:szCs w:val="24"/>
              </w:rPr>
              <w:t xml:space="preserve">Data from hospitals and midwife practices in the catchment area of both academic hospitals linked </w:t>
            </w:r>
            <w:r>
              <w:rPr>
                <w:rFonts w:ascii="Times New Roman" w:hAnsi="Times New Roman" w:cs="Times New Roman"/>
                <w:sz w:val="24"/>
                <w:szCs w:val="24"/>
              </w:rPr>
              <w:t xml:space="preserve">with the </w:t>
            </w:r>
            <w:r w:rsidRPr="00EE4707">
              <w:rPr>
                <w:rFonts w:ascii="Times New Roman" w:hAnsi="Times New Roman" w:cs="Times New Roman"/>
                <w:sz w:val="24"/>
                <w:szCs w:val="24"/>
              </w:rPr>
              <w:t xml:space="preserve">perinatal register (PRN) </w:t>
            </w:r>
            <w:r>
              <w:rPr>
                <w:rFonts w:ascii="Times New Roman" w:hAnsi="Times New Roman" w:cs="Times New Roman"/>
                <w:sz w:val="24"/>
                <w:szCs w:val="24"/>
              </w:rPr>
              <w:t xml:space="preserve">in </w:t>
            </w:r>
            <w:r w:rsidRPr="00EE4707">
              <w:rPr>
                <w:rFonts w:ascii="Times New Roman" w:hAnsi="Times New Roman" w:cs="Times New Roman"/>
                <w:sz w:val="24"/>
                <w:szCs w:val="24"/>
              </w:rPr>
              <w:t>Amsterdam between 2005 and 2008.</w:t>
            </w:r>
          </w:p>
        </w:tc>
        <w:tc>
          <w:tcPr>
            <w:tcW w:w="1170" w:type="dxa"/>
          </w:tcPr>
          <w:p w14:paraId="3155BAAC"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 xml:space="preserve">not stratified </w:t>
            </w:r>
          </w:p>
        </w:tc>
        <w:tc>
          <w:tcPr>
            <w:tcW w:w="1530" w:type="dxa"/>
          </w:tcPr>
          <w:p w14:paraId="40E7297B"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26,128/56,294 (46.4)</w:t>
            </w:r>
          </w:p>
        </w:tc>
        <w:tc>
          <w:tcPr>
            <w:tcW w:w="1620" w:type="dxa"/>
          </w:tcPr>
          <w:p w14:paraId="7F2F3B15"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30,166/56,294 (53.6)</w:t>
            </w:r>
          </w:p>
        </w:tc>
        <w:tc>
          <w:tcPr>
            <w:tcW w:w="1440" w:type="dxa"/>
          </w:tcPr>
          <w:p w14:paraId="51FA87F1"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1-5, 8, 9, 11, 12, 19, 20</w:t>
            </w:r>
          </w:p>
        </w:tc>
        <w:tc>
          <w:tcPr>
            <w:tcW w:w="1260" w:type="dxa"/>
          </w:tcPr>
          <w:p w14:paraId="133E175F"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Pr>
                <w:rFonts w:ascii="Times New Roman" w:eastAsia="Arial" w:hAnsi="Times New Roman" w:cs="Times New Roman"/>
                <w:color w:val="000000"/>
                <w:kern w:val="0"/>
                <w:sz w:val="24"/>
                <w:szCs w:val="24"/>
                <w:lang w:val="en-AU" w:eastAsia="en-GB"/>
                <w14:ligatures w14:val="none"/>
              </w:rPr>
              <w:t>3-2-2</w:t>
            </w:r>
          </w:p>
        </w:tc>
      </w:tr>
      <w:tr w:rsidR="00150AB9" w:rsidRPr="00622877" w14:paraId="2225D8ED" w14:textId="77777777" w:rsidTr="004C420C">
        <w:tc>
          <w:tcPr>
            <w:tcW w:w="1890" w:type="dxa"/>
          </w:tcPr>
          <w:p w14:paraId="12E812C7"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 xml:space="preserve">Eide et al, 2009, Norway </w:t>
            </w:r>
            <w:r w:rsidRPr="0062287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1471-2393-9-25","ISSN":"14712393","PMID":"19545412","abstract":"Background: Earlier studies indicate that midwife-led birth settings are associated with modest benefits, including reduced medical interventions and increased maternal satisfaction. The generalizability of these studies to birth settings with low intervention rates, like those generally found in Norway, is not obvious. The aim of the present study was to compare intervention rates associated with labour in low-risk women who begin their labour in a midwife-led unit and a conventional care unit. Methods: Eligible participants were low-risk primiparas who met the criteria for delivery in the midwife-led ward regardless of which cohort they were allocated to. The two wards are localised at the same floor. Women in both cohorts received the same standardized public antenatal care by general medical practitioners and midwifes who were not involved in the delivery. After admission of a woman to the midwife-led ward, the next woman who met the inclusion criteria, but preferred delivery at the conventional delivery ward, was allocated to the conventional delivery ward cohort. Among the 252 women in the midwife-led ward cohort, 74 (29%) women were transferred to the conventional delivery ward during labour. Results: Emergency caesarean and instrumental delivery rates in women who were admitted to the midwife-led and conventional birth wards were statistically non-different, but more women admitted to the conventional birth ward had episiotomy. More women in the conventional delivery ward received epidural analgesia, pudental nerve block and nitrous oxide, while more women in the midwife-led ward received opiates and non-pharmacological pain relief. Conclusion: We did not find evidence that starting delivery in the midwife-led setting offers the advantage of lower operative delivery rates. However, epidural analgesia, pudental nerve block and episiotomies were less often while non-pharmacological pain relief was often used in the midwife-led ward. © 2009 Eide et al; licensee BioMed Central Ltd.","author":[{"dropping-particle":"","family":"Eide","given":"Britt Ingeborg","non-dropping-particle":"","parse-names":false,"suffix":""},{"dropping-particle":"","family":"Nilsen","given":"Anne Britt Vika","non-dropping-particle":"","parse-names":false,"suffix":""},{"dropping-particle":"","family":"Rasmussen","given":"Svein","non-dropping-particle":"","parse-names":false,"suffix":""}],"container-title":"BMC Pregnancy and Childbirth","id":"ITEM-1","issued":{"date-parts":[["2009"]]},"page":"1-7","title":"Births in two different delivery units in the same clinic - A prospective study of healthy primiparous women","type":"article-journal","volume":"9"},"uris":["http://www.mendeley.com/documents/?uuid=9ac1a3c9-f81f-4169-9a1f-1ed8db252758"]}],"mendeley":{"formattedCitation":"(38)","plainTextFormattedCitation":"(38)","previouslyFormattedCitation":"(38)"},"properties":{"noteIndex":0},"schema":"https://github.com/citation-style-language/schema/raw/master/csl-citation.json"}</w:instrText>
            </w:r>
            <w:r w:rsidRPr="00622877">
              <w:rPr>
                <w:rFonts w:ascii="Times New Roman" w:hAnsi="Times New Roman" w:cs="Times New Roman"/>
                <w:sz w:val="24"/>
                <w:szCs w:val="24"/>
              </w:rPr>
              <w:fldChar w:fldCharType="separate"/>
            </w:r>
            <w:r w:rsidRPr="00654020">
              <w:rPr>
                <w:rFonts w:ascii="Times New Roman" w:hAnsi="Times New Roman" w:cs="Times New Roman"/>
                <w:noProof/>
                <w:sz w:val="24"/>
                <w:szCs w:val="24"/>
              </w:rPr>
              <w:t>(38)</w:t>
            </w:r>
            <w:r w:rsidRPr="00622877">
              <w:rPr>
                <w:rFonts w:ascii="Times New Roman" w:hAnsi="Times New Roman" w:cs="Times New Roman"/>
                <w:sz w:val="24"/>
                <w:szCs w:val="24"/>
              </w:rPr>
              <w:fldChar w:fldCharType="end"/>
            </w:r>
          </w:p>
        </w:tc>
        <w:tc>
          <w:tcPr>
            <w:tcW w:w="1440" w:type="dxa"/>
          </w:tcPr>
          <w:p w14:paraId="6C252053"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Prospective cohort</w:t>
            </w:r>
          </w:p>
        </w:tc>
        <w:tc>
          <w:tcPr>
            <w:tcW w:w="3780" w:type="dxa"/>
          </w:tcPr>
          <w:p w14:paraId="67560DA8" w14:textId="77777777" w:rsidR="00150AB9" w:rsidRPr="00622877" w:rsidRDefault="00150AB9" w:rsidP="004C420C">
            <w:pPr>
              <w:spacing w:line="480" w:lineRule="auto"/>
              <w:rPr>
                <w:rFonts w:ascii="Times New Roman" w:hAnsi="Times New Roman" w:cs="Times New Roman"/>
                <w:sz w:val="24"/>
                <w:szCs w:val="24"/>
              </w:rPr>
            </w:pPr>
            <w:r w:rsidRPr="00622877">
              <w:rPr>
                <w:rFonts w:ascii="Times New Roman" w:hAnsi="Times New Roman" w:cs="Times New Roman"/>
                <w:sz w:val="24"/>
                <w:szCs w:val="24"/>
              </w:rPr>
              <w:t xml:space="preserve"> </w:t>
            </w:r>
            <w:r w:rsidRPr="001E7283">
              <w:rPr>
                <w:rFonts w:ascii="Times New Roman" w:hAnsi="Times New Roman" w:cs="Times New Roman"/>
                <w:sz w:val="24"/>
                <w:szCs w:val="24"/>
              </w:rPr>
              <w:t xml:space="preserve">Data from the hospital and pregnancy records were gathered </w:t>
            </w:r>
            <w:r w:rsidRPr="001E7283">
              <w:rPr>
                <w:rFonts w:ascii="Times New Roman" w:hAnsi="Times New Roman" w:cs="Times New Roman"/>
                <w:sz w:val="24"/>
                <w:szCs w:val="24"/>
              </w:rPr>
              <w:lastRenderedPageBreak/>
              <w:t>between November 3, 2001, and May 31, 2002</w:t>
            </w:r>
          </w:p>
        </w:tc>
        <w:tc>
          <w:tcPr>
            <w:tcW w:w="1170" w:type="dxa"/>
          </w:tcPr>
          <w:p w14:paraId="6B56C975"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lastRenderedPageBreak/>
              <w:t>NP (not performed)</w:t>
            </w:r>
          </w:p>
        </w:tc>
        <w:tc>
          <w:tcPr>
            <w:tcW w:w="1530" w:type="dxa"/>
          </w:tcPr>
          <w:p w14:paraId="7B7B8F20"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252/451 (55.9)</w:t>
            </w:r>
          </w:p>
        </w:tc>
        <w:tc>
          <w:tcPr>
            <w:tcW w:w="1620" w:type="dxa"/>
          </w:tcPr>
          <w:p w14:paraId="4E2EC81E"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201/451 (44.6)</w:t>
            </w:r>
          </w:p>
        </w:tc>
        <w:tc>
          <w:tcPr>
            <w:tcW w:w="1440" w:type="dxa"/>
          </w:tcPr>
          <w:p w14:paraId="73C00CB9"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2-5, 9</w:t>
            </w:r>
          </w:p>
        </w:tc>
        <w:tc>
          <w:tcPr>
            <w:tcW w:w="1260" w:type="dxa"/>
          </w:tcPr>
          <w:p w14:paraId="29B50FA4"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Pr>
                <w:rFonts w:ascii="Times New Roman" w:eastAsia="Arial" w:hAnsi="Times New Roman" w:cs="Times New Roman"/>
                <w:color w:val="000000"/>
                <w:kern w:val="0"/>
                <w:sz w:val="24"/>
                <w:szCs w:val="24"/>
                <w:lang w:val="en-AU" w:eastAsia="en-GB"/>
                <w14:ligatures w14:val="none"/>
              </w:rPr>
              <w:t>3-1-2</w:t>
            </w:r>
          </w:p>
        </w:tc>
      </w:tr>
      <w:tr w:rsidR="00150AB9" w:rsidRPr="00622877" w14:paraId="247231CA" w14:textId="77777777" w:rsidTr="004C420C">
        <w:tc>
          <w:tcPr>
            <w:tcW w:w="1890" w:type="dxa"/>
          </w:tcPr>
          <w:p w14:paraId="20FFC77A"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roofErr w:type="spellStart"/>
            <w:r w:rsidRPr="00622877">
              <w:rPr>
                <w:rFonts w:ascii="Times New Roman" w:hAnsi="Times New Roman" w:cs="Times New Roman"/>
                <w:sz w:val="24"/>
                <w:szCs w:val="24"/>
              </w:rPr>
              <w:t>Bernitz</w:t>
            </w:r>
            <w:proofErr w:type="spellEnd"/>
            <w:r w:rsidRPr="00622877">
              <w:rPr>
                <w:rFonts w:ascii="Times New Roman" w:hAnsi="Times New Roman" w:cs="Times New Roman"/>
                <w:sz w:val="24"/>
                <w:szCs w:val="24"/>
              </w:rPr>
              <w:t xml:space="preserve"> </w:t>
            </w:r>
            <w:r>
              <w:rPr>
                <w:rFonts w:ascii="Times New Roman" w:hAnsi="Times New Roman" w:cs="Times New Roman"/>
                <w:sz w:val="24"/>
                <w:szCs w:val="24"/>
              </w:rPr>
              <w:t>et al.</w:t>
            </w:r>
            <w:r w:rsidRPr="00622877">
              <w:rPr>
                <w:rFonts w:ascii="Times New Roman" w:hAnsi="Times New Roman" w:cs="Times New Roman"/>
                <w:sz w:val="24"/>
                <w:szCs w:val="24"/>
              </w:rPr>
              <w:t xml:space="preserve">, 2011, Norway </w:t>
            </w:r>
            <w:r w:rsidRPr="0062287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71-0528.2011.03043.x","ISSN":"14700328","PMID":"21749629","abstract":"Objective To investigate possible differences in operative delivery rate among low-risk women, randomised to an alongside midwifery-led unit or to standard obstetric units within the same hospital. Design Randomised controlled trial. Setting Department of Obstetrics and Gynaecology, Østfold Hospital Trust, TromsØ, Norway. Population A total of 1111 women assessed to be at low risk at onset of spontaneous labour. Methods Randomisation into one of three birth units: the special unit; the normal unit; or the midwife-led unit. Main outcome measures Total operative delivery rate, augmentation, pain relief, postpartum haemorrhage, sphincter injuries and intrapartum transfer, Apgar score &lt;7 at 5 minutes, metabolic acidosis and transfer to neonatal intensive care unit. Results There were no significant differences in total operative deliveries between the three units: 16.3% in the midwife-led unit; 18.0% in the normal unit; and 18.8% in the special unit. There were no significant differences in postpartum haemorrhage, sphincter injuries or in neonatal outcomes. There were statistically significant differences in augmentation (midwife-led unit versus normal unit RR 0.73, 95% CI 0.59-0.89; midwife-led unit versus special unit RR 0.69, 95% CI 0.56-0.86), in epidural analgesia (midwife-led unit versus normal unit RR 0.68, 95% CI 0.52-0.90; midwife-led unit versus special unit RR 0.64, 95% CI 0.47-0.86) and in acupuncture (midwife-led unit versus normal unit RR 1.45, 95% CI 1.25-1.69; midwife-led unit versus special unit RR 1.45, 95% CI 1.22-1.73). Conclusions The level of birth care does not significantly affect the rate of operative deliveries in low-risk women without any expressed preference for level of birth care. © 2011 The Authors BJOG An International Journal of Obstetrics and Gynaecology © 2011 RCOG.","author":[{"dropping-particle":"","family":"Bernitz","given":"S.","non-dropping-particle":"","parse-names":false,"suffix":""},{"dropping-particle":"","family":"Rolland","given":"R.","non-dropping-particle":"","parse-names":false,"suffix":""},{"dropping-particle":"","family":"Blix","given":"E.","non-dropping-particle":"","parse-names":false,"suffix":""},{"dropping-particle":"","family":"Jacobsen","given":"M.","non-dropping-particle":"","parse-names":false,"suffix":""},{"dropping-particle":"","family":"SjØborg","given":"K.","non-dropping-particle":"","parse-names":false,"suffix":""},{"dropping-particle":"","family":"Øian","given":"P.","non-dropping-particle":"","parse-names":false,"suffix":""}],"container-title":"BJOG: An International Journal of Obstetrics and Gynaecology","id":"ITEM-1","issue":"11","issued":{"date-parts":[["2011"]]},"page":"1357-1364","title":"Is the operative delivery rate in low-risk women dependent on the level of birth care? A randomised controlled trial","type":"article-journal","volume":"118"},"uris":["http://www.mendeley.com/documents/?uuid=c03e9681-2de7-4c6c-87b1-73077a860a98"]}],"mendeley":{"formattedCitation":"(29)","plainTextFormattedCitation":"(29)","previouslyFormattedCitation":"(29)"},"properties":{"noteIndex":0},"schema":"https://github.com/citation-style-language/schema/raw/master/csl-citation.json"}</w:instrText>
            </w:r>
            <w:r w:rsidRPr="00622877">
              <w:rPr>
                <w:rFonts w:ascii="Times New Roman" w:hAnsi="Times New Roman" w:cs="Times New Roman"/>
                <w:sz w:val="24"/>
                <w:szCs w:val="24"/>
              </w:rPr>
              <w:fldChar w:fldCharType="separate"/>
            </w:r>
            <w:r w:rsidRPr="00654020">
              <w:rPr>
                <w:rFonts w:ascii="Times New Roman" w:hAnsi="Times New Roman" w:cs="Times New Roman"/>
                <w:noProof/>
                <w:sz w:val="24"/>
                <w:szCs w:val="24"/>
              </w:rPr>
              <w:t>(29)</w:t>
            </w:r>
            <w:r w:rsidRPr="00622877">
              <w:rPr>
                <w:rFonts w:ascii="Times New Roman" w:hAnsi="Times New Roman" w:cs="Times New Roman"/>
                <w:sz w:val="24"/>
                <w:szCs w:val="24"/>
              </w:rPr>
              <w:fldChar w:fldCharType="end"/>
            </w:r>
          </w:p>
        </w:tc>
        <w:tc>
          <w:tcPr>
            <w:tcW w:w="1440" w:type="dxa"/>
          </w:tcPr>
          <w:p w14:paraId="0F9462D3"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Pr>
                <w:rFonts w:ascii="Times New Roman" w:hAnsi="Times New Roman" w:cs="Times New Roman"/>
                <w:sz w:val="24"/>
                <w:szCs w:val="24"/>
              </w:rPr>
              <w:t>Randomised</w:t>
            </w:r>
            <w:r w:rsidRPr="00622877">
              <w:rPr>
                <w:rFonts w:ascii="Times New Roman" w:hAnsi="Times New Roman" w:cs="Times New Roman"/>
                <w:sz w:val="24"/>
                <w:szCs w:val="24"/>
              </w:rPr>
              <w:t xml:space="preserve"> controlled trial</w:t>
            </w:r>
          </w:p>
        </w:tc>
        <w:tc>
          <w:tcPr>
            <w:tcW w:w="3780" w:type="dxa"/>
          </w:tcPr>
          <w:p w14:paraId="4A9FE16A"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 xml:space="preserve">Women who </w:t>
            </w:r>
            <w:r>
              <w:rPr>
                <w:rFonts w:ascii="Times New Roman" w:eastAsia="Arial" w:hAnsi="Times New Roman" w:cs="Times New Roman"/>
                <w:color w:val="000000"/>
                <w:kern w:val="0"/>
                <w:sz w:val="24"/>
                <w:szCs w:val="24"/>
                <w:lang w:val="en-AU" w:eastAsia="en-GB"/>
                <w14:ligatures w14:val="none"/>
              </w:rPr>
              <w:t>delivered</w:t>
            </w:r>
            <w:r w:rsidRPr="00622877">
              <w:rPr>
                <w:rFonts w:ascii="Times New Roman" w:eastAsia="Arial" w:hAnsi="Times New Roman" w:cs="Times New Roman"/>
                <w:color w:val="000000"/>
                <w:kern w:val="0"/>
                <w:sz w:val="24"/>
                <w:szCs w:val="24"/>
                <w:lang w:val="en-AU" w:eastAsia="en-GB"/>
                <w14:ligatures w14:val="none"/>
              </w:rPr>
              <w:t xml:space="preserve"> at the </w:t>
            </w:r>
            <w:proofErr w:type="spellStart"/>
            <w:r w:rsidRPr="00622877">
              <w:rPr>
                <w:rFonts w:ascii="Times New Roman" w:eastAsia="Arial" w:hAnsi="Times New Roman" w:cs="Times New Roman"/>
                <w:color w:val="000000"/>
                <w:kern w:val="0"/>
                <w:sz w:val="24"/>
                <w:szCs w:val="24"/>
                <w:lang w:val="en-AU" w:eastAsia="en-GB"/>
                <w14:ligatures w14:val="none"/>
              </w:rPr>
              <w:t>Østfold</w:t>
            </w:r>
            <w:proofErr w:type="spellEnd"/>
            <w:r w:rsidRPr="00622877">
              <w:rPr>
                <w:rFonts w:ascii="Times New Roman" w:eastAsia="Arial" w:hAnsi="Times New Roman" w:cs="Times New Roman"/>
                <w:color w:val="000000"/>
                <w:kern w:val="0"/>
                <w:sz w:val="24"/>
                <w:szCs w:val="24"/>
                <w:lang w:val="en-AU" w:eastAsia="en-GB"/>
                <w14:ligatures w14:val="none"/>
              </w:rPr>
              <w:t xml:space="preserve"> Hospital Trust, </w:t>
            </w:r>
            <w:r>
              <w:rPr>
                <w:rFonts w:ascii="Times New Roman" w:eastAsia="Arial" w:hAnsi="Times New Roman" w:cs="Times New Roman"/>
                <w:color w:val="000000"/>
                <w:kern w:val="0"/>
                <w:sz w:val="24"/>
                <w:szCs w:val="24"/>
                <w:lang w:val="en-AU" w:eastAsia="en-GB"/>
                <w14:ligatures w14:val="none"/>
              </w:rPr>
              <w:t>recorded</w:t>
            </w:r>
            <w:r w:rsidRPr="00622877">
              <w:rPr>
                <w:rFonts w:ascii="Times New Roman" w:eastAsia="Arial" w:hAnsi="Times New Roman" w:cs="Times New Roman"/>
                <w:color w:val="000000"/>
                <w:kern w:val="0"/>
                <w:sz w:val="24"/>
                <w:szCs w:val="24"/>
                <w:lang w:val="en-AU" w:eastAsia="en-GB"/>
                <w14:ligatures w14:val="none"/>
              </w:rPr>
              <w:t xml:space="preserve"> in the electronic journal system of the department, </w:t>
            </w:r>
            <w:proofErr w:type="spellStart"/>
            <w:r w:rsidRPr="00622877">
              <w:rPr>
                <w:rFonts w:ascii="Times New Roman" w:eastAsia="Arial" w:hAnsi="Times New Roman" w:cs="Times New Roman"/>
                <w:color w:val="000000"/>
                <w:kern w:val="0"/>
                <w:sz w:val="24"/>
                <w:szCs w:val="24"/>
                <w:lang w:val="en-AU" w:eastAsia="en-GB"/>
                <w14:ligatures w14:val="none"/>
              </w:rPr>
              <w:t>partus</w:t>
            </w:r>
            <w:proofErr w:type="spellEnd"/>
            <w:r w:rsidRPr="00622877">
              <w:rPr>
                <w:rFonts w:ascii="Times New Roman" w:eastAsia="Arial" w:hAnsi="Times New Roman" w:cs="Times New Roman"/>
                <w:color w:val="000000"/>
                <w:kern w:val="0"/>
                <w:sz w:val="24"/>
                <w:szCs w:val="24"/>
                <w:lang w:val="en-AU" w:eastAsia="en-GB"/>
                <w14:ligatures w14:val="none"/>
              </w:rPr>
              <w:t xml:space="preserve"> (</w:t>
            </w:r>
            <w:proofErr w:type="spellStart"/>
            <w:r w:rsidRPr="00622877">
              <w:rPr>
                <w:rFonts w:ascii="Times New Roman" w:eastAsia="Arial" w:hAnsi="Times New Roman" w:cs="Times New Roman"/>
                <w:color w:val="000000"/>
                <w:kern w:val="0"/>
                <w:sz w:val="24"/>
                <w:szCs w:val="24"/>
                <w:lang w:val="en-AU" w:eastAsia="en-GB"/>
                <w14:ligatures w14:val="none"/>
              </w:rPr>
              <w:t>Clinsoft</w:t>
            </w:r>
            <w:proofErr w:type="spellEnd"/>
            <w:r w:rsidRPr="00622877">
              <w:rPr>
                <w:rFonts w:ascii="Times New Roman" w:eastAsia="Arial" w:hAnsi="Times New Roman" w:cs="Times New Roman"/>
                <w:color w:val="000000"/>
                <w:kern w:val="0"/>
                <w:sz w:val="24"/>
                <w:szCs w:val="24"/>
                <w:lang w:val="en-AU" w:eastAsia="en-GB"/>
                <w14:ligatures w14:val="none"/>
              </w:rPr>
              <w:t>) from 2006-2009</w:t>
            </w:r>
          </w:p>
        </w:tc>
        <w:tc>
          <w:tcPr>
            <w:tcW w:w="1170" w:type="dxa"/>
          </w:tcPr>
          <w:p w14:paraId="72977227"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 xml:space="preserve">not stratified </w:t>
            </w:r>
          </w:p>
        </w:tc>
        <w:tc>
          <w:tcPr>
            <w:tcW w:w="1530" w:type="dxa"/>
          </w:tcPr>
          <w:p w14:paraId="3703296C" w14:textId="77777777" w:rsidR="00150AB9" w:rsidRPr="00622877" w:rsidRDefault="00150AB9" w:rsidP="004C420C">
            <w:pPr>
              <w:tabs>
                <w:tab w:val="center" w:pos="813"/>
              </w:tabs>
              <w:spacing w:line="480" w:lineRule="auto"/>
              <w:jc w:val="both"/>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282/1,111 (25.4)</w:t>
            </w:r>
          </w:p>
        </w:tc>
        <w:tc>
          <w:tcPr>
            <w:tcW w:w="1620" w:type="dxa"/>
          </w:tcPr>
          <w:p w14:paraId="0F58D367"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412/1,111(37.1)</w:t>
            </w:r>
          </w:p>
        </w:tc>
        <w:tc>
          <w:tcPr>
            <w:tcW w:w="1440" w:type="dxa"/>
          </w:tcPr>
          <w:p w14:paraId="5DB2CE9D"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1, 2, 4, 5, 8, 9, 17, 19, 20</w:t>
            </w:r>
          </w:p>
        </w:tc>
        <w:tc>
          <w:tcPr>
            <w:tcW w:w="1260" w:type="dxa"/>
          </w:tcPr>
          <w:p w14:paraId="2FAD3FB8" w14:textId="4103F05D"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Pr>
                <w:rFonts w:ascii="Times New Roman" w:eastAsia="Arial" w:hAnsi="Times New Roman" w:cs="Times New Roman"/>
                <w:color w:val="000000"/>
                <w:kern w:val="0"/>
                <w:sz w:val="24"/>
                <w:szCs w:val="24"/>
                <w:lang w:val="en-AU" w:eastAsia="en-GB"/>
                <w14:ligatures w14:val="none"/>
              </w:rPr>
              <w:t>Rob 2 (see Additional file 2)</w:t>
            </w:r>
          </w:p>
        </w:tc>
      </w:tr>
      <w:tr w:rsidR="00150AB9" w:rsidRPr="00622877" w14:paraId="1C707370" w14:textId="77777777" w:rsidTr="004C420C">
        <w:tc>
          <w:tcPr>
            <w:tcW w:w="1890" w:type="dxa"/>
          </w:tcPr>
          <w:p w14:paraId="4BECD1D9"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roofErr w:type="spellStart"/>
            <w:r w:rsidRPr="00622877">
              <w:rPr>
                <w:rFonts w:ascii="Times New Roman" w:hAnsi="Times New Roman" w:cs="Times New Roman"/>
                <w:sz w:val="24"/>
                <w:szCs w:val="24"/>
              </w:rPr>
              <w:t>Halfdansdottir</w:t>
            </w:r>
            <w:proofErr w:type="spellEnd"/>
            <w:r w:rsidRPr="00622877">
              <w:rPr>
                <w:rFonts w:ascii="Times New Roman" w:hAnsi="Times New Roman" w:cs="Times New Roman"/>
                <w:sz w:val="24"/>
                <w:szCs w:val="24"/>
              </w:rPr>
              <w:t xml:space="preserve"> et al, 2015, Iceland </w:t>
            </w:r>
            <w:r w:rsidRPr="0062287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birt.12150","ISSN":"1523536X","PMID":"25613161","abstract":"Background: At 2.2 percent in 2012, the home birth rate in Iceland is the highest in the Nordic countries and has been rising rapidly in the new millennium. The objective of this study was to compare the outcomes of planned home births and planned hospital births in comparable low-risk groups in Iceland. Methods: The study is a retrospective cohort study comparing the total population of 307 planned home births in Iceland in 2005-2009 to a matched 1:3 sample of 921 planned hospital births. Regression analysis, adjusted for confounding variables, was performed for the primary outcome variables. Results: The rate of oxytocin augmentation, epidural analgesia, and postpartum hemorrhage was significantly lower when labor started as a planned home birth. Differences in the rates of other primary outcome variables were not significant. The home birth group had lower rates of operative birth and obstetric anal sphincter injury. The rate of 5-minute Apgar score &lt; 7 was the same in the home and hospital birth groups, but the home birth group had a higher rate of neonatal intensive care unit admission. Intervention and adverse outcome rates in both study groups, including transfer rates, were higher among primiparas than multiparas. Oxytocin augmentation, epidural analgesia, and postpartum hemorrhage rates were significantly interrelated. Conclusions: This study adds to the growing body of evidence that suggests that planned home birth for low-risk women is as safe as planned hospital birth.","author":[{"dropping-particle":"","family":"Halfdansdottir","given":"Berglind","non-dropping-particle":"","parse-names":false,"suffix":""},{"dropping-particle":"","family":"Smarason","given":"Alexander Kr","non-dropping-particle":"","parse-names":false,"suffix":""},{"dropping-particle":"","family":"Olafsdottir","given":"Olof A.","non-dropping-particle":"","parse-names":false,"suffix":""},{"dropping-particle":"","family":"Hildingsson","given":"Ingegerd","non-dropping-particle":"","parse-names":false,"suffix":""},{"dropping-particle":"","family":"Sveinsdottir","given":"Herdis","non-dropping-particle":"","parse-names":false,"suffix":""}],"container-title":"Birth","id":"ITEM-1","issue":"1","issued":{"date-parts":[["2015"]]},"page":"16-26","title":"Outcome of planned home and hospital births among low-risk women in Iceland in 2005-2009: A retrospective cohort study","type":"article-journal","volume":"42"},"uris":["http://www.mendeley.com/documents/?uuid=2bd0094a-8b9a-4043-af3c-7a1d175cb59c"]}],"mendeley":{"formattedCitation":"(32)","plainTextFormattedCitation":"(32)","previouslyFormattedCitation":"(32)"},"properties":{"noteIndex":0},"schema":"https://github.com/citation-style-language/schema/raw/master/csl-citation.json"}</w:instrText>
            </w:r>
            <w:r w:rsidRPr="00622877">
              <w:rPr>
                <w:rFonts w:ascii="Times New Roman" w:hAnsi="Times New Roman" w:cs="Times New Roman"/>
                <w:sz w:val="24"/>
                <w:szCs w:val="24"/>
              </w:rPr>
              <w:fldChar w:fldCharType="separate"/>
            </w:r>
            <w:r w:rsidRPr="00654020">
              <w:rPr>
                <w:rFonts w:ascii="Times New Roman" w:hAnsi="Times New Roman" w:cs="Times New Roman"/>
                <w:noProof/>
                <w:sz w:val="24"/>
                <w:szCs w:val="24"/>
              </w:rPr>
              <w:t>(32)</w:t>
            </w:r>
            <w:r w:rsidRPr="00622877">
              <w:rPr>
                <w:rFonts w:ascii="Times New Roman" w:hAnsi="Times New Roman" w:cs="Times New Roman"/>
                <w:sz w:val="24"/>
                <w:szCs w:val="24"/>
              </w:rPr>
              <w:fldChar w:fldCharType="end"/>
            </w:r>
          </w:p>
        </w:tc>
        <w:tc>
          <w:tcPr>
            <w:tcW w:w="1440" w:type="dxa"/>
          </w:tcPr>
          <w:p w14:paraId="573B45E7"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Retrospective cohort</w:t>
            </w:r>
          </w:p>
        </w:tc>
        <w:tc>
          <w:tcPr>
            <w:tcW w:w="3780" w:type="dxa"/>
          </w:tcPr>
          <w:p w14:paraId="17F5811E"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 xml:space="preserve">An Icelandic electronic birth registry and direct contact with midwives and tertiary/rural secondary </w:t>
            </w:r>
            <w:r>
              <w:rPr>
                <w:rFonts w:ascii="Times New Roman" w:eastAsia="Arial" w:hAnsi="Times New Roman" w:cs="Times New Roman"/>
                <w:color w:val="000000"/>
                <w:kern w:val="0"/>
                <w:sz w:val="24"/>
                <w:szCs w:val="24"/>
                <w:lang w:val="en-AU" w:eastAsia="en-GB"/>
                <w14:ligatures w14:val="none"/>
              </w:rPr>
              <w:t>hospitals</w:t>
            </w:r>
            <w:r w:rsidRPr="00622877">
              <w:rPr>
                <w:rFonts w:ascii="Times New Roman" w:eastAsia="Arial" w:hAnsi="Times New Roman" w:cs="Times New Roman"/>
                <w:color w:val="000000"/>
                <w:kern w:val="0"/>
                <w:sz w:val="24"/>
                <w:szCs w:val="24"/>
                <w:lang w:val="en-AU" w:eastAsia="en-GB"/>
                <w14:ligatures w14:val="none"/>
              </w:rPr>
              <w:t xml:space="preserve"> from 2005-2009</w:t>
            </w:r>
          </w:p>
        </w:tc>
        <w:tc>
          <w:tcPr>
            <w:tcW w:w="1170" w:type="dxa"/>
          </w:tcPr>
          <w:p w14:paraId="40671957"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Adjusted and stratified</w:t>
            </w:r>
          </w:p>
        </w:tc>
        <w:tc>
          <w:tcPr>
            <w:tcW w:w="1530" w:type="dxa"/>
          </w:tcPr>
          <w:p w14:paraId="4E43F659"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307/1,228 (25.0)</w:t>
            </w:r>
          </w:p>
        </w:tc>
        <w:tc>
          <w:tcPr>
            <w:tcW w:w="1620" w:type="dxa"/>
          </w:tcPr>
          <w:p w14:paraId="204E82B6"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921/1,228 (75.0)</w:t>
            </w:r>
          </w:p>
        </w:tc>
        <w:tc>
          <w:tcPr>
            <w:tcW w:w="1440" w:type="dxa"/>
          </w:tcPr>
          <w:p w14:paraId="7EF93371"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1-5, 8, 9, 13, 17-21</w:t>
            </w:r>
          </w:p>
        </w:tc>
        <w:tc>
          <w:tcPr>
            <w:tcW w:w="1260" w:type="dxa"/>
          </w:tcPr>
          <w:p w14:paraId="39376026"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Pr>
                <w:rFonts w:ascii="Times New Roman" w:eastAsia="Arial" w:hAnsi="Times New Roman" w:cs="Times New Roman"/>
                <w:color w:val="000000"/>
                <w:kern w:val="0"/>
                <w:sz w:val="24"/>
                <w:szCs w:val="24"/>
                <w:lang w:val="en-AU" w:eastAsia="en-GB"/>
                <w14:ligatures w14:val="none"/>
              </w:rPr>
              <w:t>3-1-2</w:t>
            </w:r>
          </w:p>
        </w:tc>
      </w:tr>
      <w:tr w:rsidR="00150AB9" w:rsidRPr="00622877" w14:paraId="06C1394E" w14:textId="77777777" w:rsidTr="004C420C">
        <w:trPr>
          <w:trHeight w:val="602"/>
        </w:trPr>
        <w:tc>
          <w:tcPr>
            <w:tcW w:w="1890" w:type="dxa"/>
          </w:tcPr>
          <w:p w14:paraId="21095D2A" w14:textId="77777777" w:rsidR="00150AB9" w:rsidRPr="00C2174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622877">
              <w:rPr>
                <w:rFonts w:ascii="Times New Roman" w:hAnsi="Times New Roman" w:cs="Times New Roman"/>
                <w:sz w:val="24"/>
                <w:szCs w:val="24"/>
                <w:lang w:val="de-DE"/>
              </w:rPr>
              <w:t xml:space="preserve">Van der Kooy et al, 2016, UK </w:t>
            </w:r>
            <w:r w:rsidRPr="00622877">
              <w:rPr>
                <w:rFonts w:ascii="Times New Roman" w:hAnsi="Times New Roman" w:cs="Times New Roman"/>
                <w:sz w:val="24"/>
                <w:szCs w:val="24"/>
                <w:lang w:val="de-DE"/>
              </w:rPr>
              <w:fldChar w:fldCharType="begin" w:fldLock="1"/>
            </w:r>
            <w:r>
              <w:rPr>
                <w:rFonts w:ascii="Times New Roman" w:hAnsi="Times New Roman" w:cs="Times New Roman"/>
                <w:sz w:val="24"/>
                <w:szCs w:val="24"/>
                <w:lang w:val="de-DE"/>
              </w:rPr>
              <w:instrText>ADDIN CSL_CITATION {"citationItems":[{"id":"ITEM-1","itemData":{"DOI":"10.1186/s40064-016-2306-2","ISSN":"21931801","abstract":"Objectives: The claimed advantages of home deliveries, including fewer medical interventions, are potentially counter balanced by the small additional risk on perinatal adverse outcome compared to hospital deliveries in low risk women. Homelike birth centres have been proposed a new setting for low risk women combining the advantages of home and hospital, resulting in lower intervention rates with equal safety. This paper addresses whether the introduction of a midwife-led birth centre adjacent to the hospital combines the advantages of home and hospital deliveries. Additionally, we investigate whether the introduction of a midwife-led birth centre leads to a different risk selection of women planning their delivery either at home, at the hospital or at the birth centre. Methods: Anonymized data, between January 2007 and June 2012, was collected from the four participating midwife practices. Women (n = 5558) were categorized according to intended place of birth. Women’s characteristics and pregnancy outcomes were compared between the period before and after its introduction using Chi square and Fisher’s Exact tests. Direct and indirect standardized rates were calculated for different outcomes [(1) intrapartum and neonatal mortality (&lt;24 h), (2) composite outcome of neonatal morbidities, (3) composite outcome of maternal morbidities, and (4) medical intervention], taking the period before introduction as reference. Results: After the introduction of the birth centre a different risk selection was observed. Women’s characteristics were most unfavourable for intended birth centre births. Additionally, an higher neonatal risk load was seen within these women. After its introduction neonatal morbidities decreased (5.0 vs. 3.8 %) and maternal morbidities decreased (8.3 vs. 7.3 %). Interventions were about equal. Direct and indirect standardization provided similar results. Conclusion: Neonatal morbidity and maternal morbidity tended to decrease, while overall intervention rates were unaffected. The introduction of the midwife-led birth centre seems to benefit the outcome of midwife-led deliveries. We interpr</w:instrText>
            </w:r>
            <w:r w:rsidRPr="003776E5">
              <w:rPr>
                <w:rFonts w:ascii="Times New Roman" w:hAnsi="Times New Roman" w:cs="Times New Roman"/>
                <w:sz w:val="24"/>
                <w:szCs w:val="24"/>
              </w:rPr>
              <w:instrText>et this change by the redistribution of the higher risk women among the low risk population intending birth at the birth centre instead of home.","author":[{"dropping-particle":"","family":"Kooy","given":"Jacoba","non-dropping-particle":"van der","parse-names":false,"suffix":""},{"dropping-particle":"","family":"Graaf","given":"Johanna P.","non-dropping-particle":"de","parse-names":false,"suffix":""},{"dropping-particle":"","family":"Birnie","given":"Doctor Erwin","non-dropping-particle":"","parse-names":false,"suffix":""},{"dropping-particle":"","family":"Denktas","given":"Semiha","non-dropping-particle":"","parse-names":false,"suffix":""},{"dropping-particle":"","family":"Steegers","given":"E</w:instrText>
            </w:r>
            <w:r w:rsidRPr="004B6C43">
              <w:rPr>
                <w:rFonts w:ascii="Times New Roman" w:hAnsi="Times New Roman" w:cs="Times New Roman"/>
                <w:sz w:val="24"/>
                <w:szCs w:val="24"/>
              </w:rPr>
              <w:instrText>ric A.P.","non-dropping-particle":"","parse-names":false,"suffix":""},{"dropping-particle":"","family":"Bonsel","given":"Gouke J.","non-dropping-particle":"","parse-names":false,"suffix":""}],"container-title":"SpringerPlus","id":"ITEM-1","issue":"1","issued":{"date-parts":[["2016"]]},"publisher":"Springer International Publishing","title":"Different settings of place of midwife-led birth: evaluation of a midwife-led birth centre","type":"article-journal","volume":"5"},"uris":["http://www.mendeley.com/documents/?uuid=92d6596d-628c-4f85-85c0-32d259d828dc"]}],"mendeley":{"formattedCitation":"(33)","plainTextFormattedCitation":"(33)","previouslyFormattedCitation":"(33)"},"properties":{"noteIndex":0},"schema":"https://github.com/citation-style-language/schema/raw/master/csl-citation.json"}</w:instrText>
            </w:r>
            <w:r w:rsidRPr="00622877">
              <w:rPr>
                <w:rFonts w:ascii="Times New Roman" w:hAnsi="Times New Roman" w:cs="Times New Roman"/>
                <w:sz w:val="24"/>
                <w:szCs w:val="24"/>
                <w:lang w:val="de-DE"/>
              </w:rPr>
              <w:fldChar w:fldCharType="separate"/>
            </w:r>
            <w:r w:rsidRPr="00654020">
              <w:rPr>
                <w:rFonts w:ascii="Times New Roman" w:hAnsi="Times New Roman" w:cs="Times New Roman"/>
                <w:noProof/>
                <w:sz w:val="24"/>
                <w:szCs w:val="24"/>
              </w:rPr>
              <w:t>(33)</w:t>
            </w:r>
            <w:r w:rsidRPr="00622877">
              <w:rPr>
                <w:rFonts w:ascii="Times New Roman" w:hAnsi="Times New Roman" w:cs="Times New Roman"/>
                <w:sz w:val="24"/>
                <w:szCs w:val="24"/>
                <w:lang w:val="de-DE"/>
              </w:rPr>
              <w:fldChar w:fldCharType="end"/>
            </w:r>
            <w:r w:rsidRPr="00C21747">
              <w:rPr>
                <w:rFonts w:ascii="Times New Roman" w:hAnsi="Times New Roman" w:cs="Times New Roman"/>
                <w:sz w:val="24"/>
                <w:szCs w:val="24"/>
              </w:rPr>
              <w:t xml:space="preserve"> </w:t>
            </w:r>
          </w:p>
        </w:tc>
        <w:tc>
          <w:tcPr>
            <w:tcW w:w="1440" w:type="dxa"/>
          </w:tcPr>
          <w:p w14:paraId="7F47E70D" w14:textId="77777777" w:rsidR="00150AB9" w:rsidRPr="00C2174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C21747">
              <w:rPr>
                <w:rFonts w:ascii="Times New Roman" w:hAnsi="Times New Roman" w:cs="Times New Roman"/>
                <w:sz w:val="24"/>
                <w:szCs w:val="24"/>
              </w:rPr>
              <w:t xml:space="preserve">Retrospective cohort </w:t>
            </w:r>
          </w:p>
        </w:tc>
        <w:tc>
          <w:tcPr>
            <w:tcW w:w="3780" w:type="dxa"/>
          </w:tcPr>
          <w:p w14:paraId="0477D2EA" w14:textId="77777777" w:rsidR="00150AB9" w:rsidRPr="00C2174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Pr>
                <w:rFonts w:ascii="Times New Roman" w:eastAsia="Arial" w:hAnsi="Times New Roman" w:cs="Times New Roman"/>
                <w:color w:val="000000"/>
                <w:kern w:val="0"/>
                <w:sz w:val="24"/>
                <w:szCs w:val="24"/>
                <w:lang w:eastAsia="en-GB"/>
                <w14:ligatures w14:val="none"/>
              </w:rPr>
              <w:t>Anonymised</w:t>
            </w:r>
            <w:r w:rsidRPr="00C21747">
              <w:rPr>
                <w:rFonts w:ascii="Times New Roman" w:eastAsia="Arial" w:hAnsi="Times New Roman" w:cs="Times New Roman"/>
                <w:color w:val="000000"/>
                <w:kern w:val="0"/>
                <w:sz w:val="24"/>
                <w:szCs w:val="24"/>
                <w:lang w:eastAsia="en-GB"/>
                <w14:ligatures w14:val="none"/>
              </w:rPr>
              <w:t xml:space="preserve"> data of </w:t>
            </w:r>
            <w:r>
              <w:rPr>
                <w:rFonts w:ascii="Times New Roman" w:eastAsia="Arial" w:hAnsi="Times New Roman" w:cs="Times New Roman"/>
                <w:color w:val="000000"/>
                <w:kern w:val="0"/>
                <w:sz w:val="24"/>
                <w:szCs w:val="24"/>
                <w:lang w:eastAsia="en-GB"/>
                <w14:ligatures w14:val="none"/>
              </w:rPr>
              <w:t xml:space="preserve">the </w:t>
            </w:r>
            <w:r w:rsidRPr="00C21747">
              <w:rPr>
                <w:rFonts w:ascii="Times New Roman" w:eastAsia="Arial" w:hAnsi="Times New Roman" w:cs="Times New Roman"/>
                <w:color w:val="000000"/>
                <w:kern w:val="0"/>
                <w:sz w:val="24"/>
                <w:szCs w:val="24"/>
                <w:lang w:eastAsia="en-GB"/>
                <w14:ligatures w14:val="none"/>
              </w:rPr>
              <w:t xml:space="preserve">UK National Perinatal Epidemiology Unit </w:t>
            </w:r>
          </w:p>
          <w:p w14:paraId="03E311C9" w14:textId="77777777" w:rsidR="00150AB9" w:rsidRPr="00C2174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C21747">
              <w:rPr>
                <w:rFonts w:ascii="Times New Roman" w:eastAsia="Arial" w:hAnsi="Times New Roman" w:cs="Times New Roman"/>
                <w:color w:val="000000"/>
                <w:kern w:val="0"/>
                <w:sz w:val="24"/>
                <w:szCs w:val="24"/>
                <w:lang w:eastAsia="en-GB"/>
                <w14:ligatures w14:val="none"/>
              </w:rPr>
              <w:lastRenderedPageBreak/>
              <w:t>Report and the midwifery-led birth centre Sophia between January 2007 and June 2012</w:t>
            </w:r>
          </w:p>
        </w:tc>
        <w:tc>
          <w:tcPr>
            <w:tcW w:w="1170" w:type="dxa"/>
          </w:tcPr>
          <w:p w14:paraId="392DF707" w14:textId="77777777" w:rsidR="00150AB9" w:rsidRPr="00C2174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C21747">
              <w:rPr>
                <w:rFonts w:ascii="Times New Roman" w:hAnsi="Times New Roman" w:cs="Times New Roman"/>
                <w:sz w:val="24"/>
                <w:szCs w:val="24"/>
              </w:rPr>
              <w:lastRenderedPageBreak/>
              <w:t xml:space="preserve">Stratified </w:t>
            </w:r>
          </w:p>
        </w:tc>
        <w:tc>
          <w:tcPr>
            <w:tcW w:w="1530" w:type="dxa"/>
          </w:tcPr>
          <w:p w14:paraId="336AAB6C" w14:textId="77777777" w:rsidR="00150AB9" w:rsidRPr="00C2174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C21747">
              <w:rPr>
                <w:rFonts w:ascii="Times New Roman" w:hAnsi="Times New Roman" w:cs="Times New Roman"/>
                <w:sz w:val="24"/>
                <w:szCs w:val="24"/>
              </w:rPr>
              <w:t>443/5,953 (7.4)</w:t>
            </w:r>
          </w:p>
        </w:tc>
        <w:tc>
          <w:tcPr>
            <w:tcW w:w="1620" w:type="dxa"/>
          </w:tcPr>
          <w:p w14:paraId="1E3F2CF2" w14:textId="77777777" w:rsidR="00150AB9" w:rsidRPr="00C2174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C21747">
              <w:rPr>
                <w:rFonts w:ascii="Times New Roman" w:eastAsia="Arial" w:hAnsi="Times New Roman" w:cs="Times New Roman"/>
                <w:color w:val="000000"/>
                <w:kern w:val="0"/>
                <w:sz w:val="24"/>
                <w:szCs w:val="24"/>
                <w:lang w:eastAsia="en-GB"/>
                <w14:ligatures w14:val="none"/>
              </w:rPr>
              <w:t>1391/5,953 (23.4)</w:t>
            </w:r>
          </w:p>
        </w:tc>
        <w:tc>
          <w:tcPr>
            <w:tcW w:w="1440" w:type="dxa"/>
          </w:tcPr>
          <w:p w14:paraId="78AC0A2A" w14:textId="77777777" w:rsidR="00150AB9" w:rsidRPr="00C2174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C21747">
              <w:rPr>
                <w:rFonts w:ascii="Times New Roman" w:eastAsia="Arial" w:hAnsi="Times New Roman" w:cs="Times New Roman"/>
                <w:color w:val="000000"/>
                <w:kern w:val="0"/>
                <w:sz w:val="24"/>
                <w:szCs w:val="24"/>
                <w:lang w:eastAsia="en-GB"/>
                <w14:ligatures w14:val="none"/>
              </w:rPr>
              <w:t>4, 5, 8, 9, 12-16, 18-20</w:t>
            </w:r>
          </w:p>
        </w:tc>
        <w:tc>
          <w:tcPr>
            <w:tcW w:w="1260" w:type="dxa"/>
          </w:tcPr>
          <w:p w14:paraId="7B0EEDAE" w14:textId="77777777" w:rsidR="00150AB9" w:rsidRPr="00C2174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Pr>
                <w:rFonts w:ascii="Times New Roman" w:eastAsia="Arial" w:hAnsi="Times New Roman" w:cs="Times New Roman"/>
                <w:color w:val="000000"/>
                <w:kern w:val="0"/>
                <w:sz w:val="24"/>
                <w:szCs w:val="24"/>
                <w:lang w:eastAsia="en-GB"/>
                <w14:ligatures w14:val="none"/>
              </w:rPr>
              <w:t>4-2-2</w:t>
            </w:r>
          </w:p>
        </w:tc>
      </w:tr>
      <w:tr w:rsidR="00150AB9" w:rsidRPr="00622877" w14:paraId="2EE83C01" w14:textId="77777777" w:rsidTr="004C420C">
        <w:tc>
          <w:tcPr>
            <w:tcW w:w="1890" w:type="dxa"/>
          </w:tcPr>
          <w:p w14:paraId="3DC01A03"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roofErr w:type="spellStart"/>
            <w:r w:rsidRPr="00C21747">
              <w:rPr>
                <w:rFonts w:ascii="Times New Roman" w:hAnsi="Times New Roman" w:cs="Times New Roman"/>
                <w:sz w:val="24"/>
                <w:szCs w:val="24"/>
              </w:rPr>
              <w:t>Bartuseviciene</w:t>
            </w:r>
            <w:proofErr w:type="spellEnd"/>
            <w:r w:rsidRPr="00C21747">
              <w:rPr>
                <w:rFonts w:ascii="Times New Roman" w:hAnsi="Times New Roman" w:cs="Times New Roman"/>
                <w:sz w:val="24"/>
                <w:szCs w:val="24"/>
              </w:rPr>
              <w:t xml:space="preserve"> et al, 2018, Lithuania </w:t>
            </w:r>
            <w:r w:rsidRPr="0062287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midw.2018.06.017","ISSN":"02666138","PMID":"29980361","abstract":"Objective: To compare midwife-led and obstetrician-led care and their relation to caesarean section rates and obstetric and neonatal outcomes in low-risk births. Design: Hospital registry based retrospective cohort study. Setting: Tertiary-care women's hospital in Kaunas, Lithuania. Participants: A total of 1384 and 1283 low-risk delivering women in 2012 and 2014, respectively. Methods: The women choose either a midwife as their lead carer (midwife-led group), or an obstetrician-gynaecologist (obstetrician-led group). Main outcome measures: The primary outcome was caesarean birth. Secondary outcomes included instrumental vaginal births, amniotomy, augmentation of labour, epidural analgesia, episiotomy, perineal trauma, labour duration, birthweight and Apgar score &lt; 7 at 5 min. Results: The proportion of caesarean births was 4.4% in the midwife-led and 10.7% in the obstetrician-led group (p &lt; 0.001) in 2012, and 5.2% and 11.8% (p &lt; 0.001) in 2014, respectively. Younger maternal age (≤34 years) and midwife-led care was associated with a significantly decreased odds for caesarean section and nulliparity with a significantly increased odds for caesarean birth. Women in the midwife-led group had fewer amniotomies and labour augmentations compared with the obstetrician-led group. Episiotomy, perineal trauma, duration of labour and neonatal outcomes did not differ between the groups. Conclusion: Midwife-led care for women with low-risk birth reduced the caesarean section and several medical interventions with no apparent increase in immediate adverse neonatal outcomes compared with obstetrician-led care. Implications for practice: Midwife-led care for low-risk women should be encouraged in countries with health care system where obstetrician-led care births dominates.","author":[{"dropping-particle":"","family":"Bartuseviciene","given":"Egle","non-dropping-particle":"","parse-names":false,"suffix":""},{"dropping-particle":"","family":"Kacerauskiene","given":"Justina","non-dropping-particle":"","parse-names":false,"suffix":""},{"dropping-particle":"","family":"Bartusevicius","given":"Arnoldas","non-dropping-particle":"","parse-names":false,"suffix":""},{"dropping-particle":"","family":"Paulionyte","given":"Marija","non-dropping-particle":"","parse-names":false,"suffix":""},{"dropping-particle":"","family":"Nadisauskiene","given":"Ruta Jolanta","non-dropping-particle":"","parse-names":false,"suffix":""},{"dropping-particle":"","family":"Kliucinskas","given":"Mindaugas","non-dropping-particle":"","parse-names":false,"suffix":""},{"dropping-particle":"","family":"Stankeviciute","given":"Virginija","non-dropping-particle":"","parse-names":false,"suffix":""},{"dropping-particle":"","family":"Maleckiene","given":"Laima","non-dropping-particle":"","parse-names":false,"suffix":""},{"dropping-particle":"","family":"Railaite","given":"Dalia Regina","non-dropping-particle":"","parse-names":false,"suffix":""}],"container-title":"Midwifery","id":"ITEM-1","issued":{"date-parts":[["2018"]]},"page":"67-71","publisher":"Elsevier Ltd","title":"Comparison of midwife-led and obstetrician-led care in Lithuania: A retrospective cohort study","type":"article-journal","volume":"65"},"uris":["http://www.mendeley.com/documents/?uuid=23f2526c-c9bb-41ec-9eb7-2628da30562b"]}],"mendeley":{"formattedCitation":"(39)","plainTextFormattedCitation":"(39)","previouslyFormattedCitation":"(39)"},"properties":{"noteIndex":0},"schema":"https://github.com/citation-style-language/schema/raw/master/csl-citation.json"}</w:instrText>
            </w:r>
            <w:r w:rsidRPr="00622877">
              <w:rPr>
                <w:rFonts w:ascii="Times New Roman" w:hAnsi="Times New Roman" w:cs="Times New Roman"/>
                <w:sz w:val="24"/>
                <w:szCs w:val="24"/>
              </w:rPr>
              <w:fldChar w:fldCharType="separate"/>
            </w:r>
            <w:r w:rsidRPr="00654020">
              <w:rPr>
                <w:rFonts w:ascii="Times New Roman" w:hAnsi="Times New Roman" w:cs="Times New Roman"/>
                <w:noProof/>
                <w:sz w:val="24"/>
                <w:szCs w:val="24"/>
              </w:rPr>
              <w:t>(39)</w:t>
            </w:r>
            <w:r w:rsidRPr="00622877">
              <w:rPr>
                <w:rFonts w:ascii="Times New Roman" w:hAnsi="Times New Roman" w:cs="Times New Roman"/>
                <w:sz w:val="24"/>
                <w:szCs w:val="24"/>
              </w:rPr>
              <w:fldChar w:fldCharType="end"/>
            </w:r>
          </w:p>
        </w:tc>
        <w:tc>
          <w:tcPr>
            <w:tcW w:w="1440" w:type="dxa"/>
          </w:tcPr>
          <w:p w14:paraId="0DB2B32B"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Retrospective cohort</w:t>
            </w:r>
          </w:p>
        </w:tc>
        <w:tc>
          <w:tcPr>
            <w:tcW w:w="3780" w:type="dxa"/>
          </w:tcPr>
          <w:p w14:paraId="1B903671"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Hospital registry at the tertiary-care women’s hospital in Kaunas, Lithuania.</w:t>
            </w:r>
          </w:p>
        </w:tc>
        <w:tc>
          <w:tcPr>
            <w:tcW w:w="1170" w:type="dxa"/>
          </w:tcPr>
          <w:p w14:paraId="06853AE9"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 xml:space="preserve">stratified </w:t>
            </w:r>
          </w:p>
        </w:tc>
        <w:tc>
          <w:tcPr>
            <w:tcW w:w="1530" w:type="dxa"/>
          </w:tcPr>
          <w:p w14:paraId="4031B66A"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477/1,283 (37.2)</w:t>
            </w:r>
          </w:p>
        </w:tc>
        <w:tc>
          <w:tcPr>
            <w:tcW w:w="1620" w:type="dxa"/>
          </w:tcPr>
          <w:p w14:paraId="4E2FDC12"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806/1,283 (62.8)</w:t>
            </w:r>
          </w:p>
        </w:tc>
        <w:tc>
          <w:tcPr>
            <w:tcW w:w="1440" w:type="dxa"/>
          </w:tcPr>
          <w:p w14:paraId="1D1A7708"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3-5, 9, 10, 19</w:t>
            </w:r>
          </w:p>
        </w:tc>
        <w:tc>
          <w:tcPr>
            <w:tcW w:w="1260" w:type="dxa"/>
          </w:tcPr>
          <w:p w14:paraId="1B55353E"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Pr>
                <w:rFonts w:ascii="Times New Roman" w:eastAsia="Arial" w:hAnsi="Times New Roman" w:cs="Times New Roman"/>
                <w:color w:val="000000"/>
                <w:kern w:val="0"/>
                <w:sz w:val="24"/>
                <w:szCs w:val="24"/>
                <w:lang w:val="en-AU" w:eastAsia="en-GB"/>
                <w14:ligatures w14:val="none"/>
              </w:rPr>
              <w:t>3-2-3</w:t>
            </w:r>
          </w:p>
        </w:tc>
      </w:tr>
      <w:tr w:rsidR="00150AB9" w:rsidRPr="00622877" w14:paraId="559524A9" w14:textId="77777777" w:rsidTr="004C420C">
        <w:tc>
          <w:tcPr>
            <w:tcW w:w="1890" w:type="dxa"/>
            <w:tcBorders>
              <w:bottom w:val="single" w:sz="4" w:space="0" w:color="auto"/>
            </w:tcBorders>
          </w:tcPr>
          <w:p w14:paraId="1E52B9D9"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 xml:space="preserve">Christensen et al, 2017, Denmark </w:t>
            </w:r>
            <w:r w:rsidRPr="0062287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2884-016-1208-1","ISBN":"1288401612","ISSN":"14712393","PMID":"28068929","abstract":"Background: Intrapartum complications and the use of obstetric interventions are more common in primiparous childbirth than in multiparous childbirth, leading to concern about out of hospital birth for primiparous women. The purpose of this study was to determine whether the effect of birthplace on perinatal and maternal morbidity and the use of obstetric interventions differed by parity among low-risk women intending to give birth in a freestanding midwifery unit or in an obstetric unit in the North Denmark Region. Methods: The study is a secondary analysis of data from a matched cohort study including 839 low-risk women intending birth in a freestanding midwifery unit (primary participants) and 839 low-risk women intending birth in an obstetric unit (individually matched control group). Analysis was by intention-to-treat. Conditional logistic regression analysis was applied to compute odds ratios and effect ratios with 95% confidence intervals for matched pairs stratified by parity. Results: On no outcome did the effect of birthplace differ significantly between primiparous and multiparous women. Compared with their counterparts intending birth in an obstetric unit, both primiparous and multiparous women intending birth in a freestanding midwifery unit were significantly more likely to have an uncomplicated, spontaneous birth with good outcomes for mother and infant and less likely to require caesarean section, instrumental delivery, augmented labour or epidural analgesia (although for caesarean section this trend did not attain statistical significance for multiparous women). Perinatal outcomes were comparable between the two birth settings irrespective of parity. Compared to multiparas, transfer rates were substantially higher for primiparas, but fell over time while rates for multiparas remained stable. Conclusions: Freestanding midwifery units appear to confer significant advantages over obstetric units to both primiparous and multiparous mothers, while their infants are equally safe in both settings. Our findings thus support the provision of care in freestanding midwifery units as an alternative to care in obstetric units for all low-risk women regardless of parity. In view of the global rise in caesarean section rates, we consider it an important finding that freestanding midwifery units show potential for reducing first-birth caesarean.","author":[{"dropping-particle":"","family":"Christensen","given":"Louise Fischer","non-dropping-particle":"","parse-names":false,"suffix":""},{"dropping-particle":"","family":"Overgaard","given":"Charlotte","non-dropping-particle":"","parse-names":false,"suffix":""}],"container-title":"BMC Pregnancy and Childbirth","id":"ITEM-1","issue":"1","issued":{"date-parts":[["2017"]]},"page":"1-10","publisher":"BMC Pregnancy and Childbirth","title":"Are freestanding midwifery units a safe alternative to obstetric units for low-risk, primiparous childbirth? An analysis of effect differences by parity in a matched cohort study","type":"article-journal","volume":"17"},"uris":["http://www.mendeley.com/documents/?uuid=31663fef-778d-444c-98b8-1b2ddc0ac741"]}],"mendeley":{"formattedCitation":"(21)","plainTextFormattedCitation":"(21)","previouslyFormattedCitation":"(21)"},"properties":{"noteIndex":0},"schema":"https://github.com/citation-style-language/schema/raw/master/csl-citation.json"}</w:instrText>
            </w:r>
            <w:r w:rsidRPr="00622877">
              <w:rPr>
                <w:rFonts w:ascii="Times New Roman" w:hAnsi="Times New Roman" w:cs="Times New Roman"/>
                <w:sz w:val="24"/>
                <w:szCs w:val="24"/>
              </w:rPr>
              <w:fldChar w:fldCharType="separate"/>
            </w:r>
            <w:r w:rsidRPr="00511919">
              <w:rPr>
                <w:rFonts w:ascii="Times New Roman" w:hAnsi="Times New Roman" w:cs="Times New Roman"/>
                <w:noProof/>
                <w:sz w:val="24"/>
                <w:szCs w:val="24"/>
              </w:rPr>
              <w:t>(21)</w:t>
            </w:r>
            <w:r w:rsidRPr="00622877">
              <w:rPr>
                <w:rFonts w:ascii="Times New Roman" w:hAnsi="Times New Roman" w:cs="Times New Roman"/>
                <w:sz w:val="24"/>
                <w:szCs w:val="24"/>
              </w:rPr>
              <w:fldChar w:fldCharType="end"/>
            </w:r>
          </w:p>
        </w:tc>
        <w:tc>
          <w:tcPr>
            <w:tcW w:w="1440" w:type="dxa"/>
            <w:tcBorders>
              <w:bottom w:val="single" w:sz="4" w:space="0" w:color="auto"/>
            </w:tcBorders>
          </w:tcPr>
          <w:p w14:paraId="66B0783F"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Retrospective cohort</w:t>
            </w:r>
          </w:p>
        </w:tc>
        <w:tc>
          <w:tcPr>
            <w:tcW w:w="3780" w:type="dxa"/>
            <w:tcBorders>
              <w:bottom w:val="single" w:sz="4" w:space="0" w:color="auto"/>
            </w:tcBorders>
          </w:tcPr>
          <w:p w14:paraId="1B01EE7E"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 xml:space="preserve">Data from two freestanding midwifery units and two obstetric units </w:t>
            </w:r>
            <w:r>
              <w:rPr>
                <w:rFonts w:ascii="Times New Roman" w:eastAsia="Arial" w:hAnsi="Times New Roman" w:cs="Times New Roman"/>
                <w:color w:val="000000"/>
                <w:kern w:val="0"/>
                <w:sz w:val="24"/>
                <w:szCs w:val="24"/>
                <w:lang w:val="en-AU" w:eastAsia="en-GB"/>
                <w14:ligatures w14:val="none"/>
              </w:rPr>
              <w:t>in the North Denmark Region from March 2004 to</w:t>
            </w:r>
            <w:r w:rsidRPr="00622877">
              <w:rPr>
                <w:rFonts w:ascii="Times New Roman" w:eastAsia="Arial" w:hAnsi="Times New Roman" w:cs="Times New Roman"/>
                <w:color w:val="000000"/>
                <w:kern w:val="0"/>
                <w:sz w:val="24"/>
                <w:szCs w:val="24"/>
                <w:lang w:val="en-AU" w:eastAsia="en-GB"/>
                <w14:ligatures w14:val="none"/>
              </w:rPr>
              <w:t xml:space="preserve"> October 2008.</w:t>
            </w:r>
          </w:p>
        </w:tc>
        <w:tc>
          <w:tcPr>
            <w:tcW w:w="1170" w:type="dxa"/>
            <w:tcBorders>
              <w:bottom w:val="single" w:sz="4" w:space="0" w:color="auto"/>
            </w:tcBorders>
          </w:tcPr>
          <w:p w14:paraId="342716F0"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hAnsi="Times New Roman" w:cs="Times New Roman"/>
                <w:sz w:val="24"/>
                <w:szCs w:val="24"/>
              </w:rPr>
              <w:t>Adjusted and stratified</w:t>
            </w:r>
          </w:p>
        </w:tc>
        <w:tc>
          <w:tcPr>
            <w:tcW w:w="1530" w:type="dxa"/>
            <w:tcBorders>
              <w:bottom w:val="single" w:sz="4" w:space="0" w:color="auto"/>
            </w:tcBorders>
          </w:tcPr>
          <w:p w14:paraId="5AA7D3BF"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839/1,678 (50.0)</w:t>
            </w:r>
          </w:p>
        </w:tc>
        <w:tc>
          <w:tcPr>
            <w:tcW w:w="1620" w:type="dxa"/>
            <w:tcBorders>
              <w:bottom w:val="single" w:sz="4" w:space="0" w:color="auto"/>
            </w:tcBorders>
          </w:tcPr>
          <w:p w14:paraId="73732911"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839/1,678 (50.0)</w:t>
            </w:r>
          </w:p>
        </w:tc>
        <w:tc>
          <w:tcPr>
            <w:tcW w:w="1440" w:type="dxa"/>
            <w:tcBorders>
              <w:bottom w:val="single" w:sz="4" w:space="0" w:color="auto"/>
            </w:tcBorders>
          </w:tcPr>
          <w:p w14:paraId="23FB537C"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622877">
              <w:rPr>
                <w:rFonts w:ascii="Times New Roman" w:eastAsia="Arial" w:hAnsi="Times New Roman" w:cs="Times New Roman"/>
                <w:color w:val="000000"/>
                <w:kern w:val="0"/>
                <w:sz w:val="24"/>
                <w:szCs w:val="24"/>
                <w:lang w:val="en-AU" w:eastAsia="en-GB"/>
                <w14:ligatures w14:val="none"/>
              </w:rPr>
              <w:t>1, 2, 4, 5, 9, 19, 20</w:t>
            </w:r>
          </w:p>
        </w:tc>
        <w:tc>
          <w:tcPr>
            <w:tcW w:w="1260" w:type="dxa"/>
            <w:tcBorders>
              <w:bottom w:val="single" w:sz="4" w:space="0" w:color="auto"/>
            </w:tcBorders>
          </w:tcPr>
          <w:p w14:paraId="7BBE7B82" w14:textId="77777777" w:rsidR="00150AB9" w:rsidRPr="00622877"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Pr>
                <w:rFonts w:ascii="Times New Roman" w:eastAsia="Arial" w:hAnsi="Times New Roman" w:cs="Times New Roman"/>
                <w:color w:val="000000"/>
                <w:kern w:val="0"/>
                <w:sz w:val="24"/>
                <w:szCs w:val="24"/>
                <w:lang w:val="en-AU" w:eastAsia="en-GB"/>
                <w14:ligatures w14:val="none"/>
              </w:rPr>
              <w:t>3-1-2</w:t>
            </w:r>
          </w:p>
        </w:tc>
      </w:tr>
    </w:tbl>
    <w:p w14:paraId="55AC39BD" w14:textId="77777777" w:rsidR="00150AB9" w:rsidRDefault="00150AB9" w:rsidP="00150AB9">
      <w:pPr>
        <w:spacing w:line="480" w:lineRule="auto"/>
        <w:jc w:val="both"/>
        <w:rPr>
          <w:rFonts w:ascii="Times New Roman" w:eastAsia="Arial" w:hAnsi="Times New Roman" w:cs="Times New Roman"/>
          <w:sz w:val="24"/>
          <w:szCs w:val="24"/>
          <w:lang w:val="en-AU" w:eastAsia="en-GB"/>
        </w:rPr>
      </w:pPr>
      <w:r w:rsidRPr="00622877">
        <w:rPr>
          <w:rFonts w:ascii="Times New Roman" w:eastAsia="Arial" w:hAnsi="Times New Roman" w:cs="Times New Roman"/>
          <w:sz w:val="24"/>
          <w:szCs w:val="24"/>
          <w:lang w:val="en-AU" w:eastAsia="en-GB"/>
        </w:rPr>
        <w:t>Outcome variables:</w:t>
      </w:r>
      <w:r>
        <w:rPr>
          <w:rFonts w:ascii="Times New Roman" w:eastAsia="Arial" w:hAnsi="Times New Roman" w:cs="Times New Roman"/>
          <w:sz w:val="24"/>
          <w:szCs w:val="24"/>
          <w:lang w:val="en-AU" w:eastAsia="en-GB"/>
        </w:rPr>
        <w:t xml:space="preserve"> </w:t>
      </w:r>
      <w:r w:rsidRPr="00622877">
        <w:rPr>
          <w:rFonts w:ascii="Times New Roman" w:eastAsia="Arial" w:hAnsi="Times New Roman" w:cs="Times New Roman"/>
          <w:sz w:val="24"/>
          <w:szCs w:val="24"/>
          <w:lang w:val="en-AU" w:eastAsia="en-GB"/>
        </w:rPr>
        <w:t>1)</w:t>
      </w:r>
      <w:r>
        <w:rPr>
          <w:rFonts w:ascii="Times New Roman" w:eastAsia="Arial" w:hAnsi="Times New Roman" w:cs="Times New Roman"/>
          <w:sz w:val="24"/>
          <w:szCs w:val="24"/>
          <w:lang w:val="en-AU" w:eastAsia="en-GB"/>
        </w:rPr>
        <w:t xml:space="preserve"> </w:t>
      </w:r>
      <w:r w:rsidRPr="00622877">
        <w:rPr>
          <w:rFonts w:ascii="Times New Roman" w:eastAsia="Arial" w:hAnsi="Times New Roman" w:cs="Times New Roman"/>
          <w:sz w:val="24"/>
          <w:szCs w:val="24"/>
          <w:lang w:val="en-AU" w:eastAsia="en-GB"/>
        </w:rPr>
        <w:t>Oxytocin administration/Augmentation, 2) Epidural analgesia, 3)</w:t>
      </w:r>
      <w:r>
        <w:rPr>
          <w:rFonts w:ascii="Times New Roman" w:eastAsia="Arial" w:hAnsi="Times New Roman" w:cs="Times New Roman"/>
          <w:sz w:val="24"/>
          <w:szCs w:val="24"/>
          <w:lang w:val="en-AU" w:eastAsia="en-GB"/>
        </w:rPr>
        <w:t xml:space="preserve"> </w:t>
      </w:r>
      <w:r w:rsidRPr="00622877">
        <w:rPr>
          <w:rFonts w:ascii="Times New Roman" w:eastAsia="Arial" w:hAnsi="Times New Roman" w:cs="Times New Roman"/>
          <w:sz w:val="24"/>
          <w:szCs w:val="24"/>
          <w:lang w:val="en-AU" w:eastAsia="en-GB"/>
        </w:rPr>
        <w:t>Episiotomy,</w:t>
      </w:r>
      <w:r>
        <w:rPr>
          <w:rFonts w:ascii="Times New Roman" w:eastAsia="Arial" w:hAnsi="Times New Roman" w:cs="Times New Roman"/>
          <w:sz w:val="24"/>
          <w:szCs w:val="24"/>
          <w:lang w:val="en-AU" w:eastAsia="en-GB"/>
        </w:rPr>
        <w:t xml:space="preserve"> </w:t>
      </w:r>
      <w:r w:rsidRPr="00622877">
        <w:rPr>
          <w:rFonts w:ascii="Times New Roman" w:eastAsia="Arial" w:hAnsi="Times New Roman" w:cs="Times New Roman"/>
          <w:sz w:val="24"/>
          <w:szCs w:val="24"/>
          <w:lang w:val="en-AU" w:eastAsia="en-GB"/>
        </w:rPr>
        <w:t xml:space="preserve">4) Assisted vaginal delivery (forceps/vacuum), 5) Caesarean section(C/s), 6) Blood transfusion, 7) Maternal </w:t>
      </w:r>
      <w:r>
        <w:rPr>
          <w:rFonts w:ascii="Times New Roman" w:eastAsia="Arial" w:hAnsi="Times New Roman" w:cs="Times New Roman"/>
          <w:sz w:val="24"/>
          <w:szCs w:val="24"/>
          <w:lang w:val="en-AU" w:eastAsia="en-GB"/>
        </w:rPr>
        <w:t>death</w:t>
      </w:r>
      <w:r w:rsidRPr="00622877">
        <w:rPr>
          <w:rFonts w:ascii="Times New Roman" w:eastAsia="Arial" w:hAnsi="Times New Roman" w:cs="Times New Roman"/>
          <w:sz w:val="24"/>
          <w:szCs w:val="24"/>
          <w:lang w:val="en-AU" w:eastAsia="en-GB"/>
        </w:rPr>
        <w:t xml:space="preserve">, 8) Post-partum </w:t>
      </w:r>
      <w:proofErr w:type="spellStart"/>
      <w:r>
        <w:rPr>
          <w:rFonts w:ascii="Times New Roman" w:eastAsia="Arial" w:hAnsi="Times New Roman" w:cs="Times New Roman"/>
          <w:sz w:val="24"/>
          <w:szCs w:val="24"/>
          <w:lang w:val="en-AU" w:eastAsia="en-GB"/>
        </w:rPr>
        <w:t>hemorrhage</w:t>
      </w:r>
      <w:proofErr w:type="spellEnd"/>
      <w:r w:rsidRPr="00622877">
        <w:rPr>
          <w:rFonts w:ascii="Times New Roman" w:eastAsia="Arial" w:hAnsi="Times New Roman" w:cs="Times New Roman"/>
          <w:sz w:val="24"/>
          <w:szCs w:val="24"/>
          <w:lang w:val="en-AU" w:eastAsia="en-GB"/>
        </w:rPr>
        <w:t xml:space="preserve"> (PPH), 9) 3</w:t>
      </w:r>
      <w:r w:rsidRPr="00622877">
        <w:rPr>
          <w:rFonts w:ascii="Times New Roman" w:eastAsia="Arial" w:hAnsi="Times New Roman" w:cs="Times New Roman"/>
          <w:sz w:val="24"/>
          <w:szCs w:val="24"/>
          <w:vertAlign w:val="superscript"/>
          <w:lang w:val="en-AU" w:eastAsia="en-GB"/>
        </w:rPr>
        <w:t>rd</w:t>
      </w:r>
      <w:r w:rsidRPr="00622877">
        <w:rPr>
          <w:rFonts w:ascii="Times New Roman" w:eastAsia="Arial" w:hAnsi="Times New Roman" w:cs="Times New Roman"/>
          <w:sz w:val="24"/>
          <w:szCs w:val="24"/>
          <w:lang w:val="en-AU" w:eastAsia="en-GB"/>
        </w:rPr>
        <w:t xml:space="preserve"> or </w:t>
      </w:r>
      <w:r>
        <w:rPr>
          <w:rFonts w:ascii="Times New Roman" w:eastAsia="Arial" w:hAnsi="Times New Roman" w:cs="Times New Roman"/>
          <w:sz w:val="24"/>
          <w:szCs w:val="24"/>
          <w:lang w:val="en-AU" w:eastAsia="en-GB"/>
        </w:rPr>
        <w:t>4th-degree</w:t>
      </w:r>
      <w:r w:rsidRPr="00622877">
        <w:rPr>
          <w:rFonts w:ascii="Times New Roman" w:eastAsia="Arial" w:hAnsi="Times New Roman" w:cs="Times New Roman"/>
          <w:sz w:val="24"/>
          <w:szCs w:val="24"/>
          <w:lang w:val="en-AU" w:eastAsia="en-GB"/>
        </w:rPr>
        <w:t xml:space="preserve"> perineal tear, 10) Vaginal or perineal laceration, 11) Retained placenta, 12) Perinatal or neonatal or </w:t>
      </w:r>
      <w:proofErr w:type="spellStart"/>
      <w:r>
        <w:rPr>
          <w:rFonts w:ascii="Times New Roman" w:eastAsia="Arial" w:hAnsi="Times New Roman" w:cs="Times New Roman"/>
          <w:sz w:val="24"/>
          <w:szCs w:val="24"/>
          <w:lang w:val="en-AU" w:eastAsia="en-GB"/>
        </w:rPr>
        <w:t>fetal</w:t>
      </w:r>
      <w:proofErr w:type="spellEnd"/>
      <w:r w:rsidRPr="00622877">
        <w:rPr>
          <w:rFonts w:ascii="Times New Roman" w:eastAsia="Arial" w:hAnsi="Times New Roman" w:cs="Times New Roman"/>
          <w:sz w:val="24"/>
          <w:szCs w:val="24"/>
          <w:lang w:val="en-AU" w:eastAsia="en-GB"/>
        </w:rPr>
        <w:t xml:space="preserve"> mortality, 13) Low birth weight &lt;2500g or &lt;10%, 14) Large birth weight ≥4000g or</w:t>
      </w:r>
      <w:r>
        <w:rPr>
          <w:rFonts w:ascii="Times New Roman" w:eastAsia="Arial" w:hAnsi="Times New Roman" w:cs="Times New Roman"/>
          <w:sz w:val="24"/>
          <w:szCs w:val="24"/>
          <w:lang w:val="en-AU" w:eastAsia="en-GB"/>
        </w:rPr>
        <w:t xml:space="preserve"> </w:t>
      </w:r>
      <w:r w:rsidRPr="00622877">
        <w:rPr>
          <w:rFonts w:ascii="Times New Roman" w:eastAsia="Arial" w:hAnsi="Times New Roman" w:cs="Times New Roman"/>
          <w:sz w:val="24"/>
          <w:szCs w:val="24"/>
          <w:lang w:val="en-AU" w:eastAsia="en-GB"/>
        </w:rPr>
        <w:t xml:space="preserve">&gt;90%, 15) Preterm/premature born, 16) </w:t>
      </w:r>
      <w:r>
        <w:rPr>
          <w:rFonts w:ascii="Times New Roman" w:eastAsia="Arial" w:hAnsi="Times New Roman" w:cs="Times New Roman"/>
          <w:sz w:val="24"/>
          <w:szCs w:val="24"/>
          <w:lang w:val="en-AU" w:eastAsia="en-GB"/>
        </w:rPr>
        <w:t>Post-term-born</w:t>
      </w:r>
      <w:r w:rsidRPr="00622877">
        <w:rPr>
          <w:rFonts w:ascii="Times New Roman" w:eastAsia="Arial" w:hAnsi="Times New Roman" w:cs="Times New Roman"/>
          <w:sz w:val="24"/>
          <w:szCs w:val="24"/>
          <w:lang w:val="en-AU" w:eastAsia="en-GB"/>
        </w:rPr>
        <w:t xml:space="preserve">, 17) Non-vertex presentation, 18) Neonatal mal-formations (congenital anomalies), 19) Low Apgar score &lt;7 at </w:t>
      </w:r>
      <w:r>
        <w:rPr>
          <w:rFonts w:ascii="Times New Roman" w:eastAsia="Arial" w:hAnsi="Times New Roman" w:cs="Times New Roman"/>
          <w:sz w:val="24"/>
          <w:szCs w:val="24"/>
          <w:lang w:val="en-AU" w:eastAsia="en-GB"/>
        </w:rPr>
        <w:t>one</w:t>
      </w:r>
      <w:r w:rsidRPr="00622877">
        <w:rPr>
          <w:rFonts w:ascii="Times New Roman" w:eastAsia="Arial" w:hAnsi="Times New Roman" w:cs="Times New Roman"/>
          <w:sz w:val="24"/>
          <w:szCs w:val="24"/>
          <w:lang w:val="en-AU" w:eastAsia="en-GB"/>
        </w:rPr>
        <w:t xml:space="preserve"> or 5mins, 20) NICU admission, 21) Neonatal ventilation/resuscitation</w:t>
      </w:r>
    </w:p>
    <w:bookmarkEnd w:id="0"/>
    <w:bookmarkEnd w:id="1"/>
    <w:p w14:paraId="7C3BDD07" w14:textId="32077E3E" w:rsidR="006D46FC" w:rsidRDefault="006D46FC" w:rsidP="00150AB9"/>
    <w:p w14:paraId="1997EC05" w14:textId="439BF281" w:rsidR="006A2346" w:rsidRPr="006A2346" w:rsidRDefault="006A2346" w:rsidP="006A2346">
      <w:pPr>
        <w:pStyle w:val="Caption"/>
        <w:keepNext/>
        <w:spacing w:line="480" w:lineRule="auto"/>
        <w:rPr>
          <w:rFonts w:ascii="Times New Roman" w:hAnsi="Times New Roman" w:cs="Times New Roman"/>
          <w:b/>
          <w:bCs/>
          <w:i w:val="0"/>
          <w:iCs w:val="0"/>
          <w:color w:val="000000" w:themeColor="text1"/>
          <w:sz w:val="24"/>
          <w:szCs w:val="24"/>
        </w:rPr>
      </w:pPr>
      <w:bookmarkStart w:id="3" w:name="_Hlk153151447"/>
      <w:r w:rsidRPr="006A2346">
        <w:rPr>
          <w:rFonts w:ascii="Times New Roman" w:hAnsi="Times New Roman" w:cs="Times New Roman"/>
          <w:b/>
          <w:bCs/>
          <w:i w:val="0"/>
          <w:iCs w:val="0"/>
          <w:color w:val="000000" w:themeColor="text1"/>
          <w:sz w:val="24"/>
          <w:szCs w:val="24"/>
        </w:rPr>
        <w:lastRenderedPageBreak/>
        <w:t xml:space="preserve">Table </w:t>
      </w:r>
      <w:r w:rsidRPr="006A2346">
        <w:rPr>
          <w:rFonts w:ascii="Times New Roman" w:hAnsi="Times New Roman" w:cs="Times New Roman"/>
          <w:b/>
          <w:bCs/>
          <w:i w:val="0"/>
          <w:iCs w:val="0"/>
          <w:color w:val="000000" w:themeColor="text1"/>
          <w:sz w:val="24"/>
          <w:szCs w:val="24"/>
        </w:rPr>
        <w:fldChar w:fldCharType="begin"/>
      </w:r>
      <w:r w:rsidRPr="006A2346">
        <w:rPr>
          <w:rFonts w:ascii="Times New Roman" w:hAnsi="Times New Roman" w:cs="Times New Roman"/>
          <w:b/>
          <w:bCs/>
          <w:i w:val="0"/>
          <w:iCs w:val="0"/>
          <w:color w:val="000000" w:themeColor="text1"/>
          <w:sz w:val="24"/>
          <w:szCs w:val="24"/>
        </w:rPr>
        <w:instrText xml:space="preserve"> SEQ Table \* ARABIC </w:instrText>
      </w:r>
      <w:r w:rsidRPr="006A2346">
        <w:rPr>
          <w:rFonts w:ascii="Times New Roman" w:hAnsi="Times New Roman" w:cs="Times New Roman"/>
          <w:b/>
          <w:bCs/>
          <w:i w:val="0"/>
          <w:iCs w:val="0"/>
          <w:color w:val="000000" w:themeColor="text1"/>
          <w:sz w:val="24"/>
          <w:szCs w:val="24"/>
        </w:rPr>
        <w:fldChar w:fldCharType="separate"/>
      </w:r>
      <w:r w:rsidR="000A35CE">
        <w:rPr>
          <w:rFonts w:ascii="Times New Roman" w:hAnsi="Times New Roman" w:cs="Times New Roman"/>
          <w:b/>
          <w:bCs/>
          <w:i w:val="0"/>
          <w:iCs w:val="0"/>
          <w:noProof/>
          <w:color w:val="000000" w:themeColor="text1"/>
          <w:sz w:val="24"/>
          <w:szCs w:val="24"/>
        </w:rPr>
        <w:t>2</w:t>
      </w:r>
      <w:r w:rsidRPr="006A2346">
        <w:rPr>
          <w:rFonts w:ascii="Times New Roman" w:hAnsi="Times New Roman" w:cs="Times New Roman"/>
          <w:b/>
          <w:bCs/>
          <w:i w:val="0"/>
          <w:iCs w:val="0"/>
          <w:color w:val="000000" w:themeColor="text1"/>
          <w:sz w:val="24"/>
          <w:szCs w:val="24"/>
        </w:rPr>
        <w:fldChar w:fldCharType="end"/>
      </w:r>
      <w:bookmarkEnd w:id="3"/>
      <w:r w:rsidRPr="006A2346">
        <w:rPr>
          <w:rFonts w:ascii="Times New Roman" w:hAnsi="Times New Roman" w:cs="Times New Roman"/>
          <w:b/>
          <w:bCs/>
          <w:i w:val="0"/>
          <w:iCs w:val="0"/>
          <w:color w:val="000000" w:themeColor="text1"/>
          <w:sz w:val="24"/>
          <w:szCs w:val="24"/>
        </w:rPr>
        <w:t>: Summary of the obstetric interventions and maternal outcome meta-analysis findings for all women by level of integration</w:t>
      </w:r>
    </w:p>
    <w:tbl>
      <w:tblPr>
        <w:tblStyle w:val="TableGrid"/>
        <w:tblW w:w="1332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2250"/>
        <w:gridCol w:w="2070"/>
        <w:gridCol w:w="2070"/>
        <w:gridCol w:w="2340"/>
        <w:gridCol w:w="900"/>
      </w:tblGrid>
      <w:tr w:rsidR="00150AB9" w:rsidRPr="0025692E" w14:paraId="7068989E" w14:textId="77777777" w:rsidTr="004C420C">
        <w:tc>
          <w:tcPr>
            <w:tcW w:w="3690" w:type="dxa"/>
            <w:vMerge w:val="restart"/>
            <w:tcBorders>
              <w:bottom w:val="single" w:sz="4" w:space="0" w:color="auto"/>
            </w:tcBorders>
          </w:tcPr>
          <w:p w14:paraId="7AE6A9E3" w14:textId="77777777" w:rsidR="00150AB9" w:rsidRPr="0025692E"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r w:rsidRPr="0025692E">
              <w:rPr>
                <w:rFonts w:ascii="Times New Roman" w:eastAsia="Arial" w:hAnsi="Times New Roman" w:cs="Times New Roman"/>
                <w:b/>
                <w:bCs/>
                <w:color w:val="000000"/>
                <w:kern w:val="0"/>
                <w:sz w:val="24"/>
                <w:szCs w:val="24"/>
                <w:lang w:val="en-AU" w:eastAsia="en-GB"/>
                <w14:ligatures w14:val="none"/>
              </w:rPr>
              <w:t xml:space="preserve">            </w:t>
            </w:r>
          </w:p>
          <w:p w14:paraId="7E105A27" w14:textId="77777777" w:rsidR="00150AB9" w:rsidRPr="0025692E"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p>
          <w:p w14:paraId="545F9190" w14:textId="77777777" w:rsidR="00150AB9" w:rsidRPr="0025692E" w:rsidRDefault="00150AB9" w:rsidP="004C420C">
            <w:pPr>
              <w:spacing w:line="480" w:lineRule="auto"/>
              <w:jc w:val="center"/>
              <w:rPr>
                <w:rFonts w:ascii="Times New Roman" w:eastAsia="Arial" w:hAnsi="Times New Roman" w:cs="Times New Roman"/>
                <w:b/>
                <w:bCs/>
                <w:color w:val="000000"/>
                <w:kern w:val="0"/>
                <w:sz w:val="24"/>
                <w:szCs w:val="24"/>
                <w:lang w:val="en-AU" w:eastAsia="en-GB"/>
                <w14:ligatures w14:val="none"/>
              </w:rPr>
            </w:pPr>
            <w:r w:rsidRPr="0025692E">
              <w:rPr>
                <w:rFonts w:ascii="Times New Roman" w:eastAsia="Arial" w:hAnsi="Times New Roman" w:cs="Times New Roman"/>
                <w:b/>
                <w:bCs/>
                <w:color w:val="000000"/>
                <w:kern w:val="0"/>
                <w:sz w:val="24"/>
                <w:szCs w:val="24"/>
                <w:lang w:val="en-AU" w:eastAsia="en-GB"/>
                <w14:ligatures w14:val="none"/>
              </w:rPr>
              <w:t>Outcome (strata)</w:t>
            </w:r>
          </w:p>
        </w:tc>
        <w:tc>
          <w:tcPr>
            <w:tcW w:w="2250" w:type="dxa"/>
            <w:vMerge w:val="restart"/>
            <w:tcBorders>
              <w:bottom w:val="single" w:sz="4" w:space="0" w:color="auto"/>
            </w:tcBorders>
          </w:tcPr>
          <w:p w14:paraId="716023D7" w14:textId="77777777" w:rsidR="00150AB9" w:rsidRPr="0025692E" w:rsidRDefault="00150AB9" w:rsidP="004C420C">
            <w:pPr>
              <w:spacing w:line="480" w:lineRule="auto"/>
              <w:jc w:val="center"/>
              <w:rPr>
                <w:rFonts w:ascii="Times New Roman" w:eastAsia="Arial" w:hAnsi="Times New Roman" w:cs="Times New Roman"/>
                <w:b/>
                <w:bCs/>
                <w:color w:val="000000"/>
                <w:kern w:val="0"/>
                <w:sz w:val="24"/>
                <w:szCs w:val="24"/>
                <w:lang w:val="en-AU" w:eastAsia="en-GB"/>
                <w14:ligatures w14:val="none"/>
              </w:rPr>
            </w:pPr>
          </w:p>
          <w:p w14:paraId="104BE9D7" w14:textId="77777777" w:rsidR="00150AB9" w:rsidRPr="0025692E" w:rsidRDefault="00150AB9" w:rsidP="004C420C">
            <w:pPr>
              <w:spacing w:line="480" w:lineRule="auto"/>
              <w:jc w:val="center"/>
              <w:rPr>
                <w:rFonts w:ascii="Times New Roman" w:eastAsia="Arial" w:hAnsi="Times New Roman" w:cs="Times New Roman"/>
                <w:b/>
                <w:bCs/>
                <w:color w:val="000000"/>
                <w:kern w:val="0"/>
                <w:sz w:val="24"/>
                <w:szCs w:val="24"/>
                <w:lang w:val="en-AU" w:eastAsia="en-GB"/>
                <w14:ligatures w14:val="none"/>
              </w:rPr>
            </w:pPr>
          </w:p>
          <w:p w14:paraId="4B56A4F6" w14:textId="77777777" w:rsidR="00150AB9" w:rsidRPr="0025692E" w:rsidRDefault="00150AB9" w:rsidP="004C420C">
            <w:pPr>
              <w:spacing w:line="480" w:lineRule="auto"/>
              <w:jc w:val="center"/>
              <w:rPr>
                <w:rFonts w:ascii="Times New Roman" w:eastAsia="Arial" w:hAnsi="Times New Roman" w:cs="Times New Roman"/>
                <w:b/>
                <w:bCs/>
                <w:color w:val="000000"/>
                <w:kern w:val="0"/>
                <w:sz w:val="24"/>
                <w:szCs w:val="24"/>
                <w:lang w:val="en-AU" w:eastAsia="en-GB"/>
                <w14:ligatures w14:val="none"/>
              </w:rPr>
            </w:pPr>
            <w:r w:rsidRPr="0025692E">
              <w:rPr>
                <w:rFonts w:ascii="Times New Roman" w:eastAsia="Arial" w:hAnsi="Times New Roman" w:cs="Times New Roman"/>
                <w:b/>
                <w:bCs/>
                <w:color w:val="000000"/>
                <w:kern w:val="0"/>
                <w:sz w:val="24"/>
                <w:szCs w:val="24"/>
                <w:lang w:val="en-AU" w:eastAsia="en-GB"/>
                <w14:ligatures w14:val="none"/>
              </w:rPr>
              <w:t>Number of studies</w:t>
            </w:r>
          </w:p>
        </w:tc>
        <w:tc>
          <w:tcPr>
            <w:tcW w:w="4140" w:type="dxa"/>
            <w:gridSpan w:val="2"/>
            <w:tcBorders>
              <w:bottom w:val="single" w:sz="4" w:space="0" w:color="auto"/>
            </w:tcBorders>
          </w:tcPr>
          <w:p w14:paraId="560352A0" w14:textId="77777777" w:rsidR="00150AB9" w:rsidRPr="0025692E" w:rsidRDefault="00150AB9" w:rsidP="004C420C">
            <w:pPr>
              <w:spacing w:line="480" w:lineRule="auto"/>
              <w:jc w:val="center"/>
              <w:rPr>
                <w:rFonts w:ascii="Times New Roman" w:eastAsia="Arial" w:hAnsi="Times New Roman" w:cs="Times New Roman"/>
                <w:b/>
                <w:bCs/>
                <w:color w:val="000000"/>
                <w:kern w:val="0"/>
                <w:sz w:val="24"/>
                <w:szCs w:val="24"/>
                <w:lang w:val="en-AU" w:eastAsia="en-GB"/>
                <w14:ligatures w14:val="none"/>
              </w:rPr>
            </w:pPr>
            <w:r w:rsidRPr="0025692E">
              <w:rPr>
                <w:rFonts w:ascii="Times New Roman" w:eastAsia="Arial" w:hAnsi="Times New Roman" w:cs="Times New Roman"/>
                <w:b/>
                <w:bCs/>
                <w:color w:val="000000"/>
                <w:kern w:val="0"/>
                <w:sz w:val="24"/>
                <w:szCs w:val="24"/>
                <w:lang w:val="en-AU" w:eastAsia="en-GB"/>
                <w14:ligatures w14:val="none"/>
              </w:rPr>
              <w:t>Place of birth</w:t>
            </w:r>
          </w:p>
        </w:tc>
        <w:tc>
          <w:tcPr>
            <w:tcW w:w="2340" w:type="dxa"/>
            <w:vMerge w:val="restart"/>
            <w:tcBorders>
              <w:bottom w:val="single" w:sz="4" w:space="0" w:color="auto"/>
            </w:tcBorders>
          </w:tcPr>
          <w:p w14:paraId="5885951F" w14:textId="77777777" w:rsidR="00150AB9" w:rsidRPr="0025692E"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p>
          <w:p w14:paraId="17B6ADAA" w14:textId="77777777" w:rsidR="00150AB9" w:rsidRPr="0025692E"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p>
          <w:p w14:paraId="56311FB5" w14:textId="77777777" w:rsidR="00150AB9" w:rsidRPr="0025692E"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r w:rsidRPr="0025692E">
              <w:rPr>
                <w:rFonts w:ascii="Times New Roman" w:eastAsia="Arial" w:hAnsi="Times New Roman" w:cs="Times New Roman"/>
                <w:b/>
                <w:bCs/>
                <w:color w:val="000000"/>
                <w:kern w:val="0"/>
                <w:sz w:val="24"/>
                <w:szCs w:val="24"/>
                <w:lang w:val="en-AU" w:eastAsia="en-GB"/>
                <w14:ligatures w14:val="none"/>
              </w:rPr>
              <w:t>OR [95%CI]</w:t>
            </w:r>
          </w:p>
          <w:p w14:paraId="359A5180" w14:textId="77777777" w:rsidR="00150AB9" w:rsidRPr="0025692E"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r w:rsidRPr="0025692E">
              <w:rPr>
                <w:rFonts w:ascii="Times New Roman" w:eastAsia="Arial" w:hAnsi="Times New Roman" w:cs="Times New Roman"/>
                <w:b/>
                <w:bCs/>
                <w:color w:val="000000"/>
                <w:kern w:val="0"/>
                <w:sz w:val="24"/>
                <w:szCs w:val="24"/>
                <w:lang w:val="en-AU" w:eastAsia="en-GB"/>
                <w14:ligatures w14:val="none"/>
              </w:rPr>
              <w:t>M-H, Random</w:t>
            </w:r>
          </w:p>
        </w:tc>
        <w:tc>
          <w:tcPr>
            <w:tcW w:w="900" w:type="dxa"/>
            <w:vMerge w:val="restart"/>
            <w:tcBorders>
              <w:bottom w:val="single" w:sz="4" w:space="0" w:color="auto"/>
            </w:tcBorders>
          </w:tcPr>
          <w:p w14:paraId="7C3560CE" w14:textId="77777777" w:rsidR="00150AB9" w:rsidRPr="0025692E"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p>
          <w:p w14:paraId="26CFBFB7" w14:textId="77777777" w:rsidR="00150AB9" w:rsidRPr="0025692E"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p>
          <w:p w14:paraId="0AFA9325" w14:textId="77777777" w:rsidR="00150AB9" w:rsidRPr="0025692E"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p>
          <w:p w14:paraId="49EBA6BE" w14:textId="77777777" w:rsidR="00150AB9" w:rsidRPr="0025692E"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r w:rsidRPr="0025692E">
              <w:rPr>
                <w:rFonts w:ascii="Times New Roman" w:eastAsia="Arial" w:hAnsi="Times New Roman" w:cs="Times New Roman"/>
                <w:b/>
                <w:bCs/>
                <w:color w:val="000000"/>
                <w:kern w:val="0"/>
                <w:sz w:val="24"/>
                <w:szCs w:val="24"/>
                <w:lang w:val="en-AU" w:eastAsia="en-GB"/>
                <w14:ligatures w14:val="none"/>
              </w:rPr>
              <w:t>I</w:t>
            </w:r>
            <w:r w:rsidRPr="0025692E">
              <w:rPr>
                <w:rFonts w:ascii="Times New Roman" w:eastAsia="Arial" w:hAnsi="Times New Roman" w:cs="Times New Roman"/>
                <w:b/>
                <w:bCs/>
                <w:color w:val="000000"/>
                <w:kern w:val="0"/>
                <w:sz w:val="24"/>
                <w:szCs w:val="24"/>
                <w:vertAlign w:val="superscript"/>
                <w:lang w:val="en-AU" w:eastAsia="en-GB"/>
                <w14:ligatures w14:val="none"/>
              </w:rPr>
              <w:t>2</w:t>
            </w:r>
            <w:r w:rsidRPr="0025692E">
              <w:rPr>
                <w:rFonts w:ascii="Times New Roman" w:eastAsia="Arial" w:hAnsi="Times New Roman" w:cs="Times New Roman"/>
                <w:b/>
                <w:bCs/>
                <w:color w:val="000000"/>
                <w:kern w:val="0"/>
                <w:sz w:val="24"/>
                <w:szCs w:val="24"/>
                <w:lang w:val="en-AU" w:eastAsia="en-GB"/>
                <w14:ligatures w14:val="none"/>
              </w:rPr>
              <w:t>(%)</w:t>
            </w:r>
          </w:p>
        </w:tc>
      </w:tr>
      <w:tr w:rsidR="00150AB9" w:rsidRPr="0025692E" w14:paraId="758E1C5C" w14:textId="77777777" w:rsidTr="004C420C">
        <w:tc>
          <w:tcPr>
            <w:tcW w:w="3690" w:type="dxa"/>
            <w:vMerge/>
            <w:tcBorders>
              <w:bottom w:val="single" w:sz="4" w:space="0" w:color="auto"/>
            </w:tcBorders>
          </w:tcPr>
          <w:p w14:paraId="77B3DE2E" w14:textId="77777777" w:rsidR="00150AB9" w:rsidRPr="0025692E"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p>
        </w:tc>
        <w:tc>
          <w:tcPr>
            <w:tcW w:w="2250" w:type="dxa"/>
            <w:vMerge/>
            <w:tcBorders>
              <w:bottom w:val="single" w:sz="4" w:space="0" w:color="auto"/>
            </w:tcBorders>
          </w:tcPr>
          <w:p w14:paraId="4A5F836C" w14:textId="77777777" w:rsidR="00150AB9" w:rsidRPr="0025692E"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p>
        </w:tc>
        <w:tc>
          <w:tcPr>
            <w:tcW w:w="2070" w:type="dxa"/>
            <w:tcBorders>
              <w:top w:val="single" w:sz="4" w:space="0" w:color="auto"/>
              <w:bottom w:val="single" w:sz="4" w:space="0" w:color="auto"/>
            </w:tcBorders>
          </w:tcPr>
          <w:p w14:paraId="4D4191B0" w14:textId="77777777" w:rsidR="00150AB9" w:rsidRPr="0025692E" w:rsidRDefault="00150AB9" w:rsidP="004C420C">
            <w:pPr>
              <w:spacing w:line="480" w:lineRule="auto"/>
              <w:jc w:val="center"/>
              <w:rPr>
                <w:rFonts w:ascii="Times New Roman" w:eastAsia="Arial" w:hAnsi="Times New Roman" w:cs="Times New Roman"/>
                <w:b/>
                <w:bCs/>
                <w:color w:val="000000"/>
                <w:kern w:val="0"/>
                <w:sz w:val="24"/>
                <w:szCs w:val="24"/>
                <w:lang w:val="en-AU" w:eastAsia="en-GB"/>
                <w14:ligatures w14:val="none"/>
              </w:rPr>
            </w:pPr>
            <w:r w:rsidRPr="0025692E">
              <w:rPr>
                <w:rFonts w:ascii="Times New Roman" w:eastAsia="Arial" w:hAnsi="Times New Roman" w:cs="Times New Roman"/>
                <w:color w:val="000000"/>
                <w:kern w:val="0"/>
                <w:sz w:val="24"/>
                <w:szCs w:val="24"/>
                <w:lang w:val="en-AU" w:eastAsia="en-GB"/>
                <w14:ligatures w14:val="none"/>
              </w:rPr>
              <w:t>Planned homebirth</w:t>
            </w:r>
            <w:r w:rsidRPr="0025692E">
              <w:rPr>
                <w:rFonts w:ascii="Times New Roman" w:eastAsia="Arial" w:hAnsi="Times New Roman" w:cs="Times New Roman"/>
                <w:b/>
                <w:bCs/>
                <w:color w:val="000000"/>
                <w:kern w:val="0"/>
                <w:sz w:val="24"/>
                <w:szCs w:val="24"/>
                <w:lang w:val="en-AU" w:eastAsia="en-GB"/>
                <w14:ligatures w14:val="none"/>
              </w:rPr>
              <w:t xml:space="preserve"> n/N (%)</w:t>
            </w:r>
          </w:p>
        </w:tc>
        <w:tc>
          <w:tcPr>
            <w:tcW w:w="2070" w:type="dxa"/>
            <w:tcBorders>
              <w:top w:val="single" w:sz="4" w:space="0" w:color="auto"/>
              <w:bottom w:val="single" w:sz="4" w:space="0" w:color="auto"/>
            </w:tcBorders>
          </w:tcPr>
          <w:p w14:paraId="677EE367" w14:textId="77777777" w:rsidR="00150AB9" w:rsidRPr="0025692E" w:rsidRDefault="00150AB9" w:rsidP="004C420C">
            <w:pPr>
              <w:spacing w:line="480" w:lineRule="auto"/>
              <w:jc w:val="center"/>
              <w:rPr>
                <w:rFonts w:ascii="Times New Roman" w:eastAsia="Arial" w:hAnsi="Times New Roman" w:cs="Times New Roman"/>
                <w:b/>
                <w:bCs/>
                <w:color w:val="000000"/>
                <w:kern w:val="0"/>
                <w:sz w:val="24"/>
                <w:szCs w:val="24"/>
                <w:lang w:val="en-AU" w:eastAsia="en-GB"/>
                <w14:ligatures w14:val="none"/>
              </w:rPr>
            </w:pPr>
            <w:r w:rsidRPr="0025692E">
              <w:rPr>
                <w:rFonts w:ascii="Times New Roman" w:eastAsia="Arial" w:hAnsi="Times New Roman" w:cs="Times New Roman"/>
                <w:color w:val="000000"/>
                <w:kern w:val="0"/>
                <w:sz w:val="24"/>
                <w:szCs w:val="24"/>
                <w:lang w:val="en-AU" w:eastAsia="en-GB"/>
                <w14:ligatures w14:val="none"/>
              </w:rPr>
              <w:t>Planned Institutional birth</w:t>
            </w:r>
            <w:r w:rsidRPr="0025692E">
              <w:rPr>
                <w:rFonts w:ascii="Times New Roman" w:eastAsia="Arial" w:hAnsi="Times New Roman" w:cs="Times New Roman"/>
                <w:b/>
                <w:bCs/>
                <w:color w:val="000000"/>
                <w:kern w:val="0"/>
                <w:sz w:val="24"/>
                <w:szCs w:val="24"/>
                <w:lang w:val="en-AU" w:eastAsia="en-GB"/>
                <w14:ligatures w14:val="none"/>
              </w:rPr>
              <w:t xml:space="preserve"> n/N (%)</w:t>
            </w:r>
          </w:p>
        </w:tc>
        <w:tc>
          <w:tcPr>
            <w:tcW w:w="2340" w:type="dxa"/>
            <w:vMerge/>
            <w:tcBorders>
              <w:bottom w:val="single" w:sz="4" w:space="0" w:color="auto"/>
            </w:tcBorders>
          </w:tcPr>
          <w:p w14:paraId="09E6D7CA" w14:textId="77777777" w:rsidR="00150AB9" w:rsidRPr="0025692E"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p>
        </w:tc>
        <w:tc>
          <w:tcPr>
            <w:tcW w:w="900" w:type="dxa"/>
            <w:vMerge/>
            <w:tcBorders>
              <w:bottom w:val="single" w:sz="4" w:space="0" w:color="auto"/>
            </w:tcBorders>
          </w:tcPr>
          <w:p w14:paraId="77F10D09" w14:textId="77777777" w:rsidR="00150AB9" w:rsidRPr="0025692E"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p>
        </w:tc>
      </w:tr>
      <w:tr w:rsidR="00150AB9" w14:paraId="27BFC47E" w14:textId="77777777" w:rsidTr="004C420C">
        <w:tc>
          <w:tcPr>
            <w:tcW w:w="10080" w:type="dxa"/>
            <w:gridSpan w:val="4"/>
          </w:tcPr>
          <w:p w14:paraId="67E2ECA1"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b/>
                <w:bCs/>
                <w:color w:val="000000"/>
                <w:kern w:val="0"/>
                <w:sz w:val="24"/>
                <w:szCs w:val="24"/>
                <w:lang w:val="en-AU" w:eastAsia="en-GB"/>
                <w14:ligatures w14:val="none"/>
              </w:rPr>
              <w:t xml:space="preserve">Obstetric interventions </w:t>
            </w:r>
          </w:p>
        </w:tc>
        <w:tc>
          <w:tcPr>
            <w:tcW w:w="3240" w:type="dxa"/>
            <w:gridSpan w:val="2"/>
            <w:tcBorders>
              <w:top w:val="single" w:sz="4" w:space="0" w:color="auto"/>
            </w:tcBorders>
          </w:tcPr>
          <w:p w14:paraId="079CDC65"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
        </w:tc>
      </w:tr>
      <w:tr w:rsidR="00150AB9" w:rsidRPr="00D44654" w14:paraId="4D807ECC" w14:textId="77777777" w:rsidTr="004C420C">
        <w:trPr>
          <w:trHeight w:val="301"/>
        </w:trPr>
        <w:tc>
          <w:tcPr>
            <w:tcW w:w="3690" w:type="dxa"/>
          </w:tcPr>
          <w:p w14:paraId="02E1D94A" w14:textId="77777777" w:rsidR="00150AB9" w:rsidRPr="009266ED"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r w:rsidRPr="009266ED">
              <w:rPr>
                <w:rFonts w:ascii="Times New Roman" w:eastAsia="Arial" w:hAnsi="Times New Roman" w:cs="Times New Roman"/>
                <w:b/>
                <w:bCs/>
                <w:color w:val="000000"/>
                <w:kern w:val="0"/>
                <w:sz w:val="24"/>
                <w:szCs w:val="24"/>
                <w:lang w:val="en-AU" w:eastAsia="en-GB"/>
                <w14:ligatures w14:val="none"/>
              </w:rPr>
              <w:t>Oxytocin administration</w:t>
            </w:r>
          </w:p>
        </w:tc>
        <w:tc>
          <w:tcPr>
            <w:tcW w:w="2250" w:type="dxa"/>
          </w:tcPr>
          <w:p w14:paraId="2D59923F"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9</w:t>
            </w:r>
          </w:p>
        </w:tc>
        <w:tc>
          <w:tcPr>
            <w:tcW w:w="2070" w:type="dxa"/>
          </w:tcPr>
          <w:p w14:paraId="604C54BA" w14:textId="77777777" w:rsidR="00150AB9" w:rsidRPr="00C2174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C21747">
              <w:rPr>
                <w:rFonts w:ascii="Times New Roman" w:eastAsia="Arial" w:hAnsi="Times New Roman" w:cs="Times New Roman"/>
                <w:color w:val="000000"/>
                <w:kern w:val="0"/>
                <w:sz w:val="24"/>
                <w:szCs w:val="24"/>
                <w:lang w:eastAsia="en-GB"/>
                <w14:ligatures w14:val="none"/>
              </w:rPr>
              <w:t>740/31908</w:t>
            </w:r>
          </w:p>
        </w:tc>
        <w:tc>
          <w:tcPr>
            <w:tcW w:w="2070" w:type="dxa"/>
          </w:tcPr>
          <w:p w14:paraId="6B5B4C3E" w14:textId="77777777" w:rsidR="00150AB9" w:rsidRPr="00C2174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C21747">
              <w:rPr>
                <w:rFonts w:ascii="Times New Roman" w:eastAsia="Arial" w:hAnsi="Times New Roman" w:cs="Times New Roman"/>
                <w:color w:val="000000"/>
                <w:kern w:val="0"/>
                <w:sz w:val="24"/>
                <w:szCs w:val="24"/>
                <w:lang w:eastAsia="en-GB"/>
                <w14:ligatures w14:val="none"/>
              </w:rPr>
              <w:t>11298/35432</w:t>
            </w:r>
          </w:p>
        </w:tc>
        <w:tc>
          <w:tcPr>
            <w:tcW w:w="2340" w:type="dxa"/>
          </w:tcPr>
          <w:p w14:paraId="2888DD36" w14:textId="77777777" w:rsidR="00150AB9" w:rsidRPr="00C2174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9266ED">
              <w:rPr>
                <w:rFonts w:ascii="Times New Roman" w:eastAsia="Arial" w:hAnsi="Times New Roman" w:cs="Times New Roman"/>
                <w:color w:val="000000"/>
                <w:kern w:val="0"/>
                <w:sz w:val="24"/>
                <w:szCs w:val="24"/>
                <w:lang w:val="en-AU" w:eastAsia="en-GB"/>
                <w14:ligatures w14:val="none"/>
              </w:rPr>
              <w:t>0.29 [0.04, 2.39]</w:t>
            </w:r>
          </w:p>
        </w:tc>
        <w:tc>
          <w:tcPr>
            <w:tcW w:w="900" w:type="dxa"/>
          </w:tcPr>
          <w:p w14:paraId="259B2FAB" w14:textId="77777777" w:rsidR="00150AB9" w:rsidRPr="00C21747"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9266ED">
              <w:rPr>
                <w:rFonts w:ascii="Times New Roman" w:eastAsia="Arial" w:hAnsi="Times New Roman" w:cs="Times New Roman"/>
                <w:color w:val="000000"/>
                <w:kern w:val="0"/>
                <w:sz w:val="24"/>
                <w:szCs w:val="24"/>
                <w:lang w:val="en-AU" w:eastAsia="en-GB"/>
                <w14:ligatures w14:val="none"/>
              </w:rPr>
              <w:t>100</w:t>
            </w:r>
          </w:p>
        </w:tc>
      </w:tr>
      <w:tr w:rsidR="00150AB9" w:rsidRPr="00D44654" w14:paraId="5768FD1E" w14:textId="77777777" w:rsidTr="004C420C">
        <w:trPr>
          <w:trHeight w:val="301"/>
        </w:trPr>
        <w:tc>
          <w:tcPr>
            <w:tcW w:w="3690" w:type="dxa"/>
          </w:tcPr>
          <w:p w14:paraId="558D437B"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Well-Integrated</w:t>
            </w:r>
          </w:p>
        </w:tc>
        <w:tc>
          <w:tcPr>
            <w:tcW w:w="2250" w:type="dxa"/>
          </w:tcPr>
          <w:p w14:paraId="2762AAB0"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de-DE" w:eastAsia="en-GB"/>
                <w14:ligatures w14:val="none"/>
              </w:rPr>
            </w:pPr>
            <w:r w:rsidRPr="009266ED">
              <w:rPr>
                <w:rFonts w:ascii="Times New Roman" w:eastAsia="Arial" w:hAnsi="Times New Roman" w:cs="Times New Roman"/>
                <w:color w:val="000000"/>
                <w:kern w:val="0"/>
                <w:sz w:val="24"/>
                <w:szCs w:val="24"/>
                <w:lang w:val="en-AU" w:eastAsia="en-GB"/>
                <w14:ligatures w14:val="none"/>
              </w:rPr>
              <w:t xml:space="preserve">5 </w:t>
            </w:r>
            <w:r w:rsidRPr="009266ED">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11/j.1471-0528.1993.tb12972.x","ISSN":"14710528","PMID":"8494832","abstract":"Objectives To compare the outcome of two methods of maternity care during the antenatal period and at delivery. One was to be midwife‐led for both antenatal care and delivery, the latter taking place in rooms similar to those in one's own home to simulate home confinement. The other would be consultant‐led with the mothers labouring in the delivery suite rooms with resuscitation equipment for both mother and baby in evidence, monitors present and a delivery bed on which both anaesthetic and obstetric procedures could be easily and safely carried out. Design Randomised controlled trial. Setting Leicester Royal Infirmary Maternity Hospital. Subjects Of 3510 women who were randomised, 2304 were assigned to the midwife‐led scheme and 1206 were assigned to the consultant‐led scheme. Main outcome measures Complications in the antenatal, intrapartum and postpartum periods were compared as was maternal morbidity and fetal mortality and morbidity. Satisfaction of the women with care over different periods of the pregnancy and birth were assessed. Results There were few significant differences in antepartum, intrapartum and postpartum events between the two groups. There was no difference in the percentage of mothers and babies discharged home alive and well. Generally higher levels of satisfaction with care antenatally and during labour and delivery were shown in those women allocated to midwife care. Copyright © 1993, Wiley Blackwell. All rights reserved","author":[{"dropping-particle":"","family":"Dobbie","given":"Gordon","non-dropping-particle":"","parse-names":false,"suffix":""},{"dropping-particle":"","family":"Owen‐Johnstone","given":"Lucy","non-dropping-particle":"","parse-names":false,"suffix":""},{"dropping-particle":"","family":"Jagger","given":"Carol","non-dropping-particle":"","parse-names":false,"suffix":""},{"dropping-particle":"","family":"Hopkins","given":"Margaret","non-dropping-particle":"","parse-names":false,"suffix":""},{"dropping-particle":"","family":"Kennedy","given":"June","non-dropping-particle":"","parse-names":false,"suffix":""}],"container-title":"BJOG: An International Journal of Obstetrics &amp; Gynaecology","id":"ITEM-1","issue":"4","issued":{"date-parts":[["1993"]]},"page":"316-323","title":"Simulated home delivery in hospital: a randomised controlled trial","type":"article-journal","volume":"100"},"uris":["http://www.mendeley.com/documents/?uuid=996b1dfc-ede9-4ab1-91be-2c93b649f4f7"]},{"id":"ITEM-2","itemData":{"DOI":"10.1186/1471-2458-12-478","ISSN":"14712458","PMID":"22726575","abstract":"Background: Social inequity in perinatal and maternal health is a well-documented health problem even in countries with a high level of social equality. We aimed to study whether the effect of birthplace on perinatal and maternal morbidity, birth interventions and use of pain relief among low risk women intending to give birth in two freestanding midwifery units (FMU) versus two obstetric units in Denmark differed by level of social disadvantage. Methods: The study was designed as a cohort study with a matched control group. It included 839 low-risk women intending to give birth in an FMU, who were prospectively and individually matched on nine selected obstetric/socio-economic factors to 839 low-risk women intending OU birth. Educational level was chosen as a proxy for social position. Analysis was by intention-to-treat. Results: Women intending to give birth in an FMU had a significantly higher likelihood of uncomplicated, spontaneous birth with good outcomes for mother and infant compared to women intending to give birth in an OU. The likelihood of intact perineum, use of upright position for birth and water birth was also higher. No difference was found in perinatal morbidity or third/fourth degree tears, while birth interventions including caesarean section and epidural analgesia were significantly less frequent among women intending to give birth in an FMU. In our sample of healthy low-risk women with spontaneous onset of labour at term after an uncomplicated pregnancy, the positive results of intending to give birth in an FMU as compared to an OU were found to hold for both women with post-secondary education and the potentially vulnerable group of FMU women without post-secondary education. In all cases, women without post-secondary education intending to give birth in an FMU had comparable and, in some respects, more favourable outcomes when compared to women with the same level of education intending to give birth in an OU. In this sample of low-risk women, we found that the effect of intended place on birth outcomes did not differ with womens level of education. Conclusion: FMU care appears to offer important benefits for birthing women with no additional risk to the infant. Both for women with and without post-secondary education, intending to give birth in an FMU significantly increased the likelihood of a spontaneous, uncomplicated birth with good outcomes for mother and infant compared to women intending to give birth in an OU. All women …","author":[{"dropping-particle":"","family":"Overgaard","given":"Charlotte","non-dropping-particle":"","parse-names":false,"suffix":""},{"dropping-particle":"","family":"Fenger-Grøn","given":"Morten","non-dropping-particle":"","parse-names":false,"suffix":""},{"dropping-particle":"","family":"Sandall","given":"Jane","non-dropping-particle":"","parse-names":false,"suffix":""}],"container-title":"BMC Public Health","id":"ITEM-2","issue":"1","issued":{"date-parts":[["2012"]]},"page":"1","publisher":"???","title":"Freestanding midwifery units versus obstetric units: Does the effect of place of birth differ with level of social disadvantage?","type":"article-journal","volume":"12"},"uris":["http://www.mendeley.com/documents/?uuid=3ba7b270-3743-487a-9df8-e367128e2706"]},{"id":"ITEM-3","itemData":{"DOI":"10.1016/j.midw.2015.08.007","ISSN":"02666138","PMID":"26386517","abstract":"Objective: to compare intrapartum- and neonatal mortality and intervention rates in term women starting labour in primary midwife-led versus secondary obstetrician-led care. Design: retrospective cohort study. Setting: Amsterdam region of the Netherlands. Participants: women with singleton pregnancies who gave birth beyond 37+0 weeks gestation in the years 2005 up to 2008 and lived in the catchment area of the neonatal intensive care units of both academic hospitals in Amsterdam. Women with a primary caesarean section or a pregnancy complicated by antepartum death or major congenital anomalies were excluded. For women in the midwife-led care group, a home or hospital birth could be planned. Measurements: analysis of linked data from the national perinatal register, and hospital- and midwifery record data. We assessed (unadjusted) relative risks with confidence intervals. Main outcome measures were incidences of intrapartum and neonatal (&lt;28 days) mortality. Secondary outcomes included incidences of caesarean section and vaginal instrumental delivery. Findings: 53,123 women started labour in primary care and 30,166 women in secondary care. Intrapartum and neonatal mortality rates were 37/53,123 (0.70‰) in the primary care group and 24/30,166 (0.80‰) in the secondary care group (relative risk 0.88; 95% CI 0.52-1.46). Women in the primary care group were less likely to deliver by secondary caesarean section (5% versus 16%; RR 0.31; 95% CI 0.30-0.32) or by instrumental delivery (10% versus 13%; RR 0.76; 95% CI 0.73-0.79). Key conclusions: we found a low absolute risk of intrapartum and neonatal mortality, with a comparable risk for women who started labour in primary versus secondary care. The intervention rate was significantly lower in women who started labour in primary care. Implications for practice: these findings suggest that it is possible to identify a group of women at low risk of complications that can start labour in primary care and have low rates of medical interventions whereas perinatal mortality is low.","author":[{"dropping-particle":"","family":"Wiegerinck","given":"M. M.J.","non-dropping-particle":"","parse-names":false,"suffix":""},{"dropping-particle":"","family":"Goes","given":"B. Y.","non-dropping-particle":"van der","parse-names":false,"suffix":""},{"dropping-particle":"","family":"Ravelli","given":"A. C.J.","non-dropping-particle":"","parse-names":false,"suffix":""},{"dropping-particle":"","family":"Post","given":"J. A.M.","non-dropping-particle":"van der","parse-names":false,"suffix":""},{"dropping-particle":"","family":"Klinkert","given":"J.","non-dropping-particle":"","parse-names":false,"suffix":""},{"dropping-particle":"","family":"Brandenbarg","given":"J.","non-dropping-particle":"","parse-names":false,"suffix":""},{"dropping-particle":"","family":"Buist","given":"F. C.D.","non-dropping-particle":"","parse-names":false,"suffix":""},{"dropping-particle":"","family":"Wouters","given":"M. G.A.J.","non-dropping-particle":"","parse-names":false,"suffix":""},{"dropping-particle":"","family":"Tamminga","given":"P.","non-dropping-particle":"","parse-names":false,"suffix":""},{"dropping-particle":"","family":"Jonge","given":"A.","non-dropping-particle":"de","parse-names":false,"suffix":""},{"dropping-particle":"","family":"Mol","given":"B. W.","non-dropping-particle":"","parse-names":false,"suffix":""}],"container-title":"Midwifery","id":"ITEM-3","issue":"12","issued":{"date-parts":[["2015"]]},"page":"1168-1176","publisher":"Elsevier","title":"Intrapartum and neonatal mortality in primary midwife-led and secondary obstetrician-led care in the Amsterdam region of the Netherlands: A retrospective cohort study","type":"article-journal","volume":"31"},"uris":["http://www.mendeley.com/documents/?uuid=abaa4a9b-3eb7-4286-90cd-62edbfb83c7e"]},{"id":"ITEM-4","itemData":{"DOI":"10.1186/s12884-015-0455-x","ISSN":"14712393","PMID":"25884308","abstract":"Background: Most studies on birth settings investigate the association between planned place of birth at the start of labor and birth outcomes and intervention rates. To optimize maternity care it also is important to pay attention to the entire process of pregnancy and childbirth. This study explores the association between the initial preferred place of birth and model of care, and the course of pregnancy and labor in low-risk nulliparous women in the Netherlands. Methods: As part of a Dutch prospective cohort study (2007-2011), we compared medical indications during pregnancy and birth outcomes of 576 women who initially preferred a home birth (n = 226), a midwife-led hospital birth (n = 168) or an obstetrician-led hospital birth (n = 182). Data were obtained by a questionnaire before 20 weeks of gestation and by medical records. Analyses were performed according to the initial preferred place of birth. Results: Low-risk nulliparous women who preferred a home birth with midwife-led care were less likely to be diagnosed with a medical indication during pregnancy compared to women who preferred a birth with obstetrician-led care (OR 0.41 95% CI 0.25-0.66). Preferring a birth with midwife-led care - both at home and in hospital - was associated with lower odds of induced labor (OR 0.51 95% CI 0.28-0.95 respectively OR 0.42 95% CI 0.21-0.85) and epidural analgesia (OR 0.32 95% CI 0.18-0.56 respectively OR 0.34 95% CI 0.19-0.62) compared to preferring a birth with obstetrician-led care. In addition, women who preferred a home birth were less likely to experience augmentation of labor (OR 0.54 95% CI 0.32-0.93) and narcotic analgesia (OR 0.41 95% CI 0.21-0.79) compared to women who preferred a birth with obstetrician-led care. We observed no significant association between preferred place of birth and mode of birth. Conclusions: Nulliparous women who initially preferred a home birth were less likely to be diagnosed with a medical indication during pregnancy. Women who initially preferred a birth with midwife-led care - both at home and in hospital - experienced lower rates of interventions during labor. Although some differences can be attributed to the model of care, we suggest that characteristics and attitudes of women themselves also play an important role.","author":[{"dropping-particle":"","family":"Haaren-ten Haken","given":"Tamar M.","non-dropping-particle":"van","parse-names":false,"suffix":""},{"dropping-particle":"","family":"Hendrix","given":"Marijke","non-dropping-particle":"","parse-names":false,"suffix":""},{"dropping-particle":"","family":"Smits","given":"Luc J.","non-dropping-particle":"","parse-names":false,"suffix":""},{"dropping-particle":"","family":"Nieuwenhuijze","given":"Marianne J.","non-dropping-particle":"","parse-names":false,"suffix":""},{"dropping-particle":"","family":"Severens","given":"Johan L.","non-dropping-particle":"","parse-names":false,"suffix":""},{"dropping-particle":"","family":"Vries","given":"Raymond G.","non-dropping-particle":"de","parse-names":false,"suffix":""},{"dropping-particle":"","family":"Nijhuis","given":"Jan G.","non-dropping-particle":"","parse-names":false,"suffix":""}],"container-title":"BMC Pregnancy and Childbirth","id":"ITEM-4","issue":"1","issued":{"date-parts":[["2015"]]},"page":"1-9","title":"The influence of preferred place of birth on the course of pregnancy and labor among healthy nulliparous women: A prospective cohort study","type":"article-journal","volume":"15"},"uris":["http://www.mendeley.com/documents/?uuid=f7d2d825-8ab1-40b9-9e8d-d6ff6523378d"]},{"id":"ITEM-5","itemData":{"DOI":"10.1186/s12884-016-1130-6","ISSN":"14712393","PMID":"27793112","abstract":"Background: The use of interventions in childbirth has increased the past decades. There is concern that some women might receive more interventions than they really need. For low-risk women, midwife-led birth settings may be of importance as a counterbalance towards the increasing rate of interventions. The effect of planned place of birth on interventions in the Netherlands is not yet clear. This study aims to give insight into differences in obstetric interventions and maternal outcomes for planned home versus planned hospital birth among women in midwife-led care. Methods: Women from twenty practices across the Netherlands were included in 2009 and 2010. Of these, 3495 were low-risk and in midwife-led care at the onset of labour. Information about planned place of birth and outcomes, including instrumental birth (caesarean section, vacuum or forceps birth), labour augmentation, episiotomy, oxytocin in third stage, postpartum haemorrhage &gt;1000 ml and perineal damage, came from the national midwife-led care perinatal database, and a postpartum questionnaire. Results: Women who planned home birth more often had spontaneous birth (nulliparous women aOR 1.38, 95 % CI 1.08-1.76, parous women aOR 2.29, 95 % CI 1.21-4.36) and less often episiotomy (nulliparous women aOR 0.73, 0.58-0.91, parous women aOR 0.47, 0.33-0.68) and use of oxytocin in the third stage (nulliparous women aOR 0.58, 0.42-0.80, parous women aOR 0.47, 0.37-0.60) compared to women who planned hospital birth. Nulliparous women more often had anal sphincter damage (aOR 1.75, 1.01-3.03), but the difference was not statistically significant if women who had caesarean sections were excluded. Parous women less often had labour augmentation (aOR 0.55, 0.36-0.82) and more often an intact perineum (aOR 1.65, 1.34-2.03). There were no differences in rates of vacuum/forceps birth, unplanned caesarean section and postpartum haemorrhage &gt;1000 ml. Conclusions: Women who planned home birth were more likely to give birth spontaneously and had fewer medical interventions.","author":[{"dropping-particle":"","family":"Bolten","given":"N.","non-dropping-particle":"","parse-names":false,"suffix":""},{"dropping-particle":"","family":"Jonge","given":"A.","non-dropping-particle":"de","parse-names":false,"suffix":""},{"dropping-particle":"","family":"Zwagerman","given":"E.","non-dropping-particle":"","parse-names":false,"suffix":""},{"dropping-particle":"","family":"Zwagerman","given":"P.","non-dropping-particle":"","parse-names":false,"suffix":""},{"dropping-particle":"","family":"Klomp","given":"T.","non-dropping-particle":"","parse-names":false,"suffix":""},{"dropping-particle":"","family":"Zwart","given":"J. J.","non-dropping-particle":"","parse-names":false,"suffix":""},{"dropping-particle":"","family":"Geerts","given":"C. C.","non-dropping-particle":"","parse-names":false,"suffix":""}],"container-title":"BMC Pregnancy and Childbirth","id":"ITEM-5","issue":"1","issued":{"date-parts":[["2016","10","28"]]},"publisher":"BMC Pregnancy and Childbirth","title":"Effect of planned place of birth on obstetric interventions and maternal outcomes among low-risk women: A cohort study in the Netherlands","type":"article-journal","volume":"16"},"uris":["http://www.mendeley.com/documents/?uuid=4617f906-56e3-4d57-9a31-6e4a983fd3ae"]}],"mendeley":{"formattedCitation":"(25,27,28,30,31)","manualFormatting":"(19, 22, 23, 25, 27)","plainTextFormattedCitation":"(25,27,28,30,31)","previouslyFormattedCitation":"(25,27,28,30,31)"},"properties":{"noteIndex":0},"schema":"https://github.com/citation-style-language/schema/raw/master/csl-citation.json"}</w:instrText>
            </w:r>
            <w:r w:rsidRPr="009266ED">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de-DE" w:eastAsia="en-GB"/>
                <w14:ligatures w14:val="none"/>
              </w:rPr>
              <w:t>(19,</w:t>
            </w:r>
            <w:r>
              <w:rPr>
                <w:rFonts w:ascii="Times New Roman" w:eastAsia="Arial" w:hAnsi="Times New Roman" w:cs="Times New Roman"/>
                <w:noProof/>
                <w:color w:val="000000"/>
                <w:kern w:val="0"/>
                <w:sz w:val="24"/>
                <w:szCs w:val="24"/>
                <w:lang w:val="de-DE" w:eastAsia="en-GB"/>
                <w14:ligatures w14:val="none"/>
              </w:rPr>
              <w:t xml:space="preserve"> </w:t>
            </w:r>
            <w:r w:rsidRPr="00105B63">
              <w:rPr>
                <w:rFonts w:ascii="Times New Roman" w:eastAsia="Arial" w:hAnsi="Times New Roman" w:cs="Times New Roman"/>
                <w:noProof/>
                <w:color w:val="000000"/>
                <w:kern w:val="0"/>
                <w:sz w:val="24"/>
                <w:szCs w:val="24"/>
                <w:lang w:val="de-DE" w:eastAsia="en-GB"/>
                <w14:ligatures w14:val="none"/>
              </w:rPr>
              <w:t>22,</w:t>
            </w:r>
            <w:r>
              <w:rPr>
                <w:rFonts w:ascii="Times New Roman" w:eastAsia="Arial" w:hAnsi="Times New Roman" w:cs="Times New Roman"/>
                <w:noProof/>
                <w:color w:val="000000"/>
                <w:kern w:val="0"/>
                <w:sz w:val="24"/>
                <w:szCs w:val="24"/>
                <w:lang w:val="de-DE" w:eastAsia="en-GB"/>
                <w14:ligatures w14:val="none"/>
              </w:rPr>
              <w:t xml:space="preserve"> </w:t>
            </w:r>
            <w:r w:rsidRPr="00105B63">
              <w:rPr>
                <w:rFonts w:ascii="Times New Roman" w:eastAsia="Arial" w:hAnsi="Times New Roman" w:cs="Times New Roman"/>
                <w:noProof/>
                <w:color w:val="000000"/>
                <w:kern w:val="0"/>
                <w:sz w:val="24"/>
                <w:szCs w:val="24"/>
                <w:lang w:val="de-DE" w:eastAsia="en-GB"/>
                <w14:ligatures w14:val="none"/>
              </w:rPr>
              <w:t>23,</w:t>
            </w:r>
            <w:r>
              <w:rPr>
                <w:rFonts w:ascii="Times New Roman" w:eastAsia="Arial" w:hAnsi="Times New Roman" w:cs="Times New Roman"/>
                <w:noProof/>
                <w:color w:val="000000"/>
                <w:kern w:val="0"/>
                <w:sz w:val="24"/>
                <w:szCs w:val="24"/>
                <w:lang w:val="de-DE" w:eastAsia="en-GB"/>
                <w14:ligatures w14:val="none"/>
              </w:rPr>
              <w:t xml:space="preserve"> </w:t>
            </w:r>
            <w:r w:rsidRPr="00105B63">
              <w:rPr>
                <w:rFonts w:ascii="Times New Roman" w:eastAsia="Arial" w:hAnsi="Times New Roman" w:cs="Times New Roman"/>
                <w:noProof/>
                <w:color w:val="000000"/>
                <w:kern w:val="0"/>
                <w:sz w:val="24"/>
                <w:szCs w:val="24"/>
                <w:lang w:val="de-DE" w:eastAsia="en-GB"/>
                <w14:ligatures w14:val="none"/>
              </w:rPr>
              <w:t>25,</w:t>
            </w:r>
            <w:r>
              <w:rPr>
                <w:rFonts w:ascii="Times New Roman" w:eastAsia="Arial" w:hAnsi="Times New Roman" w:cs="Times New Roman"/>
                <w:noProof/>
                <w:color w:val="000000"/>
                <w:kern w:val="0"/>
                <w:sz w:val="24"/>
                <w:szCs w:val="24"/>
                <w:lang w:val="de-DE" w:eastAsia="en-GB"/>
                <w14:ligatures w14:val="none"/>
              </w:rPr>
              <w:t xml:space="preserve"> </w:t>
            </w:r>
            <w:r w:rsidRPr="00105B63">
              <w:rPr>
                <w:rFonts w:ascii="Times New Roman" w:eastAsia="Arial" w:hAnsi="Times New Roman" w:cs="Times New Roman"/>
                <w:noProof/>
                <w:color w:val="000000"/>
                <w:kern w:val="0"/>
                <w:sz w:val="24"/>
                <w:szCs w:val="24"/>
                <w:lang w:val="de-DE" w:eastAsia="en-GB"/>
                <w14:ligatures w14:val="none"/>
              </w:rPr>
              <w:t>27)</w:t>
            </w:r>
            <w:r w:rsidRPr="009266ED">
              <w:rPr>
                <w:rFonts w:ascii="Times New Roman" w:eastAsia="Arial" w:hAnsi="Times New Roman" w:cs="Times New Roman"/>
                <w:color w:val="000000"/>
                <w:kern w:val="0"/>
                <w:sz w:val="24"/>
                <w:szCs w:val="24"/>
                <w:lang w:val="en-AU" w:eastAsia="en-GB"/>
                <w14:ligatures w14:val="none"/>
              </w:rPr>
              <w:fldChar w:fldCharType="end"/>
            </w:r>
          </w:p>
        </w:tc>
        <w:tc>
          <w:tcPr>
            <w:tcW w:w="2070" w:type="dxa"/>
          </w:tcPr>
          <w:p w14:paraId="0F3AF616"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de-DE" w:eastAsia="en-GB"/>
                <w14:ligatures w14:val="none"/>
              </w:rPr>
            </w:pPr>
            <w:r w:rsidRPr="009266ED">
              <w:rPr>
                <w:rFonts w:ascii="Times New Roman" w:eastAsia="Arial" w:hAnsi="Times New Roman" w:cs="Times New Roman"/>
                <w:color w:val="000000"/>
                <w:kern w:val="0"/>
                <w:sz w:val="24"/>
                <w:szCs w:val="24"/>
                <w:lang w:val="de-DE" w:eastAsia="en-GB"/>
                <w14:ligatures w14:val="none"/>
              </w:rPr>
              <w:t xml:space="preserve">556/30648 </w:t>
            </w:r>
          </w:p>
        </w:tc>
        <w:tc>
          <w:tcPr>
            <w:tcW w:w="2070" w:type="dxa"/>
          </w:tcPr>
          <w:p w14:paraId="63FF5CCB"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de-DE" w:eastAsia="en-GB"/>
                <w14:ligatures w14:val="none"/>
              </w:rPr>
            </w:pPr>
            <w:r w:rsidRPr="009266ED">
              <w:rPr>
                <w:rFonts w:ascii="Times New Roman" w:eastAsia="Arial" w:hAnsi="Times New Roman" w:cs="Times New Roman"/>
                <w:color w:val="000000"/>
                <w:kern w:val="0"/>
                <w:sz w:val="24"/>
                <w:szCs w:val="24"/>
                <w:lang w:val="de-DE" w:eastAsia="en-GB"/>
                <w14:ligatures w14:val="none"/>
              </w:rPr>
              <w:t>11158/35014</w:t>
            </w:r>
          </w:p>
        </w:tc>
        <w:tc>
          <w:tcPr>
            <w:tcW w:w="2340" w:type="dxa"/>
          </w:tcPr>
          <w:p w14:paraId="5697B76E"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de-DE" w:eastAsia="en-GB"/>
                <w14:ligatures w14:val="none"/>
              </w:rPr>
            </w:pPr>
            <w:r w:rsidRPr="009266ED">
              <w:rPr>
                <w:rFonts w:ascii="Times New Roman" w:eastAsia="Arial" w:hAnsi="Times New Roman" w:cs="Times New Roman"/>
                <w:color w:val="000000"/>
                <w:kern w:val="0"/>
                <w:sz w:val="24"/>
                <w:szCs w:val="24"/>
                <w:lang w:val="de-DE" w:eastAsia="en-GB"/>
                <w14:ligatures w14:val="none"/>
              </w:rPr>
              <w:t>0.25 [0.02, 3.80]</w:t>
            </w:r>
          </w:p>
        </w:tc>
        <w:tc>
          <w:tcPr>
            <w:tcW w:w="900" w:type="dxa"/>
          </w:tcPr>
          <w:p w14:paraId="1564CF14"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de-DE" w:eastAsia="en-GB"/>
                <w14:ligatures w14:val="none"/>
              </w:rPr>
            </w:pPr>
            <w:r w:rsidRPr="009266ED">
              <w:rPr>
                <w:rFonts w:ascii="Times New Roman" w:eastAsia="Arial" w:hAnsi="Times New Roman" w:cs="Times New Roman"/>
                <w:color w:val="000000"/>
                <w:kern w:val="0"/>
                <w:sz w:val="24"/>
                <w:szCs w:val="24"/>
                <w:lang w:val="de-DE" w:eastAsia="en-GB"/>
                <w14:ligatures w14:val="none"/>
              </w:rPr>
              <w:t>80</w:t>
            </w:r>
          </w:p>
        </w:tc>
      </w:tr>
      <w:tr w:rsidR="00150AB9" w14:paraId="36788F93" w14:textId="77777777" w:rsidTr="004C420C">
        <w:trPr>
          <w:trHeight w:val="145"/>
        </w:trPr>
        <w:tc>
          <w:tcPr>
            <w:tcW w:w="3690" w:type="dxa"/>
          </w:tcPr>
          <w:p w14:paraId="71C35358"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de-DE" w:eastAsia="en-GB"/>
                <w14:ligatures w14:val="none"/>
              </w:rPr>
            </w:pPr>
            <w:r w:rsidRPr="009266ED">
              <w:rPr>
                <w:rFonts w:ascii="Times New Roman" w:eastAsia="Arial" w:hAnsi="Times New Roman" w:cs="Times New Roman"/>
                <w:color w:val="000000"/>
                <w:kern w:val="0"/>
                <w:sz w:val="24"/>
                <w:szCs w:val="24"/>
                <w:lang w:val="de-DE" w:eastAsia="en-GB"/>
                <w14:ligatures w14:val="none"/>
              </w:rPr>
              <w:t>Less-well integrated</w:t>
            </w:r>
          </w:p>
        </w:tc>
        <w:tc>
          <w:tcPr>
            <w:tcW w:w="2250" w:type="dxa"/>
          </w:tcPr>
          <w:p w14:paraId="6D6142F0"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de-DE" w:eastAsia="en-GB"/>
                <w14:ligatures w14:val="none"/>
              </w:rPr>
              <w:t xml:space="preserve">2 </w:t>
            </w:r>
            <w:r w:rsidRPr="009266ED">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de-DE" w:eastAsia="en-GB"/>
                <w14:ligatures w14:val="none"/>
              </w:rPr>
              <w:instrText>ADDIN CSL_CITATION {"citationItems":[{"id":"ITEM-1","itemData":{"DOI":"10.1111/j.1471-0528.2011.03043.x","ISSN":"14700328","PMID":"21749629","abstract":"Objective To investigate possible differences in operative delivery rate among low-risk women, randomised to an alongside midwifery-led unit or to standard obstetric units within the same hospital. Design Randomised controlled trial. Setting Department of Obstetrics and Gynaecology, Østfold Hospital Trust, TromsØ, Norway. Population A total of 1111 women assessed to be at low risk at onset of spontaneous labour. Methods Randomisation into one of three birth units: the special unit; the normal unit; or the midwife-led unit. Main outcome measures Total operative delivery rate, augmentation, pain relief, postpartum haemorrhage, sphincter injuries and intrapartum transfer, Apgar score &lt;7 at 5 minutes, metabolic acidosis and transfer to neonatal intensive care unit. Results There were no significant differences in total operative deliveries between the three units: 16.3% in the midwife-led unit; 18.0% in the normal unit; and 18.8% in the special unit. There were no significant differences in postpartum haemorrhage, sphincter injuries or in neonatal outcomes. There were statistically significant differences in augmentation (midwife-led unit versus normal unit RR 0.73, 95% CI 0.59-0.89; midwife-led unit versus special unit RR 0.69, 95% CI 0.56-0.86), in epidural analgesia (midwife-led unit versus normal unit RR 0.68, 95% CI 0.52-0.90; midwife-led unit versus special unit RR 0.64, 95% CI 0.47-0.86) and in acupuncture (midwife-led unit versus normal unit RR 1.45, 95% CI 1.25-1.69; midwife-led unit versus special unit RR 1.45, 95% CI 1.22-1.73). Conclusions The level of birth care does not significantly affect the rate of operative deliveries in low-risk women without any expressed preference for level of birth care. © 2011 The Authors BJOG An International Journal of Obstetrics and Gynaecology © 2011 RCOG.","author":[{"dropping-particle":"","family":"Bernitz","given":"S.","non-dropping-particle":"","parse-names":false,"suffix":""},{"dropping-particle":"","family":"Rolland","given":"R.","non-dropping-particle":"","parse-names":false,"suffix":""},{"dropping-particle":"","family":"Blix","given":"E.","non-dropping-particle":"","parse-names":false,"suffix":""},{"dropping-particle":"","family":"Jacobsen","given":"M.","non-dropping-particle":"","parse-names":false,"suffix":""},{"dropping-particle":"","family":"SjØborg","given":"K.","non-dropping-particle":"","parse-names":false,"suffix":""},{"dropping-particle":"","family":"Øian","given":"P.","non-dropping-particle":"","parse-names":false,"suffix":""}],"container-title":"BJOG: An International Journal of Obstetrics and Gynaecology","id":"ITEM-1","issue":"11","issued":{"date-parts":[["2011"]]},"page":"1357-1364","title":"Is the operative delivery rate in low-risk women dependent on the level of birth care? A randomised controlled trial","type":"article-journal","volume":"118"},"uris":["http://www.mendeley.com/documents/?uuid=c03e9681-2de7-4c6c-87b1-73077a860a98"]},{"id":"ITEM-2","itemData":{"DOI":"10.3390/ijerph17082718","ISSN":"16604601","PMID":"32326549","abstract":"Background: The present observational study aimed to describe women and delivery characteristics and early birth outcomes according to planned out-of-hospital delivery and to compare this information with comparable planned in-hospital deliveries. Methods: 1099 healthy low-risk women who delivered out-of-hospital between 2014 to 2018, with a gestational age of 37–42 completed weeks of pregnancy, with single, vertex babies whose birth was expected to be vaginal and spontaneous were enrolled. Moreover, a case-control study was designed comparing characteristics of these births to a matched 1:5 sample. Results: living in a medium city (RR 1.81, 95% CI 1.19–2.74), being multiparous (RR 1.66, CI 1.09–2.51), having the first child at ≥35 years old (RR 1.84, CI 1.02–3.33), not working (RR 1.77, CI 1.06–2.96), not being omnivorous (RR 1.80, CI 1.08–3.00), and not smoking (RR 2.53, CI 1.06–6.07) were all related to an increased chance of delivering at home compared to in a freestanding midwifery unit. The significant factors in choosing to give birth out-of-hospital instead of in-hospital were living in a large or medium city (OR 2.20; 1.75–2.77; OR 2.41; 1.93–3.02) and having a secondary or higher level of education (OR &gt; 2 for both parents). Within the first week of delivery, 6 of 1099 mothers and 19 of 1099 neonates were hospitalized. Conclusions: out-of-hospital births in women with low-risk pregnancies is a possible option that needs to be planned, monitored, regulated, and evaluated according to healthcare control systems in order to work, as in hospitals, for the safest and most effective care to a mother and her neonate(s).","author":[{"dropping-particle":"","family":"Campiotti","given":"Marta","non-dropping-particle":"","parse-names":false,"suffix":""},{"dropping-particle":"","family":"Campi","given":"Rita","non-dropping-particle":"","parse-names":false,"suffix":""},{"dropping-particle":"","family":"Zanetti","given":"Michele","non-dropping-particle":"","parse-names":false,"suffix":""},{"dropping-particle":"","family":"Olivieri","given":"Paola","non-dropping-particle":"","parse-names":false,"suffix":""},{"dropping-particle":"","family":"Faggianelli","given":"Alice","non-dropping-particle":"","parse-names":false,"suffix":""},{"dropping-particle":"","family":"Bonati","given":"Maurizio","non-dropping-particle":"","parse-names":false,"suffix":""}],"container-title":"International Journal of Environmental Research and Public Health","id":"ITEM-2","issue":"8","issued":{"date-parts":[["2020"]]},"title":"Low-risk planned out-of-hospital births: Characteristics and perinatal outcomes in different italian birth settings","type":"article-journal","volume":"17"},"uris":["http://www.mendeley.com/documents/?uuid=7fff1ef8-3c17-43c1-9f31-48bf6edde5e0"]}],"mendeley":{"formattedCitation":"(29,37)","manualFormatting":"(24, 29)","plainTextFormattedCitation":"(29,37)","previouslyFormattedCitation":"(29,37)"},"properties":{"noteIndex":0},"schema":"https://github.com/citation-style-language/schema/raw/master/csl-citation.json"}</w:instrText>
            </w:r>
            <w:r w:rsidRPr="009266ED">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w:t>
            </w:r>
            <w:r>
              <w:rPr>
                <w:rFonts w:ascii="Times New Roman" w:eastAsia="Arial" w:hAnsi="Times New Roman" w:cs="Times New Roman"/>
                <w:noProof/>
                <w:color w:val="000000"/>
                <w:kern w:val="0"/>
                <w:sz w:val="24"/>
                <w:szCs w:val="24"/>
                <w:lang w:val="en-AU" w:eastAsia="en-GB"/>
                <w14:ligatures w14:val="none"/>
              </w:rPr>
              <w:t>24</w:t>
            </w:r>
            <w:r w:rsidRPr="00105B63">
              <w:rPr>
                <w:rFonts w:ascii="Times New Roman" w:eastAsia="Arial" w:hAnsi="Times New Roman" w:cs="Times New Roman"/>
                <w:noProof/>
                <w:color w:val="000000"/>
                <w:kern w:val="0"/>
                <w:sz w:val="24"/>
                <w:szCs w:val="24"/>
                <w:lang w:val="en-AU" w:eastAsia="en-GB"/>
                <w14:ligatures w14:val="none"/>
              </w:rPr>
              <w:t>,</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w:t>
            </w:r>
            <w:r>
              <w:rPr>
                <w:rFonts w:ascii="Times New Roman" w:eastAsia="Arial" w:hAnsi="Times New Roman" w:cs="Times New Roman"/>
                <w:noProof/>
                <w:color w:val="000000"/>
                <w:kern w:val="0"/>
                <w:sz w:val="24"/>
                <w:szCs w:val="24"/>
                <w:lang w:val="en-AU" w:eastAsia="en-GB"/>
                <w14:ligatures w14:val="none"/>
              </w:rPr>
              <w:t>9</w:t>
            </w:r>
            <w:r w:rsidRPr="00105B63">
              <w:rPr>
                <w:rFonts w:ascii="Times New Roman" w:eastAsia="Arial" w:hAnsi="Times New Roman" w:cs="Times New Roman"/>
                <w:noProof/>
                <w:color w:val="000000"/>
                <w:kern w:val="0"/>
                <w:sz w:val="24"/>
                <w:szCs w:val="24"/>
                <w:lang w:val="en-AU" w:eastAsia="en-GB"/>
                <w14:ligatures w14:val="none"/>
              </w:rPr>
              <w:t>)</w:t>
            </w:r>
            <w:r w:rsidRPr="009266ED">
              <w:rPr>
                <w:rFonts w:ascii="Times New Roman" w:eastAsia="Arial" w:hAnsi="Times New Roman" w:cs="Times New Roman"/>
                <w:color w:val="000000"/>
                <w:kern w:val="0"/>
                <w:sz w:val="24"/>
                <w:szCs w:val="24"/>
                <w:lang w:val="en-AU" w:eastAsia="en-GB"/>
                <w14:ligatures w14:val="none"/>
              </w:rPr>
              <w:fldChar w:fldCharType="end"/>
            </w:r>
          </w:p>
        </w:tc>
        <w:tc>
          <w:tcPr>
            <w:tcW w:w="2070" w:type="dxa"/>
          </w:tcPr>
          <w:p w14:paraId="4751E7A6"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84/1260</w:t>
            </w:r>
          </w:p>
        </w:tc>
        <w:tc>
          <w:tcPr>
            <w:tcW w:w="2070" w:type="dxa"/>
          </w:tcPr>
          <w:p w14:paraId="2C30ABE4"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40/418</w:t>
            </w:r>
          </w:p>
        </w:tc>
        <w:tc>
          <w:tcPr>
            <w:tcW w:w="2340" w:type="dxa"/>
          </w:tcPr>
          <w:p w14:paraId="623F0279"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0.43 [0.23, 0.81]</w:t>
            </w:r>
          </w:p>
        </w:tc>
        <w:tc>
          <w:tcPr>
            <w:tcW w:w="900" w:type="dxa"/>
          </w:tcPr>
          <w:p w14:paraId="264EC216"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00</w:t>
            </w:r>
          </w:p>
        </w:tc>
      </w:tr>
      <w:tr w:rsidR="00150AB9" w14:paraId="725E7090" w14:textId="77777777" w:rsidTr="004C420C">
        <w:trPr>
          <w:trHeight w:val="300"/>
        </w:trPr>
        <w:tc>
          <w:tcPr>
            <w:tcW w:w="3690" w:type="dxa"/>
          </w:tcPr>
          <w:p w14:paraId="4A28BC1D" w14:textId="77777777" w:rsidR="00150AB9" w:rsidRPr="009266ED" w:rsidRDefault="00150AB9" w:rsidP="004C420C">
            <w:pPr>
              <w:spacing w:line="480" w:lineRule="auto"/>
              <w:rPr>
                <w:rFonts w:ascii="Times New Roman" w:eastAsia="Arial" w:hAnsi="Times New Roman" w:cs="Times New Roman"/>
                <w:b/>
                <w:bCs/>
                <w:color w:val="000000"/>
                <w:kern w:val="0"/>
                <w:sz w:val="24"/>
                <w:szCs w:val="24"/>
                <w:lang w:eastAsia="en-GB"/>
                <w14:ligatures w14:val="none"/>
              </w:rPr>
            </w:pPr>
            <w:r w:rsidRPr="009266ED">
              <w:rPr>
                <w:rFonts w:ascii="Times New Roman" w:eastAsia="Arial" w:hAnsi="Times New Roman" w:cs="Times New Roman"/>
                <w:b/>
                <w:bCs/>
                <w:color w:val="000000"/>
                <w:kern w:val="0"/>
                <w:sz w:val="24"/>
                <w:szCs w:val="24"/>
                <w:lang w:val="en-AU" w:eastAsia="en-GB"/>
                <w14:ligatures w14:val="none"/>
              </w:rPr>
              <w:t>Epidural Analgesics</w:t>
            </w:r>
          </w:p>
        </w:tc>
        <w:tc>
          <w:tcPr>
            <w:tcW w:w="2250" w:type="dxa"/>
          </w:tcPr>
          <w:p w14:paraId="17C589D7" w14:textId="77777777" w:rsidR="00150AB9" w:rsidRPr="009266ED" w:rsidRDefault="00150AB9" w:rsidP="004C420C">
            <w:pPr>
              <w:spacing w:line="480" w:lineRule="auto"/>
              <w:rPr>
                <w:rFonts w:ascii="Times New Roman" w:eastAsia="Arial" w:hAnsi="Times New Roman" w:cs="Times New Roman"/>
                <w:color w:val="000000"/>
                <w:kern w:val="0"/>
                <w:sz w:val="24"/>
                <w:szCs w:val="24"/>
                <w:lang w:eastAsia="en-GB"/>
                <w14:ligatures w14:val="none"/>
              </w:rPr>
            </w:pPr>
            <w:r w:rsidRPr="009266ED">
              <w:rPr>
                <w:rFonts w:ascii="Times New Roman" w:eastAsia="Arial" w:hAnsi="Times New Roman" w:cs="Times New Roman"/>
                <w:color w:val="000000"/>
                <w:kern w:val="0"/>
                <w:sz w:val="24"/>
                <w:szCs w:val="24"/>
                <w:lang w:eastAsia="en-GB"/>
                <w14:ligatures w14:val="none"/>
              </w:rPr>
              <w:t>9</w:t>
            </w:r>
          </w:p>
        </w:tc>
        <w:tc>
          <w:tcPr>
            <w:tcW w:w="2070" w:type="dxa"/>
          </w:tcPr>
          <w:p w14:paraId="1045C6C3"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2343/74753</w:t>
            </w:r>
          </w:p>
        </w:tc>
        <w:tc>
          <w:tcPr>
            <w:tcW w:w="2070" w:type="dxa"/>
          </w:tcPr>
          <w:p w14:paraId="5FE6EF85"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4909/42733</w:t>
            </w:r>
          </w:p>
        </w:tc>
        <w:tc>
          <w:tcPr>
            <w:tcW w:w="2340" w:type="dxa"/>
          </w:tcPr>
          <w:p w14:paraId="397FA280"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0.26 [0.18, 0.37]</w:t>
            </w:r>
          </w:p>
        </w:tc>
        <w:tc>
          <w:tcPr>
            <w:tcW w:w="900" w:type="dxa"/>
          </w:tcPr>
          <w:p w14:paraId="7089D287"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00</w:t>
            </w:r>
          </w:p>
        </w:tc>
      </w:tr>
      <w:tr w:rsidR="00150AB9" w14:paraId="73E437DC" w14:textId="77777777" w:rsidTr="004C420C">
        <w:trPr>
          <w:trHeight w:val="97"/>
        </w:trPr>
        <w:tc>
          <w:tcPr>
            <w:tcW w:w="3690" w:type="dxa"/>
          </w:tcPr>
          <w:p w14:paraId="2C113754"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hAnsi="Times New Roman" w:cs="Times New Roman"/>
                <w:sz w:val="24"/>
                <w:szCs w:val="24"/>
              </w:rPr>
              <w:t>Well-Integrated</w:t>
            </w:r>
          </w:p>
        </w:tc>
        <w:tc>
          <w:tcPr>
            <w:tcW w:w="2250" w:type="dxa"/>
          </w:tcPr>
          <w:p w14:paraId="2B846476"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 xml:space="preserve">5 </w:t>
            </w:r>
            <w:r w:rsidRPr="009266ED">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11/j.1471-0528.1993.tb12972.x","ISSN":"14710528","PMID":"8494832","abstract":"Objectives To compare the outcome of two methods of maternity care during the antenatal period and at delivery. One was to be midwife‐led for both antenatal care and delivery, the latter taking place in rooms similar to those in one's own home to simulate home confinement. The other would be consultant‐led with the mothers labouring in the delivery suite rooms with resuscitation equipment for both mother and baby in evidence, monitors present and a delivery bed on which both anaesthetic and obstetric procedures could be easily and safely carried out. Design Randomised controlled trial. Setting Leicester Royal Infirmary Maternity Hospital. Subjects Of 3510 women who were randomised, 2304 were assigned to the midwife‐led scheme and 1206 were assigned to the consultant‐led scheme. Main outcome measures Complications in the antenatal, intrapartum and postpartum periods were compared as was maternal morbidity and fetal mortality and morbidity. Satisfaction of the women with care over different periods of the pregnancy and birth were assessed. Results There were few significant differences in antepartum, intrapartum and postpartum events between the two groups. There was no difference in the percentage of mothers and babies discharged home alive and well. Generally higher levels of satisfaction with care antenatally and during labour and delivery were shown in those women allocated to midwife care. Copyright © 1993, Wiley Blackwell. All rights reserved","author":[{"dropping-particle":"","family":"Dobbie","given":"Gordon","non-dropping-particle":"","parse-names":false,"suffix":""},{"dropping-particle":"","family":"Owen‐Johnstone","given":"Lucy","non-dropping-particle":"","parse-names":false,"suffix":""},{"dropping-particle":"","family":"Jagger","given":"Carol","non-dropping-particle":"","parse-names":false,"suffix":""},{"dropping-particle":"","family":"Hopkins","given":"Margaret","non-dropping-particle":"","parse-names":false,"suffix":""},{"dropping-particle":"","family":"Kennedy","given":"June","non-dropping-particle":"","parse-names":false,"suffix":""}],"container-title":"BJOG: An International Journal of Obstetrics &amp; Gynaecology","id":"ITEM-1","issue":"4","issued":{"date-parts":[["1993"]]},"page":"316-323","title":"Simulated home delivery in hospital: a randomised controlled trial","type":"article-journal","volume":"100"},"uris":["http://www.mendeley.com/documents/?uuid=996b1dfc-ede9-4ab1-91be-2c93b649f4f7"]},{"id":"ITEM-2","itemData":{"DOI":"10.1186/1471-2458-12-478","ISSN":"14712458","PMID":"22726575","abstract":"Background: Social inequity in perinatal and maternal health is a well-documented health problem even in countries with a high level of social equality. We aimed to study whether the effect of birthplace on perinatal and maternal morbidity, birth interventions and use of pain relief among low risk women intending to give birth in two freestanding midwifery units (FMU) versus two obstetric units in Denmark differed by level of social disadvantage. Methods: The study was designed as a cohort study with a matched control group. It included 839 low-risk women intending to give birth in an FMU, who were prospectively and individually matched on nine selected obstetric/socio-economic factors to 839 low-risk women intending OU birth. Educational level was chosen as a proxy for social position. Analysis was by intention-to-treat. Results: Women intending to give birth in an FMU had a significantly higher likelihood of uncomplicated, spontaneous birth with good outcomes for mother and infant compared to women intending to give birth in an OU. The likelihood of intact perineum, use of upright position for birth and water birth was also higher. No difference was found in perinatal morbidity or third/fourth degree tears, while birth interventions including caesarean section and epidural analgesia were significantly less frequent among women intending to give birth in an FMU. In our sample of healthy low-risk women with spontaneous onset of labour at term after an uncomplicated pregnancy, the positive results of intending to give birth in an FMU as compared to an OU were found to hold for both women with post-secondary education and the potentially vulnerable group of FMU women without post-secondary education. In all cases, women without post-secondary education intending to give birth in an FMU had comparable and, in some respects, more favourable outcomes when compared to women with the same level of education intending to give birth in an OU. In this sample of low-risk women, we found that the effect of intended place on birth outcomes did not differ with womens level of education. Conclusion: FMU care appears to offer important benefits for birthing women with no additional risk to the infant. Both for women with and without post-secondary education, intending to give birth in an FMU significantly increased the likelihood of a spontaneous, uncomplicated birth with good outcomes for mother and infant compared to women intending to give birth in an OU. All women …","author":[{"dropping-particle":"","family":"Overgaard","given":"Charlotte","non-dropping-particle":"","parse-names":false,"suffix":""},{"dropping-particle":"","family":"Fenger-Grøn","given":"Morten","non-dropping-particle":"","parse-names":false,"suffix":""},{"dropping-particle":"","family":"Sandall","given":"Jane","non-dropping-particle":"","parse-names":false,"suffix":""}],"container-title":"BMC Public Health","id":"ITEM-2","issue":"1","issued":{"date-parts":[["2012"]]},"page":"1","publisher":"???","title":"Freestanding midwifery units versus obstetric units: Does the effect of place of birth differ with level of social disadvantage?","type":"article-journal","volume":"12"},"uris":["http://www.mendeley.com/documents/?uuid=3ba7b270-3743-487a-9df8-e367128e2706"]},{"id":"ITEM-3","itemData":{"DOI":"10.1136/bmjopen-2017-018845","ISSN":"20446055","PMID":"29306890","abstract":"Objective To compare intrapartum and neonatal mortality in low-risk term women starting labour in midwife-led versus obstetrician-led care. Study design We performed a propensity score matched study using data from our national perinatal register, completed with data from medical files. We studied women without major risk factors with singleton pregnancies who gave birth at term between 2005 and 2008 in the Amsterdam region of the Netherlands. Major risk factors comprised non-vertex position of the fetus, previous Caesarean birth, hypertension, (gestational) diabetes mellitus, post-term pregnancy (≥42 weeks), prolonged rupture of membranes (&gt;24 hours), vaginal bleeding in the second half of pregnancy or induced labour. Groups were devided by midwife-led versus obstetrician-led care at the onset of labour. The primary outcome was intrapartum and neonatal (&lt;28 days) mortality. Secondary outcomes included obstetric interventions, 5 min Apgar scores&lt;7 and neonatal intensive care admittance for &gt;24 hours. Results We studied 57 396 women. Perinatal mortality occurred in 30 of 46 764 (0.64‰) women in midwife-led care and in 2 of 10 632 (0.19‰) women in obstetrician-led care (OR 3.4, 95% CI 0.82 to 14.3). A propensity score matched analysis in a 1:1 ratio with 10 632 women per group revealed an OR for perinatal mortality of 4.0 (95% CI 0.85 to 18.9). Conclusion Among low-risk women, midwife-led care at the onset of labour was associated with a statistically non-significant higher mortality rate.","author":[{"dropping-particle":"","family":"Wiegerinck","given":"Melanie M.J.","non-dropping-particle":"","parse-names":false,"suffix":""},{"dropping-particle":"","family":"Goes","given":"Birgit Y.","non-dropping-particle":"Van Der","parse-names":false,"suffix":""},{"dropping-particle":"","family":"Ravelli","given":"Anita C.J.","non-dropping-particle":"","parse-names":false,"suffix":""},{"dropping-particle":"","family":"Post","given":"Joris A.M.","non-dropping-particle":"Van Der","parse-names":false,"suffix":""},{"dropping-particle":"","family":"Buist","given":"Fayette C.D.","non-dropping-particle":"","parse-names":false,"suffix":""},{"dropping-particle":"","family":"Tamminga","given":"Pieter","non-dropping-particle":"","parse-names":false,"suffix":""},{"dropping-particle":"","family":"Mol","given":"Ben W.","non-dropping-particle":"","parse-names":false,"suffix":""}],"container-title":"BMJ Open","id":"ITEM-3","issue":"1","issued":{"date-parts":[["2018"]]},"page":"1-9","title":"Intrapartum and neonatal mortality among low-risk women in midwife-led versus obstetrician-led care in the Amsterdam region of the Netherlands: A propensity score matched study","type":"article-journal","volume":"8"},"uris":["http://www.mendeley.com/documents/?uuid=a6aed77f-19ec-4508-a09f-3803e428d5be"]},{"id":"ITEM-4","itemData":{"DOI":"10.1016/j.midw.2015.08.007","ISSN":"02666138","PMID":"26386517","abstract":"Objective: to compare intrapartum- and neonatal mortality and intervention rates in term women starting labour in primary midwife-led versus secondary obstetrician-led care. Design: retrospective cohort study. Setting: Amsterdam region of the Netherlands. Participants: women with singleton pregnancies who gave birth beyond 37+0 weeks gestation in the years 2005 up to 2008 and lived in the catchment area of the neonatal intensive care units of both academic hospitals in Amsterdam. Women with a primary caesarean section or a pregnancy complicated by antepartum death or major congenital anomalies were excluded. For women in the midwife-led care group, a home or hospital birth could be planned. Measurements: analysis of linked data from the national perinatal register, and hospital- and midwifery record data. We assessed (unadjusted) relative risks with confidence intervals. Main outcome measures were incidences of intrapartum and neonatal (&lt;28 days) mortality. Secondary outcomes included incidences of caesarean section and vaginal instrumental delivery. Findings: 53,123 women started labour in primary care and 30,166 women in secondary care. Intrapartum and neonatal mortality rates were 37/53,123 (0.70‰) in the primary care group and 24/30,166 (0.80‰) in the secondary care group (relative risk 0.88; 95% CI 0.52-1.46). Women in the primary care group were less likely to deliver by secondary caesarean section (5% versus 16%; RR 0.31; 95% CI 0.30-0.32) or by instrumental delivery (10% versus 13%; RR 0.76; 95% CI 0.73-0.79). Key conclusions: we found a low absolute risk of intrapartum and neonatal mortality, with a comparable risk for women who started labour in primary versus secondary care. The intervention rate was significantly lower in women who started labour in primary care. Implications for practice: these findings suggest that it is possible to identify a group of women at low risk of complications that can start labour in primary care and have low rates of medical interventions whereas perinatal mortality is low.","author":[{"dropping-particle":"","family":"Wiegerinck","given":"M. M.J.","non-dropping-particle":"","parse-names":false,"suffix":""},{"dropping-particle":"","family":"Goes","given":"B. Y.","non-dropping-particle":"van der","parse-names":false,"suffix":""},{"dropping-particle":"","family":"Ravelli","given":"A. C.J.","non-dropping-particle":"","parse-names":false,"suffix":""},{"dropping-particle":"","family":"Post","given":"J. A.M.","non-dropping-particle":"van der","parse-names":false,"suffix":""},{"dropping-particle":"","family":"Klinkert","given":"J.","non-dropping-particle":"","parse-names":false,"suffix":""},{"dropping-particle":"","family":"Brandenbarg","given":"J.","non-dropping-particle":"","parse-names":false,"suffix":""},{"dropping-particle":"","family":"Buist","given":"F. C.D.","non-dropping-particle":"","parse-names":false,"suffix":""},{"dropping-particle":"","family":"Wouters","given":"M. G.A.J.","non-dropping-particle":"","parse-names":false,"suffix":""},{"dropping-particle":"","family":"Tamminga","given":"P.","non-dropping-particle":"","parse-names":false,"suffix":""},{"dropping-particle":"","family":"Jonge","given":"A.","non-dropping-particle":"de","parse-names":false,"suffix":""},{"dropping-particle":"","family":"Mol","given":"B. W.","non-dropping-particle":"","parse-names":false,"suffix":""}],"container-title":"Midwifery","id":"ITEM-4","issue":"12","issued":{"date-parts":[["2015"]]},"page":"1168-1176","publisher":"Elsevier","title":"Intrapartum and neonatal mortality in primary midwife-led and secondary obstetrician-led care in the Amsterdam region of the Netherlands: A retrospective cohort study","type":"article-journal","volume":"31"},"uris":["http://www.mendeley.com/documents/?uuid=abaa4a9b-3eb7-4286-90cd-62edbfb83c7e"]},{"id":"ITEM-5","itemData":{"DOI":"10.1186/s12884-015-0455-x","ISSN":"14712393","PMID":"25884308","abstract":"Background: Most studies on birth settings investigate the association between planned place of birth at the start of labor and birth outcomes and intervention rates. To optimize maternity care it also is important to pay attention to the entire process of pregnancy and childbirth. This study explores the association between the initial preferred place of birth and model of care, and the course of pregnancy and labor in low-risk nulliparous women in the Netherlands. Methods: As part of a Dutch prospective cohort study (2007-2011), we compared medical indications during pregnancy and birth outcomes of 576 women who initially preferred a home birth (n = 226), a midwife-led hospital birth (n = 168) or an obstetrician-led hospital birth (n = 182). Data were obtained by a questionnaire before 20 weeks of gestation and by medical records. Analyses were performed according to the initial preferred place of birth. Results: Low-risk nulliparous women who preferred a home birth with midwife-led care were less likely to be diagnosed with a medical indication during pregnancy compared to women who preferred a birth with obstetrician-led care (OR 0.41 95% CI 0.25-0.66). Preferring a birth with midwife-led care - both at home and in hospital - was associated with lower odds of induced labor (OR 0.51 95% CI 0.28-0.95 respectively OR 0.42 95% CI 0.21-0.85) and epidural analgesia (OR 0.32 95% CI 0.18-0.56 respectively OR 0.34 95% CI 0.19-0.62) compared to preferring a birth with obstetrician-led care. In addition, women who preferred a home birth were less likely to experience augmentation of labor (OR 0.54 95% CI 0.32-0.93) and narcotic analgesia (OR 0.41 95% CI 0.21-0.79) compared to women who preferred a birth with obstetrician-led care. We observed no significant association between preferred place of birth and mode of birth. Conclusions: Nulliparous women who initially preferred a home birth were less likely to be diagnosed with a medical indication during pregnancy. Women who initially preferred a birth with midwife-led care - both at home and in hospital - experienced lower rates of interventions during labor. Although some differences can be attributed to the model of care, we suggest that characteristics and attitudes of women themselves also play an important role.","author":[{"dropping-particle":"","family":"Haaren-ten Haken","given":"Tamar M.","non-dropping-particle":"van","parse-names":false,"suffix":""},{"dropping-particle":"","family":"Hendrix","given":"Marijke","non-dropping-particle":"","parse-names":false,"suffix":""},{"dropping-particle":"","family":"Smits","given":"Luc J.","non-dropping-particle":"","parse-names":false,"suffix":""},{"dropping-particle":"","family":"Nieuwenhuijze","given":"Marianne J.","non-dropping-particle":"","parse-names":false,"suffix":""},{"dropping-particle":"","family":"Severens","given":"Johan L.","non-dropping-particle":"","parse-names":false,"suffix":""},{"dropping-particle":"","family":"Vries","given":"Raymond G.","non-dropping-particle":"de","parse-names":false,"suffix":""},{"dropping-particle":"","family":"Nijhuis","given":"Jan G.","non-dropping-particle":"","parse-names":false,"suffix":""}],"container-title":"BMC Pregnancy and Childbirth","id":"ITEM-5","issue":"1","issued":{"date-parts":[["2015"]]},"page":"1-9","title":"The influence of preferred place of birth on the course of pregnancy and labor among healthy nulliparous women: A prospective cohort study","type":"article-journal","volume":"15"},"uris":["http://www.mendeley.com/documents/?uuid=f7d2d825-8ab1-40b9-9e8d-d6ff6523378d"]}],"mendeley":{"formattedCitation":"(24,27,28,30,31)","manualFormatting":"(18, 22, 23, 25, 27)","plainTextFormattedCitation":"(24,27,28,30,31)","previouslyFormattedCitation":"(24,27,28,30,31)"},"properties":{"noteIndex":0},"schema":"https://github.com/citation-style-language/schema/raw/master/csl-citation.json"}</w:instrText>
            </w:r>
            <w:r w:rsidRPr="009266ED">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18,</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2,</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3,</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5,</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7)</w:t>
            </w:r>
            <w:r w:rsidRPr="009266ED">
              <w:rPr>
                <w:rFonts w:ascii="Times New Roman" w:eastAsia="Arial" w:hAnsi="Times New Roman" w:cs="Times New Roman"/>
                <w:color w:val="000000"/>
                <w:kern w:val="0"/>
                <w:sz w:val="24"/>
                <w:szCs w:val="24"/>
                <w:lang w:val="en-AU" w:eastAsia="en-GB"/>
                <w14:ligatures w14:val="none"/>
              </w:rPr>
              <w:fldChar w:fldCharType="end"/>
            </w:r>
          </w:p>
        </w:tc>
        <w:tc>
          <w:tcPr>
            <w:tcW w:w="2070" w:type="dxa"/>
          </w:tcPr>
          <w:p w14:paraId="110EDFA2"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2184/73775</w:t>
            </w:r>
          </w:p>
        </w:tc>
        <w:tc>
          <w:tcPr>
            <w:tcW w:w="2070" w:type="dxa"/>
          </w:tcPr>
          <w:p w14:paraId="02A5F863"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4214/41597</w:t>
            </w:r>
          </w:p>
        </w:tc>
        <w:tc>
          <w:tcPr>
            <w:tcW w:w="2340" w:type="dxa"/>
          </w:tcPr>
          <w:p w14:paraId="343699B9"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0.34 [0.24, 0.46]</w:t>
            </w:r>
          </w:p>
        </w:tc>
        <w:tc>
          <w:tcPr>
            <w:tcW w:w="900" w:type="dxa"/>
          </w:tcPr>
          <w:p w14:paraId="2DB42B0C"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93</w:t>
            </w:r>
          </w:p>
        </w:tc>
      </w:tr>
      <w:tr w:rsidR="00150AB9" w14:paraId="609E66E4" w14:textId="77777777" w:rsidTr="004C420C">
        <w:trPr>
          <w:trHeight w:val="107"/>
        </w:trPr>
        <w:tc>
          <w:tcPr>
            <w:tcW w:w="3690" w:type="dxa"/>
          </w:tcPr>
          <w:p w14:paraId="153FDE39"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hAnsi="Times New Roman" w:cs="Times New Roman"/>
                <w:sz w:val="24"/>
                <w:szCs w:val="24"/>
              </w:rPr>
              <w:t>Less-well integrated</w:t>
            </w:r>
          </w:p>
        </w:tc>
        <w:tc>
          <w:tcPr>
            <w:tcW w:w="2250" w:type="dxa"/>
          </w:tcPr>
          <w:p w14:paraId="4E3CE861"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 xml:space="preserve">4 </w:t>
            </w:r>
            <w:r w:rsidRPr="009266ED">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86/1471-2393-9-25","ISSN":"14712393","PMID":"19545412","abstract":"Background: Earlier studies indicate that midwife-led birth settings are associated with modest benefits, including reduced medical interventions and increased maternal satisfaction. The generalizability of these studies to birth settings with low intervention rates, like those generally found in Norway, is not obvious. The aim of the present study was to compare intervention rates associated with labour in low-risk women who begin their labour in a midwife-led unit and a conventional care unit. Methods: Eligible participants were low-risk primiparas who met the criteria for delivery in the midwife-led ward regardless of which cohort they were allocated to. The two wards are localised at the same floor. Women in both cohorts received the same standardized public antenatal care by general medical practitioners and midwifes who were not involved in the delivery. After admission of a woman to the midwife-led ward, the next woman who met the inclusion criteria, but preferred delivery at the conventional delivery ward, was allocated to the conventional delivery ward cohort. Among the 252 women in the midwife-led ward cohort, 74 (29%) women were transferred to the conventional delivery ward during labour. Results: Emergency caesarean and instrumental delivery rates in women who were admitted to the midwife-led and conventional birth wards were statistically non-different, but more women admitted to the conventional birth ward had episiotomy. More women in the conventional delivery ward received epidural analgesia, pudental nerve block and nitrous oxide, while more women in the midwife-led ward received opiates and non-pharmacological pain relief. Conclusion: We did not find evidence that starting delivery in the midwife-led setting offers the advantage of lower operative delivery rates. However, epidural analgesia, pudental nerve block and episiotomies were less often while non-pharmacological pain relief was often used in the midwife-led ward. © 2009 Eide et al; licensee BioMed Central Ltd.","author":[{"dropping-particle":"","family":"Eide","given":"Britt Ingeborg","non-dropping-particle":"","parse-names":false,"suffix":""},{"dropping-particle":"","family":"Nilsen","given":"Anne Britt Vika","non-dropping-particle":"","parse-names":false,"suffix":""},{"dropping-particle":"","family":"Rasmussen","given":"Svein","non-dropping-particle":"","parse-names":false,"suffix":""}],"container-title":"BMC Pregnancy and Childbirth","id":"ITEM-1","issued":{"date-parts":[["2009"]]},"page":"1-7","title":"Births in two different delivery units in the same clinic - A prospective study of healthy primiparous women","type":"article-journal","volume":"9"},"uris":["http://www.mendeley.com/documents/?uuid=9ac1a3c9-f81f-4169-9a1f-1ed8db252758"]},{"id":"ITEM-2","itemData":{"DOI":"10.1111/j.1471-0528.2011.03043.x","ISSN":"14700328","PMID":"21749629","abstract":"Objective To investigate possible differences in operative delivery rate among low-risk women, randomised to an alongside midwifery-led unit or to standard obstetric units within the same hospital. Design Randomised controlled trial. Setting Department of Obstetrics and Gynaecology, Østfold Hospital Trust, TromsØ, Norway. Population A total of 1111 women assessed to be at low risk at onset of spontaneous labour. Methods Randomisation into one of three birth units: the special unit; the normal unit; or the midwife-led unit. Main outcome measures Total operative delivery rate, augmentation, pain relief, postpartum haemorrhage, sphincter injuries and intrapartum transfer, Apgar score &lt;7 at 5 minutes, metabolic acidosis and transfer to neonatal intensive care unit. Results There were no significant differences in total operative deliveries between the three units: 16.3% in the midwife-led unit; 18.0% in the normal unit; and 18.8% in the special unit. There were no significant differences in postpartum haemorrhage, sphincter injuries or in neonatal outcomes. There were statistically significant differences in augmentation (midwife-led unit versus normal unit RR 0.73, 95% CI 0.59-0.89; midwife-led unit versus special unit RR 0.69, 95% CI 0.56-0.86), in epidural analgesia (midwife-led unit versus normal unit RR 0.68, 95% CI 0.52-0.90; midwife-led unit versus special unit RR 0.64, 95% CI 0.47-0.86) and in acupuncture (midwife-led unit versus normal unit RR 1.45, 95% CI 1.25-1.69; midwife-led unit versus special unit RR 1.45, 95% CI 1.22-1.73). Conclusions The level of birth care does not significantly affect the rate of operative deliveries in low-risk women without any expressed preference for level of birth care. © 2011 The Authors BJOG An International Journal of Obstetrics and Gynaecology © 2011 RCOG.","author":[{"dropping-particle":"","family":"Bernitz","given":"S.","non-dropping-particle":"","parse-names":false,"suffix":""},{"dropping-particle":"","family":"Rolland","given":"R.","non-dropping-particle":"","parse-names":false,"suffix":""},{"dropping-particle":"","family":"Blix","given":"E.","non-dropping-particle":"","parse-names":false,"suffix":""},{"dropping-particle":"","family":"Jacobsen","given":"M.","non-dropping-particle":"","parse-names":false,"suffix":""},{"dropping-particle":"","family":"SjØborg","given":"K.","non-dropping-particle":"","parse-names":false,"suffix":""},{"dropping-particle":"","family":"Øian","given":"P.","non-dropping-particle":"","parse-names":false,"suffix":""}],"container-title":"BJOG: An International Journal of Obstetrics and Gynaecology","id":"ITEM-2","issue":"11","issued":{"date-parts":[["2011"]]},"page":"1357-1364","title":"Is the operative delivery rate in low-risk women dependent on the level of birth care? A randomised controlled trial","type":"article-journal","volume":"118"},"uris":["http://www.mendeley.com/documents/?uuid=c03e9681-2de7-4c6c-87b1-73077a860a98"]},{"id":"ITEM-3","itemData":{"DOI":"10.1016/j.midw.2019.05.004","ISSN":"02666138","PMID":"31100483","abstract":"Objective: The objective of this study was to compare midwife-led and consultant-led obstetrical care for women with uncomplicated low-risk pregnancies. We estimated costs and maternal outcomes in both units to achieve a cost-effectiveness ratio. Design: The cost-analysis was made according to the “intention to treat” concept in order to minimize bias associated with the non-randomization of participants. At the obstetric-led unit, women received care from both midwives and medical staff while those in the alternative structure called ‘Le Cocon’ only received care from midwives. Setting: The obstetric-led unit of the Erasme University-Hospital in Brussels and its alongside midwife-led unit. Participants: The study population included all low-risk pregnant women from 1 March 2014 until 31 October 2015 who were affiliated to the MLOZ (Mutualités Libres-Onafhankelijke Ziekenfondsen; third Belgian statutory health care insurer). Interventions: The cost calculation involved a bottom-up approach. The health care consumption of each participant was obtained from MLOZ's data. The study included costs occurred the beginning of pregnancy until 3 months post-partum. Clinical data were extracted from the patient medical records. Findings: Compared to the traditional obstetric-led unit, the alternative midwife-led unit was associated with a cost reduction for the national payer (∆ = −€397.39, p = 0.046)and for the patient (∆ = − €44.19, p = 0.016). There were no significant differences in rates of caesarean, instrumental birth and epidural analgesia between MLU and OLU. A sensitivity analysis was performed (Appendix C)but does not change the overall results and conclusions. Key conclusions: Due to the small size of the samples, no statistical differences were found. More analysis is needed to evaluate the cost-effectiveness regarding the use of epidural analgesia, caesarean and instrumental birth rates in the midwife-led unit. Implications for practice: Given the economical findings, this could contribute to reduce health expenditures for both women (out of pocket)and state (public payer via health care insurers).","author":[{"dropping-particle":"","family":"Isaline","given":"Gonze","non-dropping-particle":"","parse-names":false,"suffix":""},{"dropping-particle":"","family":"Marie-Christine","given":"Closon","non-dropping-particle":"","parse-names":false,"suffix":""},{"dropping-particle":"","family":"Rudy","given":"Van Tielen","non-dropping-particle":"","parse-names":false,"suffix":""},{"dropping-particle":"","family":"Caroline","given":"Daelemans","non-dropping-particle":"","parse-names":false,"suffix":""},{"dropping-particle":"","family":"Yvon","given":"Englert","non-dropping-particle":"","parse-names":false,"suffix":""}],"container-title":"Midwifery","id":"ITEM-3","issued":{"date-parts":[["2019"]]},"page":"117-126","publisher":"Elsevier Ltd","title":"An exploratory cost-effectiveness analysis: Comparison between a midwife-led birth unit and a standard obstetric unit within the same hospital in Belgium","type":"article-journal","volume":"75"},"uris":["http://www.mendeley.com/documents/?uuid=2ef87ce3-3cf9-4daa-a262-238def396f24"]},{"id":"ITEM-4","itemData":{"DOI":"10.1111/birt.12749","ISSN":"1523536X","abstract":"Background: Midwife-led units have been shown to be safer and reduce interventions for women at low risk of complications at birth. In 2017, the first alongside birth center was opened in Spain. The aim of this study was to compare outcomes for women with uncomplicated pregnancies giving birth in the Midwife-led unit (MLU) and in the Obstetric unit (OU) of the same hospital. Methods: Retrospective cohort study comparing birth outcomes between low-risk women, depending on their planned place of birth. Data were analyzed with an intention-to-treat approach for women that gave birth between January 2018 and December 2020. Results: A total of 878 women were included in the study, 255 women chose to give birth in the MLU and 623 in the OU. Findings showed that women in the MLU were more likely to have a vaginal birth (91.4%) than in the OU (83.8%) (aOR 2.98 [95%CI 1.62–5.47]), less likely to have an instrumental delivery, 3.9% versus 11.2% (0.25 [0.11–0.55]), to use epidural analgesia, 19.6% versus 77.9% (0.15 [0.04–0.17]) and to have an episiotomy, 7.4% versus 15.4% (0.27 [0.14–0.53]). There were no differences in rates of postpartum hemorrhage, retained placenta, or adverse neonatal outcomes. Intrapartum and postpartum transfer rates from the MLU to the OU were 21.1% and 2.4%, respectively. Conclusions: The high rate of obstetric interventions in Spain could be reduced by implementing midwife-led units across the whole system, without an increase in maternal or neonatal complications.","author":[{"dropping-particle":"","family":"Palau-Costafreda","given":"Roser","non-dropping-particle":"","parse-names":false,"suffix":""},{"dropping-particle":"","family":"García Gumiel","given":"Sara","non-dropping-particle":"","parse-names":false,"suffix":""},{"dropping-particle":"","family":"Eles Velasco","given":"Amaranta","non-dropping-particle":"","parse-names":false,"suffix":""},{"dropping-particle":"","family":"Jansana-Riera","given":"Anna","non-dropping-particle":"","parse-names":false,"suffix":""},{"dropping-particle":"","family":"Orus-Covisa","given":"Lluna","non-dropping-particle":"","parse-names":false,"suffix":""},{"dropping-particle":"","family":"Hermida González","given":"Júlia","non-dropping-particle":"","parse-names":false,"suffix":""},{"dropping-particle":"","family":"Algarra Ramos","given":"Miriam","non-dropping-particle":"","parse-names":false,"suffix":""},{"dropping-particle":"","family":"Canet-Vélez","given":"Olga","non-dropping-particle":"","parse-names":false,"suffix":""},{"dropping-particle":"","family":"Obregón Gutiérrez","given":"Noemí","non-dropping-particle":"","parse-names":false,"suffix":""},{"dropping-particle":"","family":"Escuriet","given":"Ramón","non-dropping-particle":"","parse-names":false,"suffix":""}],"container-title":"Birth","id":"ITEM-4","issue":"June","issued":{"date-parts":[["2023"]]},"page":"1-11","title":"The first alongside midwifery unit in Spain: A retrospective cohort study of maternal and neonatal outcomes","type":"article-journal"},"uris":["http://www.mendeley.com/documents/?uuid=19e2b8c6-b503-4746-bef7-fd5044001d9d"]}],"mendeley":{"formattedCitation":"(29,34,35,38)","manualFormatting":"(24, 28–30)","plainTextFormattedCitation":"(29,34,35,38)","previouslyFormattedCitation":"(29,34,35,38)"},"properties":{"noteIndex":0},"schema":"https://github.com/citation-style-language/schema/raw/master/csl-citation.json"}</w:instrText>
            </w:r>
            <w:r w:rsidRPr="009266ED">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24,</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8–30)</w:t>
            </w:r>
            <w:r w:rsidRPr="009266ED">
              <w:rPr>
                <w:rFonts w:ascii="Times New Roman" w:eastAsia="Arial" w:hAnsi="Times New Roman" w:cs="Times New Roman"/>
                <w:color w:val="000000"/>
                <w:kern w:val="0"/>
                <w:sz w:val="24"/>
                <w:szCs w:val="24"/>
                <w:lang w:val="en-AU" w:eastAsia="en-GB"/>
                <w14:ligatures w14:val="none"/>
              </w:rPr>
              <w:fldChar w:fldCharType="end"/>
            </w:r>
          </w:p>
        </w:tc>
        <w:tc>
          <w:tcPr>
            <w:tcW w:w="2070" w:type="dxa"/>
          </w:tcPr>
          <w:p w14:paraId="11ABA982"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59/978</w:t>
            </w:r>
          </w:p>
        </w:tc>
        <w:tc>
          <w:tcPr>
            <w:tcW w:w="2070" w:type="dxa"/>
          </w:tcPr>
          <w:p w14:paraId="019292A8"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695/1136</w:t>
            </w:r>
          </w:p>
        </w:tc>
        <w:tc>
          <w:tcPr>
            <w:tcW w:w="2340" w:type="dxa"/>
          </w:tcPr>
          <w:p w14:paraId="6F10F3DF"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0.19 [0.05, 0.73]</w:t>
            </w:r>
          </w:p>
        </w:tc>
        <w:tc>
          <w:tcPr>
            <w:tcW w:w="900" w:type="dxa"/>
          </w:tcPr>
          <w:p w14:paraId="78689EBB"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97</w:t>
            </w:r>
          </w:p>
        </w:tc>
      </w:tr>
      <w:tr w:rsidR="00150AB9" w14:paraId="4B9950D0" w14:textId="77777777" w:rsidTr="004C420C">
        <w:trPr>
          <w:trHeight w:val="97"/>
        </w:trPr>
        <w:tc>
          <w:tcPr>
            <w:tcW w:w="3690" w:type="dxa"/>
          </w:tcPr>
          <w:p w14:paraId="37DE1584" w14:textId="77777777" w:rsidR="00150AB9" w:rsidRPr="009266ED" w:rsidRDefault="00150AB9" w:rsidP="004C420C">
            <w:pPr>
              <w:spacing w:line="480" w:lineRule="auto"/>
              <w:rPr>
                <w:rFonts w:ascii="Times New Roman" w:hAnsi="Times New Roman" w:cs="Times New Roman"/>
                <w:b/>
                <w:bCs/>
                <w:sz w:val="24"/>
                <w:szCs w:val="24"/>
              </w:rPr>
            </w:pPr>
            <w:r w:rsidRPr="009266ED">
              <w:rPr>
                <w:rFonts w:ascii="Times New Roman" w:eastAsia="Arial" w:hAnsi="Times New Roman" w:cs="Times New Roman"/>
                <w:b/>
                <w:bCs/>
                <w:color w:val="000000"/>
                <w:kern w:val="0"/>
                <w:sz w:val="24"/>
                <w:szCs w:val="24"/>
                <w:lang w:val="en-AU" w:eastAsia="en-GB"/>
                <w14:ligatures w14:val="none"/>
              </w:rPr>
              <w:t>Episiotomy</w:t>
            </w:r>
          </w:p>
        </w:tc>
        <w:tc>
          <w:tcPr>
            <w:tcW w:w="2250" w:type="dxa"/>
          </w:tcPr>
          <w:p w14:paraId="5DEC36E1"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9</w:t>
            </w:r>
          </w:p>
        </w:tc>
        <w:tc>
          <w:tcPr>
            <w:tcW w:w="2070" w:type="dxa"/>
          </w:tcPr>
          <w:p w14:paraId="4A022BFB"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3695/31164</w:t>
            </w:r>
          </w:p>
        </w:tc>
        <w:tc>
          <w:tcPr>
            <w:tcW w:w="2070" w:type="dxa"/>
          </w:tcPr>
          <w:p w14:paraId="505E18A5"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5536/37474</w:t>
            </w:r>
          </w:p>
        </w:tc>
        <w:tc>
          <w:tcPr>
            <w:tcW w:w="2340" w:type="dxa"/>
          </w:tcPr>
          <w:p w14:paraId="44E45153"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14 [0.66, 1.96]</w:t>
            </w:r>
          </w:p>
        </w:tc>
        <w:tc>
          <w:tcPr>
            <w:tcW w:w="900" w:type="dxa"/>
          </w:tcPr>
          <w:p w14:paraId="0610BFC3"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98</w:t>
            </w:r>
          </w:p>
        </w:tc>
      </w:tr>
      <w:tr w:rsidR="00150AB9" w14:paraId="5BB73083" w14:textId="77777777" w:rsidTr="004C420C">
        <w:trPr>
          <w:trHeight w:val="97"/>
        </w:trPr>
        <w:tc>
          <w:tcPr>
            <w:tcW w:w="3690" w:type="dxa"/>
          </w:tcPr>
          <w:p w14:paraId="53BE2583"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hAnsi="Times New Roman" w:cs="Times New Roman"/>
                <w:sz w:val="24"/>
                <w:szCs w:val="24"/>
              </w:rPr>
              <w:t>Well-Integrated</w:t>
            </w:r>
          </w:p>
        </w:tc>
        <w:tc>
          <w:tcPr>
            <w:tcW w:w="2250" w:type="dxa"/>
          </w:tcPr>
          <w:p w14:paraId="40B1E649"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 xml:space="preserve">4 </w:t>
            </w:r>
            <w:r w:rsidRPr="009266ED">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11/j.1471-0528.1993.tb12972.x","ISSN":"14710528","PMID":"8494832","abstract":"Objectives To compare the outcome of two methods of maternity care during the antenatal period and at delivery. One was to be midwife‐led for both antenatal care and delivery, the latter taking place in rooms similar to those in one's own home to simulate home confinement. The other would be consultant‐led with the mothers labouring in the delivery suite rooms with resuscitation equipment for both mother and baby in evidence, monitors present and a delivery bed on which both anaesthetic and obstetric procedures could be easily and safely carried out. Design Randomised controlled trial. Setting Leicester Royal Infirmary Maternity Hospital. Subjects Of 3510 women who were randomised, 2304 were assigned to the midwife‐led scheme and 1206 were assigned to the consultant‐led scheme. Main outcome measures Complications in the antenatal, intrapartum and postpartum periods were compared as was maternal morbidity and fetal mortality and morbidity. Satisfaction of the women with care over different periods of the pregnancy and birth were assessed. Results There were few significant differences in antepartum, intrapartum and postpartum events between the two groups. There was no difference in the percentage of mothers and babies discharged home alive and well. Generally higher levels of satisfaction with care antenatally and during labour and delivery were shown in those women allocated to midwife care. Copyright © 1993, Wiley Blackwell. All rights reserved","author":[{"dropping-particle":"","family":"Dobbie","given":"Gordon","non-dropping-particle":"","parse-names":false,"suffix":""},{"dropping-particle":"","family":"Owen‐Johnstone","given":"Lucy","non-dropping-particle":"","parse-names":false,"suffix":""},{"dropping-particle":"","family":"Jagger","given":"Carol","non-dropping-particle":"","parse-names":false,"suffix":""},{"dropping-particle":"","family":"Hopkins","given":"Margaret","non-dropping-particle":"","parse-names":false,"suffix":""},{"dropping-particle":"","family":"Kennedy","given":"June","non-dropping-particle":"","parse-names":false,"suffix":""}],"container-title":"BJOG: An International Journal of Obstetrics &amp; Gynaecology","id":"ITEM-1","issue":"4","issued":{"date-parts":[["1993"]]},"page":"316-323","title":"Simulated home delivery in hospital: a randomised controlled trial","type":"article-journal","volume":"100"},"uris":["http://www.mendeley.com/documents/?uuid=996b1dfc-ede9-4ab1-91be-2c93b649f4f7"]},{"id":"ITEM-2","itemData":{"DOI":"10.1186/s12884-015-0455-x","ISSN":"14712393","PMID":"25884308","abstract":"Background: Most studies on birth settings investigate the association between planned place of birth at the start of labor and birth outcomes and intervention rates. To optimize maternity care it also is important to pay attention to the entire process of pregnancy and childbirth. This study explores the association between the initial preferred place of birth and model of care, and the course of pregnancy and labor in low-risk nulliparous women in the Netherlands. Methods: As part of a Dutch prospective cohort study (2007-2011), we compared medical indications during pregnancy and birth outcomes of 576 women who initially preferred a home birth (n = 226), a midwife-led hospital birth (n = 168) or an obstetrician-led hospital birth (n = 182). Data were obtained by a questionnaire before 20 weeks of gestation and by medical records. Analyses were performed according to the initial preferred place of birth. Results: Low-risk nulliparous women who preferred a home birth with midwife-led care were less likely to be diagnosed with a medical indication during pregnancy compared to women who preferred a birth with obstetrician-led care (OR 0.41 95% CI 0.25-0.66). Preferring a birth with midwife-led care - both at home and in hospital - was associated with lower odds of induced labor (OR 0.51 95% CI 0.28-0.95 respectively OR 0.42 95% CI 0.21-0.85) and epidural analgesia (OR 0.32 95% CI 0.18-0.56 respectively OR 0.34 95% CI 0.19-0.62) compared to preferring a birth with obstetrician-led care. In addition, women who preferred a home birth were less likely to experience augmentation of labor (OR 0.54 95% CI 0.32-0.93) and narcotic analgesia (OR 0.41 95% CI 0.21-0.79) compared to women who preferred a birth with obstetrician-led care. We observed no significant association between preferred place of birth and mode of birth. Conclusions: Nulliparous women who initially preferred a home birth were less likely to be diagnosed with a medical indication during pregnancy. Women who initially preferred a birth with midwife-led care - both at home and in hospital - experienced lower rates of interventions during labor. Although some differences can be attributed to the model of care, we suggest that characteristics and attitudes of women themselves also play an important role.","author":[{"dropping-particle":"","family":"Haaren-ten Haken","given":"Tamar M.","non-dropping-particle":"van","parse-names":false,"suffix":""},{"dropping-particle":"","family":"Hendrix","given":"Marijke","non-dropping-particle":"","parse-names":false,"suffix":""},{"dropping-particle":"","family":"Smits","given":"Luc J.","non-dropping-particle":"","parse-names":false,"suffix":""},{"dropping-particle":"","family":"Nieuwenhuijze","given":"Marianne J.","non-dropping-particle":"","parse-names":false,"suffix":""},{"dropping-particle":"","family":"Severens","given":"Johan L.","non-dropping-particle":"","parse-names":false,"suffix":""},{"dropping-particle":"","family":"Vries","given":"Raymond G.","non-dropping-particle":"de","parse-names":false,"suffix":""},{"dropping-particle":"","family":"Nijhuis","given":"Jan G.","non-dropping-particle":"","parse-names":false,"suffix":""}],"container-title":"BMC Pregnancy and Childbirth","id":"ITEM-2","issue":"1","issued":{"date-parts":[["2015"]]},"page":"1-9","title":"The influence of preferred place of birth on the course of pregnancy and labor among healthy nulliparous women: A prospective cohort study","type":"article-journal","volume":"15"},"uris":["http://www.mendeley.com/documents/?uuid=f7d2d825-8ab1-40b9-9e8d-d6ff6523378d"]},{"id":"ITEM-3","itemData":{"DOI":"10.1016/j.midw.2015.08.007","ISSN":"02666138","PMID":"26386517","abstract":"Objective: to compare intrapartum- and neonatal mortality and intervention rates in term women starting labour in primary midwife-led versus secondary obstetrician-led care. Design: retrospective cohort study. Setting: Amsterdam region of the Netherlands. Participants: women with singleton pregnancies who gave birth beyond 37+0 weeks gestation in the years 2005 up to 2008 and lived in the catchment area of the neonatal intensive care units of both academic hospitals in Amsterdam. Women with a primary caesarean section or a pregnancy complicated by antepartum death or major congenital anomalies were excluded. For women in the midwife-led care group, a home or hospital birth could be planned. Measurements: analysis of linked data from the national perinatal register, and hospital- and midwifery record data. We assessed (unadjusted) relative risks with confidence intervals. Main outcome measures were incidences of intrapartum and neonatal (&lt;28 days) mortality. Secondary outcomes included incidences of caesarean section and vaginal instrumental delivery. Findings: 53,123 women started labour in primary care and 30,166 women in secondary care. Intrapartum and neonatal mortality rates were 37/53,123 (0.70‰) in the primary care group and 24/30,166 (0.80‰) in the secondary care group (relative risk 0.88; 95% CI 0.52-1.46). Women in the primary care group were less likely to deliver by secondary caesarean section (5% versus 16%; RR 0.31; 95% CI 0.30-0.32) or by instrumental delivery (10% versus 13%; RR 0.76; 95% CI 0.73-0.79). Key conclusions: we found a low absolute risk of intrapartum and neonatal mortality, with a comparable risk for women who started labour in primary versus secondary care. The intervention rate was significantly lower in women who started labour in primary care. Implications for practice: these findings suggest that it is possible to identify a group of women at low risk of complications that can start labour in primary care and have low rates of medical interventions whereas perinatal mortality is low.","author":[{"dropping-particle":"","family":"Wiegerinck","given":"M. M.J.","non-dropping-particle":"","parse-names":false,"suffix":""},{"dropping-particle":"","family":"Goes","given":"B. Y.","non-dropping-particle":"van der","parse-names":false,"suffix":""},{"dropping-particle":"","family":"Ravelli","given":"A. C.J.","non-dropping-particle":"","parse-names":false,"suffix":""},{"dropping-particle":"","family":"Post","given":"J. A.M.","non-dropping-particle":"van der","parse-names":false,"suffix":""},{"dropping-particle":"","family":"Klinkert","given":"J.","non-dropping-particle":"","parse-names":false,"suffix":""},{"dropping-particle":"","family":"Brandenbarg","given":"J.","non-dropping-particle":"","parse-names":false,"suffix":""},{"dropping-particle":"","family":"Buist","given":"F. C.D.","non-dropping-particle":"","parse-names":false,"suffix":""},{"dropping-particle":"","family":"Wouters","given":"M. G.A.J.","non-dropping-particle":"","parse-names":false,"suffix":""},{"dropping-particle":"","family":"Tamminga","given":"P.","non-dropping-particle":"","parse-names":false,"suffix":""},{"dropping-particle":"","family":"Jonge","given":"A.","non-dropping-particle":"de","parse-names":false,"suffix":""},{"dropping-particle":"","family":"Mol","given":"B. W.","non-dropping-particle":"","parse-names":false,"suffix":""}],"container-title":"Midwifery","id":"ITEM-3","issue":"12","issued":{"date-parts":[["2015"]]},"page":"1168-1176","publisher":"Elsevier","title":"Intrapartum and neonatal mortality in primary midwife-led and secondary obstetrician-led care in the Amsterdam region of the Netherlands: A retrospective cohort study","type":"article-journal","volume":"31"},"uris":["http://www.mendeley.com/documents/?uuid=abaa4a9b-3eb7-4286-90cd-62edbfb83c7e"]},{"id":"ITEM-4","itemData":{"DOI":"10.1186/s12884-020-03204-3","ISBN":"1288402003204","ISSN":"14712393","PMID":"32894082","abstract":"Background: The maternity care system in the Netherlands is well known for its support of community-based midwifery. However, regular midwifery practices typically do not offer caseload midwifery care - one-to-one continuity of care throughout pregnancy and birth. Because we know very little about the outcomes for women receiving caseload care in the Netherlands, we compared caseload care with regular midwife-led care, looking at maternal and perinatal outcomes, including antenatal and intrapartum referrals to secondary (i.e., obstetrician-led) care. Methods: We selected 657 women in caseload care and 1954 matched controls (women in regular midwife-led care) from all women registered in the Dutch Perinatal Registry (Perined) who gave birth in 2015. To be eligible for selection the women had to be in midwife-led antenatal care beyond 28 gestational weeks. Each woman in caseload care was matched with three women in regular midwife-led care, using parity, maternal age, background (Dutch or non-Dutch) and region. These two cohorts were compared for referral rates, mode of birth, and other maternal and perinatal outcomes. Results: In caseload midwifery care, 46.9% of women were referred to obstetrician-led care (24.2% antenatally and 22.8% in the intrapartum period). In the matched cohort, 65.7% were referred (37.4% antenatally and 28.3% in the intrapartum period). In caseload care, 84.0% experienced a spontaneous vaginal birth versus 77.0% in regular midwife-led care. These patterns were observed for both nulliparous and multiparous women. Women in caseload care had fewer inductions of labour (13.2% vs 21.0%), more homebirths (39.4% vs 16.1%) and less perineal damage (intact perineum: 41.3% vs 28.2%). The incidence of perinatal mortality and a low Apgar score was low in both groups. Conclusions: We found that when compared to regular midwife-led care, caseload midwifery care in the Netherlands is associated with a lower referral rate to obstetrician-led care - both antenatally and in the intrapartum period - and a higher spontaneous vaginal birth rate, with similar perinatal safety. The challenge is to include this model as part of the current effort to improve the quality of Dutch maternity care, making caseload care available and affordable for more women.","author":[{"dropping-particle":"","family":"Offerhaus","given":"Pien","non-dropping-particle":"","parse-names":false,"suffix":""},{"dropping-particle":"","family":"Jans","given":"Suze","non-dropping-particle":"","parse-names":false,"suffix":""},{"dropping-particle":"","family":"Hukkelhoven","given":"Chantal","non-dropping-particle":"","parse-names":false,"suffix":""},{"dropping-particle":"","family":"Vries","given":"Raymond","non-dropping-particle":"De","parse-names":false,"suffix":""},{"dropping-particle":"","family":"Nieuwenhuijze","given":"Marianne","non-dropping-particle":"","parse-names":false,"suffix":""}],"container-title":"BMC Pregnancy and Childbirth","id":"ITEM-4","issue":"1","issued":{"date-parts":[["2020"]]},"page":"1-11","publisher":"BMC Pregnancy and Childbirth","title":"Women's characteristics and care outcomes of caseload midwifery care in the Netherlands: A retrospective cohort study","type":"article-journal","volume":"20"},"uris":["http://www.mendeley.com/documents/?uuid=95f8e48d-7fee-4b35-a581-338b005c4d66"]}],"mendeley":{"formattedCitation":"(26–28,30)","manualFormatting":"(21–23, 25)","plainTextFormattedCitation":"(26–28,30)","previouslyFormattedCitation":"(26–28,30)"},"properties":{"noteIndex":0},"schema":"https://github.com/citation-style-language/schema/raw/master/csl-citation.json"}</w:instrText>
            </w:r>
            <w:r w:rsidRPr="009266ED">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21–23,</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5)</w:t>
            </w:r>
            <w:r w:rsidRPr="009266ED">
              <w:rPr>
                <w:rFonts w:ascii="Times New Roman" w:eastAsia="Arial" w:hAnsi="Times New Roman" w:cs="Times New Roman"/>
                <w:color w:val="000000"/>
                <w:kern w:val="0"/>
                <w:sz w:val="24"/>
                <w:szCs w:val="24"/>
                <w:lang w:val="en-AU" w:eastAsia="en-GB"/>
                <w14:ligatures w14:val="none"/>
              </w:rPr>
              <w:fldChar w:fldCharType="end"/>
            </w:r>
          </w:p>
        </w:tc>
        <w:tc>
          <w:tcPr>
            <w:tcW w:w="2070" w:type="dxa"/>
          </w:tcPr>
          <w:p w14:paraId="03DC543E"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3448/30121</w:t>
            </w:r>
          </w:p>
        </w:tc>
        <w:tc>
          <w:tcPr>
            <w:tcW w:w="2070" w:type="dxa"/>
          </w:tcPr>
          <w:p w14:paraId="36987A35"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5120/35812</w:t>
            </w:r>
          </w:p>
        </w:tc>
        <w:tc>
          <w:tcPr>
            <w:tcW w:w="2340" w:type="dxa"/>
          </w:tcPr>
          <w:p w14:paraId="12951920"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69 [0.71, 4.04]</w:t>
            </w:r>
          </w:p>
        </w:tc>
        <w:tc>
          <w:tcPr>
            <w:tcW w:w="900" w:type="dxa"/>
          </w:tcPr>
          <w:p w14:paraId="7CF19A3E"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99</w:t>
            </w:r>
          </w:p>
        </w:tc>
      </w:tr>
      <w:tr w:rsidR="00150AB9" w14:paraId="47BA7433" w14:textId="77777777" w:rsidTr="004C420C">
        <w:trPr>
          <w:trHeight w:val="107"/>
        </w:trPr>
        <w:tc>
          <w:tcPr>
            <w:tcW w:w="3690" w:type="dxa"/>
          </w:tcPr>
          <w:p w14:paraId="1DCCF253"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hAnsi="Times New Roman" w:cs="Times New Roman"/>
                <w:sz w:val="24"/>
                <w:szCs w:val="24"/>
              </w:rPr>
              <w:t>Less-well integrated</w:t>
            </w:r>
          </w:p>
        </w:tc>
        <w:tc>
          <w:tcPr>
            <w:tcW w:w="2250" w:type="dxa"/>
          </w:tcPr>
          <w:p w14:paraId="5A7920BC"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 xml:space="preserve">5 </w:t>
            </w:r>
            <w:r w:rsidRPr="009266ED">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86/1471-2393-9-25","ISSN":"14712393","PMID":"19545412","abstract":"Background: Earlier studies indicate that midwife-led birth settings are associated with modest benefits, including reduced medical interventions and increased maternal satisfaction. The generalizability of these studies to birth settings with low intervention rates, like those generally found in Norway, is not obvious. The aim of the present study was to compare intervention rates associated with labour in low-risk women who begin their labour in a midwife-led unit and a conventional care unit. Methods: Eligible participants were low-risk primiparas who met the criteria for delivery in the midwife-led ward regardless of which cohort they were allocated to. The two wards are localised at the same floor. Women in both cohorts received the same standardized public antenatal care by general medical practitioners and midwifes who were not involved in the delivery. After admission of a woman to the midwife-led ward, the next woman who met the inclusion criteria, but preferred delivery at the conventional delivery ward, was allocated to the conventional delivery ward cohort. Among the 252 women in the midwife-led ward cohort, 74 (29%) women were transferred to the conventional delivery ward during labour. Results: Emergency caesarean and instrumental delivery rates in women who were admitted to the midwife-led and conventional birth wards were statistically non-different, but more women admitted to the conventional birth ward had episiotomy. More women in the conventional delivery ward received epidural analgesia, pudental nerve block and nitrous oxide, while more women in the midwife-led ward received opiates and non-pharmacological pain relief. Conclusion: We did not find evidence that starting delivery in the midwife-led setting offers the advantage of lower operative delivery rates. However, epidural analgesia, pudental nerve block and episiotomies were less often while non-pharmacological pain relief was often used in the midwife-led ward. © 2009 Eide et al; licensee BioMed Central Ltd.","author":[{"dropping-particle":"","family":"Eide","given":"Britt Ingeborg","non-dropping-particle":"","parse-names":false,"suffix":""},{"dropping-particle":"","family":"Nilsen","given":"Anne Britt Vika","non-dropping-particle":"","parse-names":false,"suffix":""},{"dropping-particle":"","family":"Rasmussen","given":"Svein","non-dropping-particle":"","parse-names":false,"suffix":""}],"container-title":"BMC Pregnancy and Childbirth","id":"ITEM-1","issued":{"date-parts":[["2009"]]},"page":"1-7","title":"Births in two different delivery units in the same clinic - A prospective study of healthy primiparous women","type":"article-journal","volume":"9"},"uris":["http://www.mendeley.com/documents/?uuid=9ac1a3c9-f81f-4169-9a1f-1ed8db252758"]},{"id":"ITEM-2","itemData":{"DOI":"10.1016/j.midw.2018.06.017","ISSN":"02666138","PMID":"29980361","abstract":"Objective: To compare midwife-led and obstetrician-led care and their relation to caesarean section rates and obstetric and neonatal outcomes in low-risk births. Design: Hospital registry based retrospective cohort study. Setting: Tertiary-care women's hospital in Kaunas, Lithuania. Participants: A total of 1384 and 1283 low-risk delivering women in 2012 and 2014, respectively. Methods: The women choose either a midwife as their lead carer (midwife-led group), or an obstetrician-gynaecologist (obstetrician-led group). Main outcome measures: The primary outcome was caesarean birth. Secondary outcomes included instrumental vaginal births, amniotomy, augmentation of labour, epidural analgesia, episiotomy, perineal trauma, labour duration, birthweight and Apgar score &lt; 7 at 5 min. Results: The proportion of caesarean births was 4.4% in the midwife-led and 10.7% in the obstetrician-led group (p &lt; 0.001) in 2012, and 5.2% and 11.8% (p &lt; 0.001) in 2014, respectively. Younger maternal age (≤34 years) and midwife-led care was associated with a significantly decreased odds for caesarean section and nulliparity with a significantly increased odds for caesarean birth. Women in the midwife-led group had fewer amniotomies and labour augmentations compared with the obstetrician-led group. Episiotomy, perineal trauma, duration of labour and neonatal outcomes did not differ between the groups. Conclusion: Midwife-led care for women with low-risk birth reduced the caesarean section and several medical interventions with no apparent increase in immediate adverse neonatal outcomes compared with obstetrician-led care. Implications for practice: Midwife-led care for low-risk women should be encouraged in countries with health care system where obstetrician-led care births dominates.","author":[{"dropping-particle":"","family":"Bartuseviciene","given":"Egle","non-dropping-particle":"","parse-names":false,"suffix":""},{"dropping-particle":"","family":"Kacerauskiene","given":"Justina","non-dropping-particle":"","parse-names":false,"suffix":""},{"dropping-particle":"","family":"Bartusevicius","given":"Arnoldas","non-dropping-particle":"","parse-names":false,"suffix":""},{"dropping-particle":"","family":"Paulionyte","given":"Marija","non-dropping-particle":"","parse-names":false,"suffix":""},{"dropping-particle":"","family":"Nadisauskiene","given":"Ruta Jolanta","non-dropping-particle":"","parse-names":false,"suffix":""},{"dropping-particle":"","family":"Kliucinskas","given":"Mindaugas","non-dropping-particle":"","parse-names":false,"suffix":""},{"dropping-particle":"","family":"Stankeviciute","given":"Virginija","non-dropping-particle":"","parse-names":false,"suffix":""},{"dropping-particle":"","family":"Maleckiene","given":"Laima","non-dropping-particle":"","parse-names":false,"suffix":""},{"dropping-particle":"","family":"Railaite","given":"Dalia Regina","non-dropping-particle":"","parse-names":false,"suffix":""}],"container-title":"Midwifery","id":"ITEM-2","issued":{"date-parts":[["2018"]]},"page":"67-71","publisher":"Elsevier Ltd","title":"Comparison of midwife-led and obstetrician-led care in Lithuania: A retrospective cohort study","type":"article-journal","volume":"65"},"uris":["http://www.mendeley.com/documents/?uuid=23f2526c-c9bb-41ec-9eb7-2628da30562b"]},{"id":"ITEM-3","itemData":{"DOI":"10.1016/j.midw.2019.05.004","ISSN":"02666138","PMID":"31100483","abstract":"Objective: The objective of this study was to compare midwife-led and consultant-led obstetrical care for women with uncomplicated low-risk pregnancies. We estimated costs and maternal outcomes in both units to achieve a cost-effectiveness ratio. Design: The cost-analysis was made according to the “intention to treat” concept in order to minimize bias associated with the non-randomization of participants. At the obstetric-led unit, women received care from both midwives and medical staff while those in the alternative structure called ‘Le Cocon’ only received care from midwives. Setting: The obstetric-led unit of the Erasme University-Hospital in Brussels and its alongside midwife-led unit. Participants: The study population included all low-risk pregnant women from 1 March 2014 until 31 October 2015 who were affiliated to the MLOZ (Mutualités Libres-Onafhankelijke Ziekenfondsen; third Belgian statutory health care insurer). Interventions: The cost calculation involved a bottom-up approach. The health care consumption of each participant was obtained from MLOZ's data. The study included costs occurred the beginning of pregnancy until 3 months post-partum. Clinical data were extracted from the patient medical records. Findings: Compared to the traditional obstetric-led unit, the alternative midwife-led unit was associated with a cost reduction for the national payer (∆ = −€397.39, p = 0.046)and for the patient (∆ = − €44.19, p = 0.016). There were no significant differences in rates of caesarean, instrumental birth and epidural analgesia between MLU and OLU. A sensitivity analysis was performed (Appendix C)but does not change the overall results and conclusions. Key conclusions: Due to the small size of the samples, no statistical differences were found. More analysis is needed to evaluate the cost-effectiveness regarding the use of epidural analgesia, caesarean and instrumental birth rates in the midwife-led unit. Implications for practice: Given the economical findings, this could contribute to reduce health expenditures for both women (out of pocket)and state (public payer via health care insurers).","author":[{"dropping-particle":"","family":"Isaline","given":"Gonze","non-dropping-particle":"","parse-names":false,"suffix":""},{"dropping-particle":"","family":"Marie-Christine","given":"Closon","non-dropping-particle":"","parse-names":false,"suffix":""},{"dropping-particle":"","family":"Rudy","given":"Van Tielen","non-dropping-particle":"","parse-names":false,"suffix":""},{"dropping-particle":"","family":"Caroline","given":"Daelemans","non-dropping-particle":"","parse-names":false,"suffix":""},{"dropping-particle":"","family":"Yvon","given":"Englert","non-dropping-particle":"","parse-names":false,"suffix":""}],"container-title":"Midwifery","id":"ITEM-3","issued":{"date-parts":[["2019"]]},"page":"117-126","publisher":"Elsevier Ltd","title":"An exploratory cost-effectiveness analysis: Comparison between a midwife-led birth unit and a standard obstetric unit within the same hospital in Belgium","type":"article-journal","volume":"75"},"uris":["http://www.mendeley.com/documents/?uuid=2ef87ce3-3cf9-4daa-a262-238def396f24"]},{"id":"ITEM-4","itemData":{"DOI":"10.1111/birt.12749","ISSN":"1523536X","abstract":"Background: Midwife-led units have been shown to be safer and reduce interventions for women at low risk of complications at birth. In 2017, the first alongside birth center was opened in Spain. The aim of this study was to compare outcomes for women with uncomplicated pregnancies giving birth in the Midwife-led unit (MLU) and in the Obstetric unit (OU) of the same hospital. Methods: Retrospective cohort study comparing birth outcomes between low-risk women, depending on their planned place of birth. Data were analyzed with an intention-to-treat approach for women that gave birth between January 2018 and December 2020. Results: A total of 878 women were included in the study, 255 women chose to give birth in the MLU and 623 in the OU. Findings showed that women in the MLU were more likely to have a vaginal birth (91.4%) than in the OU (83.8%) (aOR 2.98 [95%CI 1.62–5.47]), less likely to have an instrumental delivery, 3.9% versus 11.2% (0.25 [0.11–0.55]), to use epidural analgesia, 19.6% versus 77.9% (0.15 [0.04–0.17]) and to have an episiotomy, 7.4% versus 15.4% (0.27 [0.14–0.53]). There were no differences in rates of postpartum hemorrhage, retained placenta, or adverse neonatal outcomes. Intrapartum and postpartum transfer rates from the MLU to the OU were 21.1% and 2.4%, respectively. Conclusions: The high rate of obstetric interventions in Spain could be reduced by implementing midwife-led units across the whole system, without an increase in maternal or neonatal complications.","author":[{"dropping-particle":"","family":"Palau-Costafreda","given":"Roser","non-dropping-particle":"","parse-names":false,"suffix":""},{"dropping-particle":"","family":"García Gumiel","given":"Sara","non-dropping-particle":"","parse-names":false,"suffix":""},{"dropping-particle":"","family":"Eles Velasco","given":"Amaranta","non-dropping-particle":"","parse-names":false,"suffix":""},{"dropping-particle":"","family":"Jansana-Riera","given":"Anna","non-dropping-particle":"","parse-names":false,"suffix":""},{"dropping-particle":"","family":"Orus-Covisa","given":"Lluna","non-dropping-particle":"","parse-names":false,"suffix":""},{"dropping-particle":"","family":"Hermida González","given":"Júlia","non-dropping-particle":"","parse-names":false,"suffix":""},{"dropping-particle":"","family":"Algarra Ramos","given":"Miriam","non-dropping-particle":"","parse-names":false,"suffix":""},{"dropping-particle":"","family":"Canet-Vélez","given":"Olga","non-dropping-particle":"","parse-names":false,"suffix":""},{"dropping-particle":"","family":"Obregón Gutiérrez","given":"Noemí","non-dropping-particle":"","parse-names":false,"suffix":""},{"dropping-particle":"","family":"Escuriet","given":"Ramón","non-dropping-particle":"","parse-names":false,"suffix":""}],"container-title":"Birth","id":"ITEM-4","issue":"June","issued":{"date-parts":[["2023"]]},"page":"1-11","title":"The first alongside midwifery unit in Spain: A retrospective cohort study of maternal and neonatal outcomes","type":"article-journal"},"uris":["http://www.mendeley.com/documents/?uuid=19e2b8c6-b503-4746-bef7-fd5044001d9d"]}],"mendeley":{"formattedCitation":"(34,35,38,39)","plainTextFormattedCitation":"(34,35,38,39)","previouslyFormattedCitation":"(34,35,38,39)"},"properties":{"noteIndex":0},"schema":"https://github.com/citation-style-language/schema/raw/master/csl-citation.json"}</w:instrText>
            </w:r>
            <w:r w:rsidRPr="009266ED">
              <w:rPr>
                <w:rFonts w:ascii="Times New Roman" w:eastAsia="Arial" w:hAnsi="Times New Roman" w:cs="Times New Roman"/>
                <w:color w:val="000000"/>
                <w:kern w:val="0"/>
                <w:sz w:val="24"/>
                <w:szCs w:val="24"/>
                <w:lang w:val="en-AU" w:eastAsia="en-GB"/>
                <w14:ligatures w14:val="none"/>
              </w:rPr>
              <w:fldChar w:fldCharType="separate"/>
            </w:r>
            <w:r w:rsidRPr="00654020">
              <w:rPr>
                <w:rFonts w:ascii="Times New Roman" w:eastAsia="Arial" w:hAnsi="Times New Roman" w:cs="Times New Roman"/>
                <w:noProof/>
                <w:color w:val="000000"/>
                <w:kern w:val="0"/>
                <w:sz w:val="24"/>
                <w:szCs w:val="24"/>
                <w:lang w:val="en-AU" w:eastAsia="en-GB"/>
                <w14:ligatures w14:val="none"/>
              </w:rPr>
              <w:t>(34,35,38,39)</w:t>
            </w:r>
            <w:r w:rsidRPr="009266ED">
              <w:rPr>
                <w:rFonts w:ascii="Times New Roman" w:eastAsia="Arial" w:hAnsi="Times New Roman" w:cs="Times New Roman"/>
                <w:color w:val="000000"/>
                <w:kern w:val="0"/>
                <w:sz w:val="24"/>
                <w:szCs w:val="24"/>
                <w:lang w:val="en-AU" w:eastAsia="en-GB"/>
                <w14:ligatures w14:val="none"/>
              </w:rPr>
              <w:fldChar w:fldCharType="end"/>
            </w:r>
          </w:p>
        </w:tc>
        <w:tc>
          <w:tcPr>
            <w:tcW w:w="2070" w:type="dxa"/>
          </w:tcPr>
          <w:p w14:paraId="73E9AA2E"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247/1043</w:t>
            </w:r>
          </w:p>
        </w:tc>
        <w:tc>
          <w:tcPr>
            <w:tcW w:w="2070" w:type="dxa"/>
          </w:tcPr>
          <w:p w14:paraId="66329767"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416/1662</w:t>
            </w:r>
          </w:p>
        </w:tc>
        <w:tc>
          <w:tcPr>
            <w:tcW w:w="2340" w:type="dxa"/>
          </w:tcPr>
          <w:p w14:paraId="3DE72B73"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0.74 [0.48, 1.13]</w:t>
            </w:r>
          </w:p>
        </w:tc>
        <w:tc>
          <w:tcPr>
            <w:tcW w:w="900" w:type="dxa"/>
          </w:tcPr>
          <w:p w14:paraId="687ABD3B"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68</w:t>
            </w:r>
          </w:p>
        </w:tc>
      </w:tr>
      <w:tr w:rsidR="00150AB9" w14:paraId="7F23F0D6" w14:textId="77777777" w:rsidTr="004C420C">
        <w:trPr>
          <w:trHeight w:val="260"/>
        </w:trPr>
        <w:tc>
          <w:tcPr>
            <w:tcW w:w="3690" w:type="dxa"/>
          </w:tcPr>
          <w:p w14:paraId="5708945B" w14:textId="77777777" w:rsidR="00150AB9" w:rsidRPr="009266ED" w:rsidRDefault="00150AB9" w:rsidP="004C420C">
            <w:pPr>
              <w:spacing w:line="480" w:lineRule="auto"/>
              <w:rPr>
                <w:rFonts w:ascii="Times New Roman" w:hAnsi="Times New Roman" w:cs="Times New Roman"/>
                <w:b/>
                <w:bCs/>
                <w:sz w:val="24"/>
                <w:szCs w:val="24"/>
              </w:rPr>
            </w:pPr>
            <w:r w:rsidRPr="009266ED">
              <w:rPr>
                <w:rFonts w:ascii="Times New Roman" w:eastAsia="Arial" w:hAnsi="Times New Roman" w:cs="Times New Roman"/>
                <w:b/>
                <w:bCs/>
                <w:color w:val="000000"/>
                <w:kern w:val="0"/>
                <w:sz w:val="24"/>
                <w:szCs w:val="24"/>
                <w:lang w:val="en-AU" w:eastAsia="en-GB"/>
                <w14:ligatures w14:val="none"/>
              </w:rPr>
              <w:lastRenderedPageBreak/>
              <w:t>Assisted vaginal delivery (Vacuum/forceps)</w:t>
            </w:r>
          </w:p>
        </w:tc>
        <w:tc>
          <w:tcPr>
            <w:tcW w:w="2250" w:type="dxa"/>
          </w:tcPr>
          <w:p w14:paraId="7F303A00"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4</w:t>
            </w:r>
          </w:p>
        </w:tc>
        <w:tc>
          <w:tcPr>
            <w:tcW w:w="2070" w:type="dxa"/>
          </w:tcPr>
          <w:p w14:paraId="782E151F"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34862/480037</w:t>
            </w:r>
          </w:p>
        </w:tc>
        <w:tc>
          <w:tcPr>
            <w:tcW w:w="2070" w:type="dxa"/>
          </w:tcPr>
          <w:p w14:paraId="1AED41AC"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24827/266933</w:t>
            </w:r>
          </w:p>
        </w:tc>
        <w:tc>
          <w:tcPr>
            <w:tcW w:w="2340" w:type="dxa"/>
          </w:tcPr>
          <w:p w14:paraId="1AFD1D42"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0.68 [0.55, 0.83]</w:t>
            </w:r>
          </w:p>
        </w:tc>
        <w:tc>
          <w:tcPr>
            <w:tcW w:w="900" w:type="dxa"/>
          </w:tcPr>
          <w:p w14:paraId="7B58222C"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94</w:t>
            </w:r>
          </w:p>
        </w:tc>
      </w:tr>
      <w:tr w:rsidR="00150AB9" w14:paraId="12471FAF" w14:textId="77777777" w:rsidTr="004C420C">
        <w:trPr>
          <w:trHeight w:val="260"/>
        </w:trPr>
        <w:tc>
          <w:tcPr>
            <w:tcW w:w="3690" w:type="dxa"/>
          </w:tcPr>
          <w:p w14:paraId="20DB2F84"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hAnsi="Times New Roman" w:cs="Times New Roman"/>
                <w:sz w:val="24"/>
                <w:szCs w:val="24"/>
              </w:rPr>
              <w:t>Well-Integrated</w:t>
            </w:r>
          </w:p>
        </w:tc>
        <w:tc>
          <w:tcPr>
            <w:tcW w:w="2250" w:type="dxa"/>
          </w:tcPr>
          <w:p w14:paraId="13BA927A"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 xml:space="preserve">8 </w:t>
            </w:r>
            <w:r w:rsidRPr="009266ED">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86/1471-2458-12-478","ISSN":"14712458","PMID":"22726575","abstract":"Background: Social inequity in perinatal and maternal health is a well-documented health problem even in countries with a high level of social equality. We aimed to study whether the effect of birthplace on perinatal and maternal morbidity, birth interventions and use of pain relief among low risk women intending to give birth in two freestanding midwifery units (FMU) versus two obstetric units in Denmark differed by level of social disadvantage. Methods: The study was designed as a cohort study with a matched control group. It included 839 low-risk women intending to give birth in an FMU, who were prospectively and individually matched on nine selected obstetric/socio-economic factors to 839 low-risk women intending OU birth. Educational level was chosen as a proxy for social position. Analysis was by intention-to-treat. Results: Women intending to give birth in an FMU had a significantly higher likelihood of uncomplicated, spontaneous birth with good outcomes for mother and infant compared to women intending to give birth in an OU. The likelihood of intact perineum, use of upright position for birth and water birth was also higher. No difference was found in perinatal morbidity or third/fourth degree tears, while birth interventions including caesarean section and epidural analgesia were significantly less frequent among women intending to give birth in an FMU. In our sample of healthy low-risk women with spontaneous onset of labour at term after an uncomplicated pregnancy, the positive results of intending to give birth in an FMU as compared to an OU were found to hold for both women with post-secondary education and the potentially vulnerable group of FMU women without post-secondary education. In all cases, women without post-secondary education intending to give birth in an FMU had comparable and, in some respects, more favourable outcomes when compared to women with the same level of education intending to give birth in an OU. In this sample of low-risk women, we found that the effect of intended place on birth outcomes did not differ with womens level of education. Conclusion: FMU care appears to offer important benefits for birthing women with no additional risk to the infant. Both for women with and without post-secondary education, intending to give birth in an FMU significantly increased the likelihood of a spontaneous, uncomplicated birth with good outcomes for mother and infant compared to women intending to give birth in an OU. All women …","author":[{"dropping-particle":"","family":"Overgaard","given":"Charlotte","non-dropping-particle":"","parse-names":false,"suffix":""},{"dropping-particle":"","family":"Fenger-Grøn","given":"Morten","non-dropping-particle":"","parse-names":false,"suffix":""},{"dropping-particle":"","family":"Sandall","given":"Jane","non-dropping-particle":"","parse-names":false,"suffix":""}],"container-title":"BMC Public Health","id":"ITEM-1","issue":"1","issued":{"date-parts":[["2012"]]},"page":"1","publisher":"???","title":"Freestanding midwifery units versus obstetric units: Does the effect of place of birth differ with level of social disadvantage?","type":"article-journal","volume":"12"},"uris":["http://www.mendeley.com/documents/?uuid=3ba7b270-3743-487a-9df8-e367128e2706"]},{"id":"ITEM-2","itemData":{"DOI":"10.1186/s12884-015-0455-x","ISSN":"14712393","PMID":"25884308","abstract":"Background: Most studies on birth settings investigate the association between planned place of birth at the start of labor and birth outcomes and intervention rates. To optimize maternity care it also is important to pay attention to the entire process of pregnancy and childbirth. This study explores the association between the initial preferred place of birth and model of care, and the course of pregnancy and labor in low-risk nulliparous women in the Netherlands. Methods: As part of a Dutch prospective cohort study (2007-2011), we compared medical indications during pregnancy and birth outcomes of 576 women who initially preferred a home birth (n = 226), a midwife-led hospital birth (n = 168) or an obstetrician-led hospital birth (n = 182). Data were obtained by a questionnaire before 20 weeks of gestation and by medical records. Analyses were performed according to the initial preferred place of birth. Results: Low-risk nulliparous women who preferred a home birth with midwife-led care were less likely to be diagnosed with a medical indication during pregnancy compared to women who preferred a birth with obstetrician-led care (OR 0.41 95% CI 0.25-0.66). Preferring a birth with midwife-led care - both at home and in hospital - was associated with lower odds of induced labor (OR 0.51 95% CI 0.28-0.95 respectively OR 0.42 95% CI 0.21-0.85) and epidural analgesia (OR 0.32 95% CI 0.18-0.56 respectively OR 0.34 95% CI 0.19-0.62) compared to preferring a birth with obstetrician-led care. In addition, women who preferred a home birth were less likely to experience augmentation of labor (OR 0.54 95% CI 0.32-0.93) and narcotic analgesia (OR 0.41 95% CI 0.21-0.79) compared to women who preferred a birth with obstetrician-led care. We observed no significant association between preferred place of birth and mode of birth. Conclusions: Nulliparous women who initially preferred a home birth were less likely to be diagnosed with a medical indication during pregnancy. Women who initially preferred a birth with midwife-led care - both at home and in hospital - experienced lower rates of interventions during labor. Although some differences can be attributed to the model of care, we suggest that characteristics and attitudes of women themselves also play an important role.","author":[{"dropping-particle":"","family":"Haaren-ten Haken","given":"Tamar M.","non-dropping-particle":"van","parse-names":false,"suffix":""},{"dropping-particle":"","family":"Hendrix","given":"Marijke","non-dropping-particle":"","parse-names":false,"suffix":""},{"dropping-particle":"","family":"Smits","given":"Luc J.","non-dropping-particle":"","parse-names":false,"suffix":""},{"dropping-particle":"","family":"Nieuwenhuijze","given":"Marianne J.","non-dropping-particle":"","parse-names":false,"suffix":""},{"dropping-particle":"","family":"Severens","given":"Johan L.","non-dropping-particle":"","parse-names":false,"suffix":""},{"dropping-particle":"","family":"Vries","given":"Raymond G.","non-dropping-particle":"de","parse-names":false,"suffix":""},{"dropping-particle":"","family":"Nijhuis","given":"Jan G.","non-dropping-particle":"","parse-names":false,"suffix":""}],"container-title":"BMC Pregnancy and Childbirth","id":"ITEM-2","issue":"1","issued":{"date-parts":[["2015"]]},"page":"1-9","title":"The influence of preferred place of birth on the course of pregnancy and labor among healthy nulliparous women: A prospective cohort study","type":"article-journal","volume":"15"},"uris":["http://www.mendeley.com/documents/?uuid=f7d2d825-8ab1-40b9-9e8d-d6ff6523378d"]},{"id":"ITEM-3","itemData":{"DOI":"10.1016/j.midw.2015.08.007","ISSN":"02666138","PMID":"26386517","abstract":"Objective: to compare intrapartum- and neonatal mortality and intervention rates in term women starting labour in primary midwife-led versus secondary obstetrician-led care. Design: retrospective cohort study. Setting: Amsterdam region of the Netherlands. Participants: women with singleton pregnancies who gave birth beyond 37+0 weeks gestation in the years 2005 up to 2008 and lived in the catchment area of the neonatal intensive care units of both academic hospitals in Amsterdam. Women with a primary caesarean section or a pregnancy complicated by antepartum death or major congenital anomalies were excluded. For women in the midwife-led care group, a home or hospital birth could be planned. Measurements: analysis of linked data from the national perinatal register, and hospital- and midwifery record data. We assessed (unadjusted) relative risks with confidence intervals. Main outcome measures were incidences of intrapartum and neonatal (&lt;28 days) mortality. Secondary outcomes included incidences of caesarean section and vaginal instrumental delivery. Findings: 53,123 women started labour in primary care and 30,166 women in secondary care. Intrapartum and neonatal mortality rates were 37/53,123 (0.70‰) in the primary care group and 24/30,166 (0.80‰) in the secondary care group (relative risk 0.88; 95% CI 0.52-1.46). Women in the primary care group were less likely to deliver by secondary caesarean section (5% versus 16%; RR 0.31; 95% CI 0.30-0.32) or by instrumental delivery (10% versus 13%; RR 0.76; 95% CI 0.73-0.79). Key conclusions: we found a low absolute risk of intrapartum and neonatal mortality, with a comparable risk for women who started labour in primary versus secondary care. The intervention rate was significantly lower in women who started labour in primary care. Implications for practice: these findings suggest that it is possible to identify a group of women at low risk of complications that can start labour in primary care and have low rates of medical interventions whereas perinatal mortality is low.","author":[{"dropping-particle":"","family":"Wiegerinck","given":"M. M.J.","non-dropping-particle":"","parse-names":false,"suffix":""},{"dropping-particle":"","family":"Goes","given":"B. Y.","non-dropping-particle":"van der","parse-names":false,"suffix":""},{"dropping-particle":"","family":"Ravelli","given":"A. C.J.","non-dropping-particle":"","parse-names":false,"suffix":""},{"dropping-particle":"","family":"Post","given":"J. A.M.","non-dropping-particle":"van der","parse-names":false,"suffix":""},{"dropping-particle":"","family":"Klinkert","given":"J.","non-dropping-particle":"","parse-names":false,"suffix":""},{"dropping-particle":"","family":"Brandenbarg","given":"J.","non-dropping-particle":"","parse-names":false,"suffix":""},{"dropping-particle":"","family":"Buist","given":"F. C.D.","non-dropping-particle":"","parse-names":false,"suffix":""},{"dropping-particle":"","family":"Wouters","given":"M. G.A.J.","non-dropping-particle":"","parse-names":false,"suffix":""},{"dropping-particle":"","family":"Tamminga","given":"P.","non-dropping-particle":"","parse-names":false,"suffix":""},{"dropping-particle":"","family":"Jonge","given":"A.","non-dropping-particle":"de","parse-names":false,"suffix":""},{"dropping-particle":"","family":"Mol","given":"B. W.","non-dropping-particle":"","parse-names":false,"suffix":""}],"container-title":"Midwifery","id":"ITEM-3","issue":"12","issued":{"date-parts":[["2015"]]},"page":"1168-1176","publisher":"Elsevier","title":"Intrapartum and neonatal mortality in primary midwife-led and secondary obstetrician-led care in the Amsterdam region of the Netherlands: A retrospective cohort study","type":"article-journal","volume":"31"},"uris":["http://www.mendeley.com/documents/?uuid=abaa4a9b-3eb7-4286-90cd-62edbfb83c7e"]},{"id":"ITEM-4","itemData":{"DOI":"10.1111/birt.12150","ISSN":"1523536X","PMID":"25613161","abstract":"Background: At 2.2 percent in 2012, the home birth rate in Iceland is the highest in the Nordic countries and has been rising rapidly in the new millennium. The objective of this study was to compare the outcomes of planned home births and planned hospital births in comparable low-risk groups in Iceland. Methods: The study is a retrospective cohort study comparing the total population of 307 planned home births in Iceland in 2005-2009 to a matched 1:3 sample of 921 planned hospital births. Regression analysis, adjusted for confounding variables, was performed for the primary outcome variables. Results: The rate of oxytocin augmentation, epidural analgesia, and postpartum hemorrhage was significantly lower when labor started as a planned home birth. Differences in the rates of other primary outcome variables were not significant. The home birth group had lower rates of operative birth and obstetric anal sphincter injury. The rate of 5-minute Apgar score &lt; 7 was the same in the home and hospital birth groups, but the home birth group had a higher rate of neonatal intensive care unit admission. Intervention and adverse outcome rates in both study groups, including transfer rates, were higher among primiparas than multiparas. Oxytocin augmentation, epidural analgesia, and postpartum hemorrhage rates were significantly interrelated. Conclusions: This study adds to the growing body of evidence that suggests that planned home birth for low-risk women is as safe as planned hospital birth.","author":[{"dropping-particle":"","family":"Halfdansdottir","given":"Berglind","non-dropping-particle":"","parse-names":false,"suffix":""},{"dropping-particle":"","family":"Smarason","given":"Alexander Kr","non-dropping-particle":"","parse-names":false,"suffix":""},{"dropping-particle":"","family":"Olafsdottir","given":"Olof A.","non-dropping-particle":"","parse-names":false,"suffix":""},{"dropping-particle":"","family":"Hildingsson","given":"Ingegerd","non-dropping-particle":"","parse-names":false,"suffix":""},{"dropping-particle":"","family":"Sveinsdottir","given":"Herdis","non-dropping-particle":"","parse-names":false,"suffix":""}],"container-title":"Birth","id":"ITEM-4","issue":"1","issued":{"date-parts":[["2015"]]},"page":"16-26","title":"Outcome of planned home and hospital births among low-risk women in Iceland in 2005-2009: A retrospective cohort study","type":"article-journal","volume":"42"},"uris":["http://www.mendeley.com/documents/?uuid=2bd0094a-8b9a-4043-af3c-7a1d175cb59c"]},{"id":"ITEM-5","itemData":{"DOI":"10.1186/s40064-016-2306-2","ISSN":"21931801","abstract":"Objectives: The claimed advantages of home deliveries, including fewer medical interventions, are potentially counter balanced by the small additional risk on perinatal adverse outcome compared to hospital deliveries in low risk women. Homelike birth centres have been proposed a new setting for low risk women combining the advantages of home and hospital, resulting in lower intervention rates with equal safety. This paper addresses whether the introduction of a midwife-led birth centre adjacent to the hospital combines the advantages of home and hospital deliveries. Additionally, we investigate whether the introduction of a midwife-led birth centre leads to a different risk selection of women planning their delivery either at home, at the hospital or at the birth centre. Methods: Anonymized data, between January 2007 and June 2012, was collected from the four participating midwife practices. Women (n = 5558) were categorized according to intended place of birth. Women’s characteristics and pregnancy outcomes were compared between the period before and after its introduction using Chi square and Fisher’s Exact tests. Direct and indirect standardized rates were calculated for different outcomes [(1) intrapartum and neonatal mortality (&lt;24 h), (2) composite outcome of neonatal morbidities, (3) composite outcome of maternal morbidities, and (4) medical intervention], taking the period before introduction as reference. Results: After the introduction of the birth centre a different risk selection was observed. Women’s characteristics were most unfavourable for intended birth centre births. Additionally, an higher neonatal risk load was seen within these women. After its introduction neonatal morbidities decreased (5.0 vs. 3.8 %) and maternal morbidities decreased (8.3 vs. 7.3 %). Interventions were about equal. Direct and indirect standardization provided similar results. Conclusion: Neonatal morbidity and maternal morbidity tended to decrease, while overall intervention rates were unaffected. The introduction of the midwife-led birth centre seems to benefit the outcome of midwife-led deliveries. We interpret this change by the redistribution of the higher risk women among the low risk population intending birth at the birth centre instead of home.","author":[{"dropping-particle":"","family":"Kooy","given":"Jacoba","non-dropping-particle":"van der","parse-names":false,"suffix":""},{"dropping-particle":"","family":"Graaf","given":"Johanna P.","non-dropping-particle":"de","parse-names":false,"suffix":""},{"dropping-particle":"","family":"Birnie","given":"Doctor Erwin","non-dropping-particle":"","parse-names":false,"suffix":""},{"dropping-particle":"","family":"Denktas","given":"Semiha","non-dropping-particle":"","parse-names":false,"suffix":""},{"dropping-particle":"","family":"Steegers","given":"Eric A.P.","non-dropping-particle":"","parse-names":false,"suffix":""},{"dropping-particle":"","family":"Bonsel","given":"Gouke J.","non-dropping-particle":"","parse-names":false,"suffix":""}],"container-title":"SpringerPlus","id":"ITEM-5","issue":"1","issued":{"date-parts":[["2016"]]},"publisher":"Springer International Publishing","title":"Different settings of place of midwife-led birth: evaluation of a midwife-led birth centre","type":"article-journal","volume":"5"},"uris":["http://www.mendeley.com/documents/?uuid=92d6596d-628c-4f85-85c0-32d259d828dc"]},{"id":"ITEM-6","itemData":{"DOI":"10.1186/S12884-017-1348-Y/TABLES/4","ISSN":"14712393","PMID":"28595580","abstract":"Background: To compare the mode of delivery between planned home versus planned hospital births and to determine if differences in intervention rates could be interpreted as over- or undertreatment. Methods: Intervention and perinatal mortality rates were obtained for 679,952 low-risk women from the Dutch Perinatal Registry (2000-2007). Intervention was defined as operative vaginal delivery and/or caesarean section. Perinatal mortality was defined as the intrapartum and early neonatal mortality rate up to 7 days postpartum. Besides adjustment for maternal and care factors, we included for additional casemix adjustment: presence of congenital abnormality, small for gestational age, preterm birth, or low Apgar score. The techniques used were nested multiple stepwise logistic regression, and stratified analysis for separate risk groups. An intention-to-treat like analysis was performed. Results: The intervention rate was lower in planned home compared to planned hospital births (10.9% 95% CI 10.8-11.0 vs. 13.8% 95% CI 13.6-13.9). Intended place of birth had significant impact on the likelihood to intervene after adjustment (planned homebirth (OR 0.77 95% CI. 0.75-0.78)). The mortality rate was lower in planned home births (0.15% vs. 0.18%). After adjustment, the interaction term home- intervention was significant (OR1.51 95% CI 1.25-1.84). In risk groups, a higher perinatal mortality rate was observed in planned home births. Conclusions: The potential presence of over- or under treatment as expressed by adjusted perinatal mortality differs per risk group. In planned home births especially multiparous women showed universally lower intervention rates. However, the benefit of substantially fewer interventions in the planned home group seems to be counterbalanced by substantially increased mortality if intervention occurs.","author":[{"dropping-particle":"","family":"Kooy","given":"Jacoba","non-dropping-particle":"","parse-names":false,"suffix":""},{"dropping-particle":"","family":"Birnie","given":"Erwin","non-dropping-particle":"","parse-names":false,"suffix":""},{"dropping-particle":"","family":"Denktas","given":"Semiha","non-dropping-particle":"","parse-names":false,"suffix":""},{"dropping-particle":"","family":"Steegers","given":"Eric A.P.","non-dropping-particle":"","parse-names":false,"suffix":""},{"dropping-particle":"","family":"Bonsel","given":"Gouke J.","non-dropping-particle":"","parse-names":false,"suffix":""}],"container-title":"BMC Pregnancy and Childbirth","id":"ITEM-6","issue":"1","issued":{"date-parts":[["2017","6","8"]]},"page":"1-11","publisher":"BioMed Central Ltd.","title":"Planned home compared with planned hospital births: Mode of delivery and Perinatal mortality rates, an observational study","type":"article-journal","volume":"17"},"uris":["http://www.mendeley.com/documents/?uuid=86cd6207-3624-4875-b256-a56a89897af6"]},{"id":"ITEM-7","itemData":{"DOI":"10.1136/bmjopen-2017-018845","ISSN":"20446055","PMID":"29306890","abstract":"Objective To compare intrapartum and neonatal mortality in low-risk term women starting labour in midwife-led versus obstetrician-led care. Study design We performed a propensity score matched study using data from our national perinatal register, completed with data from medical files. We studied women without major risk factors with singleton pregnancies who gave birth at term between 2005 and 2008 in the Amsterdam region of the Netherlands. Major risk factors comprised non-vertex position of the fetus, previous Caesarean birth, hypertension, (gestational) diabetes mellitus, post-term pregnancy (≥42 weeks), prolonged rupture of membranes (&gt;24 hours), vaginal bleeding in the second half of pregnancy or induced labour. Groups were devided by midwife-led versus obstetrician-led care at the onset of labour. The primary outcome was intrapartum and neonatal (&lt;28 days) mortality. Secondary outcomes included obstetric interventions, 5 min Apgar scores&lt;7 and neonatal intensive care admittance for &gt;24 hours. Results We studied 57 396 women. Perinatal mortality occurred in 30 of 46 764 (0.64‰) women in midwife-led care and in 2 of 10 632 (0.19‰) women in obstetrician-led care (OR 3.4, 95% CI 0.82 to 14.3). A propensity score matched analysis in a 1:1 ratio with 10 632 women per group revealed an OR for perinatal mortality of 4.0 (95% CI 0.85 to 18.9). Conclusion Among low-risk women, midwife-led care at the onset of labour was associated with a statistically non-significant higher mortality rate.","author":[{"dropping-particle":"","family":"Wiegerinck","given":"Melanie M.J.","non-dropping-particle":"","parse-names":false,"suffix":""},{"dropping-particle":"","family":"Goes","given":"Birgit Y.","non-dropping-particle":"Van Der","parse-names":false,"suffix":""},{"dropping-particle":"","family":"Ravelli","given":"Anita C.J.","non-dropping-particle":"","parse-names":false,"suffix":""},{"dropping-particle":"","family":"Post","given":"Joris A.M.","non-dropping-particle":"Van Der","parse-names":false,"suffix":""},{"dropping-particle":"","family":"Buist","given":"Fayette C.D.","non-dropping-particle":"","parse-names":false,"suffix":""},{"dropping-particle":"","family":"Tamminga","given":"Pieter","non-dropping-particle":"","parse-names":false,"suffix":""},{"dropping-particle":"","family":"Mol","given":"Ben W.","non-dropping-particle":"","parse-names":false,"suffix":""}],"container-title":"BMJ Open","id":"ITEM-7","issue":"1","issued":{"date-parts":[["2018"]]},"page":"1-9","title":"Intrapartum and neonatal mortality among low-risk women in midwife-led versus obstetrician-led care in the Amsterdam region of the Netherlands: A propensity score matched study","type":"article-journal","volume":"8"},"uris":["http://www.mendeley.com/documents/?uuid=a6aed77f-19ec-4508-a09f-3803e428d5be"]},{"id":"ITEM-8","itemData":{"DOI":"10.1186/s12884-020-03204-3","ISBN":"1288402003204","ISSN":"14712393","PMID":"32894082","abstract":"Background: The maternity care system in the Netherlands is well known for its support of community-based midwifery. However, regular midwifery practices typically do not offer caseload midwifery care - one-to-one continuity of care throughout pregnancy and birth. Because we know very little about the outcomes for women receiving caseload care in the Netherlands, we compared caseload care with regular midwife-led care, looking at maternal and perinatal outcomes, including antenatal and intrapartum referrals to secondary (i.e., obstetrician-led) care. Methods: We selected 657 women in caseload care and 1954 matched controls (women in regular midwife-led care) from all women registered in the Dutch Perinatal Registry (Perined) who gave birth in 2015. To be eligible for selection the women had to be in midwife-led antenatal care beyond 28 gestational weeks. Each woman in caseload care was matched with three women in regular midwife-led care, using parity, maternal age, background (Dutch or non-Dutch) and region. These two cohorts were compared for referral rates, mode of birth, and other maternal and perinatal outcomes. Results: In caseload midwifery care, 46.9% of women were referred to obstetrician-led care (24.2% antenatally and 22.8% in the intrapartum period). In the matched cohort, 65.7% were referred (37.4% antenatally and 28.3% in the intrapartum period). In caseload care, 84.0% experienced a spontaneous vaginal birth versus 77.0% in regular midwife-led care. These patterns were observed for both nulliparous and multiparous women. Women in caseload care had fewer inductions of labour (13.2% vs 21.0%), more homebirths (39.4% vs 16.1%) and less perineal damage (intact perineum: 41.3% vs 28.2%). The incidence of perinatal mortality and a low Apgar score was low in both groups. Conclusions: We found that when compared to regular midwife-led care, caseload midwifery care in the Netherlands is associated with a lower referral rate to obstetrician-led care - both antenatally and in the intrapartum period - and a higher spontaneous vaginal birth rate, with similar perinatal safety. The challenge is to include this model as part of the current effort to improve the quality of Dutch maternity care, making caseload care available and affordable for more women.","author":[{"dropping-particle":"","family":"Offerhaus","given":"Pien","non-dropping-particle":"","parse-names":false,"suffix":""},{"dropping-particle":"","family":"Jans","given":"Suze","non-dropping-particle":"","parse-names":false,"suffix":""},{"dropping-particle":"","family":"Hukkelhoven","given":"Chantal","non-dropping-particle":"","parse-names":false,"suffix":""},{"dropping-particle":"","family":"Vries","given":"Raymond","non-dropping-particle":"De","parse-names":false,"suffix":""},{"dropping-particle":"","family":"Nieuwenhuijze","given":"Marianne","non-dropping-particle":"","parse-names":false,"suffix":""}],"container-title":"BMC Pregnancy and Childbirth","id":"ITEM-8","issue":"1","issued":{"date-parts":[["2020"]]},"page":"1-11","publisher":"BMC Pregnancy and Childbirth","title":"Women's characteristics and care outcomes of caseload midwifery care in the Netherlands: A retrospective cohort study","type":"article-journal","volume":"20"},"uris":["http://www.mendeley.com/documents/?uuid=95f8e48d-7fee-4b35-a581-338b005c4d66"]}],"mendeley":{"formattedCitation":"(15,24,26–28,31–33)","manualFormatting":"(18, 20–23, 26, 27, 32)","plainTextFormattedCitation":"(15,24,26–28,31–33)","previouslyFormattedCitation":"(15,24,26–28,31–33)"},"properties":{"noteIndex":0},"schema":"https://github.com/citation-style-language/schema/raw/master/csl-citation.json"}</w:instrText>
            </w:r>
            <w:r w:rsidRPr="009266ED">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18,</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0–23,</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6,</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7,</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32)</w:t>
            </w:r>
            <w:r w:rsidRPr="009266ED">
              <w:rPr>
                <w:rFonts w:ascii="Times New Roman" w:eastAsia="Arial" w:hAnsi="Times New Roman" w:cs="Times New Roman"/>
                <w:color w:val="000000"/>
                <w:kern w:val="0"/>
                <w:sz w:val="24"/>
                <w:szCs w:val="24"/>
                <w:lang w:val="en-AU" w:eastAsia="en-GB"/>
                <w14:ligatures w14:val="none"/>
              </w:rPr>
              <w:fldChar w:fldCharType="end"/>
            </w:r>
          </w:p>
        </w:tc>
        <w:tc>
          <w:tcPr>
            <w:tcW w:w="2070" w:type="dxa"/>
          </w:tcPr>
          <w:p w14:paraId="77921CA5"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34734/478036</w:t>
            </w:r>
          </w:p>
        </w:tc>
        <w:tc>
          <w:tcPr>
            <w:tcW w:w="2070" w:type="dxa"/>
          </w:tcPr>
          <w:p w14:paraId="3B61ED56"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24670/264960</w:t>
            </w:r>
          </w:p>
        </w:tc>
        <w:tc>
          <w:tcPr>
            <w:tcW w:w="2340" w:type="dxa"/>
          </w:tcPr>
          <w:p w14:paraId="36DADEC6"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0.71 [0.56, 0.90]</w:t>
            </w:r>
          </w:p>
        </w:tc>
        <w:tc>
          <w:tcPr>
            <w:tcW w:w="900" w:type="dxa"/>
          </w:tcPr>
          <w:p w14:paraId="05A1264E"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96</w:t>
            </w:r>
          </w:p>
        </w:tc>
      </w:tr>
      <w:tr w:rsidR="00150AB9" w14:paraId="170E3844" w14:textId="77777777" w:rsidTr="004C420C">
        <w:trPr>
          <w:trHeight w:val="305"/>
        </w:trPr>
        <w:tc>
          <w:tcPr>
            <w:tcW w:w="3690" w:type="dxa"/>
          </w:tcPr>
          <w:p w14:paraId="4D972988"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hAnsi="Times New Roman" w:cs="Times New Roman"/>
                <w:sz w:val="24"/>
                <w:szCs w:val="24"/>
              </w:rPr>
              <w:t>Less-well integrated</w:t>
            </w:r>
          </w:p>
        </w:tc>
        <w:tc>
          <w:tcPr>
            <w:tcW w:w="2250" w:type="dxa"/>
          </w:tcPr>
          <w:p w14:paraId="3B211FA5"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 xml:space="preserve">6 </w:t>
            </w:r>
            <w:r w:rsidRPr="009266ED">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86/1471-2393-9-25","ISSN":"14712393","PMID":"19545412","abstract":"Background: Earlier studies indicate that midwife-led birth settings are associated with modest benefits, including reduced medical interventions and increased maternal satisfaction. The generalizability of these studies to birth settings with low intervention rates, like those generally found in Norway, is not obvious. The aim of the present study was to compare intervention rates associated with labour in low-risk women who begin their labour in a midwife-led unit and a conventional care unit. Methods: Eligible participants were low-risk primiparas who met the criteria for delivery in the midwife-led ward regardless of which cohort they were allocated to. The two wards are localised at the same floor. Women in both cohorts received the same standardized public antenatal care by general medical practitioners and midwifes who were not involved in the delivery. After admission of a woman to the midwife-led ward, the next woman who met the inclusion criteria, but preferred delivery at the conventional delivery ward, was allocated to the conventional delivery ward cohort. Among the 252 women in the midwife-led ward cohort, 74 (29%) women were transferred to the conventional delivery ward during labour. Results: Emergency caesarean and instrumental delivery rates in women who were admitted to the midwife-led and conventional birth wards were statistically non-different, but more women admitted to the conventional birth ward had episiotomy. More women in the conventional delivery ward received epidural analgesia, pudental nerve block and nitrous oxide, while more women in the midwife-led ward received opiates and non-pharmacological pain relief. Conclusion: We did not find evidence that starting delivery in the midwife-led setting offers the advantage of lower operative delivery rates. However, epidural analgesia, pudental nerve block and episiotomies were less often while non-pharmacological pain relief was often used in the midwife-led ward. © 2009 Eide et al; licensee BioMed Central Ltd.","author":[{"dropping-particle":"","family":"Eide","given":"Britt Ingeborg","non-dropping-particle":"","parse-names":false,"suffix":""},{"dropping-particle":"","family":"Nilsen","given":"Anne Britt Vika","non-dropping-particle":"","parse-names":false,"suffix":""},{"dropping-particle":"","family":"Rasmussen","given":"Svein","non-dropping-particle":"","parse-names":false,"suffix":""}],"container-title":"BMC Pregnancy and Childbirth","id":"ITEM-1","issued":{"date-parts":[["2009"]]},"page":"1-7","title":"Births in two different delivery units in the same clinic - A prospective study of healthy primiparous women","type":"article-journal","volume":"9"},"uris":["http://www.mendeley.com/documents/?uuid=9ac1a3c9-f81f-4169-9a1f-1ed8db252758"]},{"id":"ITEM-2","itemData":{"DOI":"10.1111/j.1471-0528.2011.03043.x","ISSN":"14700328","PMID":"21749629","abstract":"Objective To investigate possible differences in operative delivery rate among low-risk women, randomised to an alongside midwifery-led unit or to standard obstetric units within the same hospital. Design Randomised controlled trial. Setting Department of Obstetrics and Gynaecology, Østfold Hospital Trust, TromsØ, Norway. Population A total of 1111 women assessed to be at low risk at onset of spontaneous labour. Methods Randomisation into one of three birth units: the special unit; the normal unit; or the midwife-led unit. Main outcome measures Total operative delivery rate, augmentation, pain relief, postpartum haemorrhage, sphincter injuries and intrapartum transfer, Apgar score &lt;7 at 5 minutes, metabolic acidosis and transfer to neonatal intensive care unit. Results There were no significant differences in total operative deliveries between the three units: 16.3% in the midwife-led unit; 18.0% in the normal unit; and 18.8% in the special unit. There were no significant differences in postpartum haemorrhage, sphincter injuries or in neonatal outcomes. There were statistically significant differences in augmentation (midwife-led unit versus normal unit RR 0.73, 95% CI 0.59-0.89; midwife-led unit versus special unit RR 0.69, 95% CI 0.56-0.86), in epidural analgesia (midwife-led unit versus normal unit RR 0.68, 95% CI 0.52-0.90; midwife-led unit versus special unit RR 0.64, 95% CI 0.47-0.86) and in acupuncture (midwife-led unit versus normal unit RR 1.45, 95% CI 1.25-1.69; midwife-led unit versus special unit RR 1.45, 95% CI 1.22-1.73). Conclusions The level of birth care does not significantly affect the rate of operative deliveries in low-risk women without any expressed preference for level of birth care. © 2011 The Authors BJOG An International Journal of Obstetrics and Gynaecology © 2011 RCOG.","author":[{"dropping-particle":"","family":"Bernitz","given":"S.","non-dropping-particle":"","parse-names":false,"suffix":""},{"dropping-particle":"","family":"Rolland","given":"R.","non-dropping-particle":"","parse-names":false,"suffix":""},{"dropping-particle":"","family":"Blix","given":"E.","non-dropping-particle":"","parse-names":false,"suffix":""},{"dropping-particle":"","family":"Jacobsen","given":"M.","non-dropping-particle":"","parse-names":false,"suffix":""},{"dropping-particle":"","family":"SjØborg","given":"K.","non-dropping-particle":"","parse-names":false,"suffix":""},{"dropping-particle":"","family":"Øian","given":"P.","non-dropping-particle":"","parse-names":false,"suffix":""}],"container-title":"BJOG: An International Journal of Obstetrics and Gynaecology","id":"ITEM-2","issue":"11","issued":{"date-parts":[["2011"]]},"page":"1357-1364","title":"Is the operative delivery rate in low-risk women dependent on the level of birth care? A randomised controlled trial","type":"article-journal","volume":"118"},"uris":["http://www.mendeley.com/documents/?uuid=c03e9681-2de7-4c6c-87b1-73077a860a98"]},{"id":"ITEM-3","itemData":{"DOI":"10.1016/j.midw.2018.06.017","ISSN":"02666138","PMID":"29980361","abstract":"Objective: To compare midwife-led and obstetrician-led care and their relation to caesarean section rates and obstetric and neonatal outcomes in low-risk births. Design: Hospital registry based retrospective cohort study. Setting: Tertiary-care women's hospital in Kaunas, Lithuania. Participants: A total of 1384 and 1283 low-risk delivering women in 2012 and 2014, respectively. Methods: The women choose either a midwife as their lead carer (midwife-led group), or an obstetrician-gynaecologist (obstetrician-led group). Main outcome measures: The primary outcome was caesarean birth. Secondary outcomes included instrumental vaginal births, amniotomy, augmentation of labour, epidural analgesia, episiotomy, perineal trauma, labour duration, birthweight and Apgar score &lt; 7 at 5 min. Results: The proportion of caesarean births was 4.4% in the midwife-led and 10.7% in the obstetrician-led group (p &lt; 0.001) in 2012, and 5.2% and 11.8% (p &lt; 0.001) in 2014, respectively. Younger maternal age (≤34 years) and midwife-led care was associated with a significantly decreased odds for caesarean section and nulliparity with a significantly increased odds for caesarean birth. Women in the midwife-led group had fewer amniotomies and labour augmentations compared with the obstetrician-led group. Episiotomy, perineal trauma, duration of labour and neonatal outcomes did not differ between the groups. Conclusion: Midwife-led care for women with low-risk birth reduced the caesarean section and several medical interventions with no apparent increase in immediate adverse neonatal outcomes compared with obstetrician-led care. Implications for practice: Midwife-led care for low-risk women should be encouraged in countries with health care system where obstetrician-led care births dominates.","author":[{"dropping-particle":"","family":"Bartuseviciene","given":"Egle","non-dropping-particle":"","parse-names":false,"suffix":""},{"dropping-particle":"","family":"Kacerauskiene","given":"Justina","non-dropping-particle":"","parse-names":false,"suffix":""},{"dropping-particle":"","family":"Bartusevicius","given":"Arnoldas","non-dropping-particle":"","parse-names":false,"suffix":""},{"dropping-particle":"","family":"Paulionyte","given":"Marija","non-dropping-particle":"","parse-names":false,"suffix":""},{"dropping-particle":"","family":"Nadisauskiene","given":"Ruta Jolanta","non-dropping-particle":"","parse-names":false,"suffix":""},{"dropping-particle":"","family":"Kliucinskas","given":"Mindaugas","non-dropping-particle":"","parse-names":false,"suffix":""},{"dropping-particle":"","family":"Stankeviciute","given":"Virginija","non-dropping-particle":"","parse-names":false,"suffix":""},{"dropping-particle":"","family":"Maleckiene","given":"Laima","non-dropping-particle":"","parse-names":false,"suffix":""},{"dropping-particle":"","family":"Railaite","given":"Dalia Regina","non-dropping-particle":"","parse-names":false,"suffix":""}],"container-title":"Midwifery","id":"ITEM-3","issued":{"date-parts":[["2018"]]},"page":"67-71","publisher":"Elsevier Ltd","title":"Comparison of midwife-led and obstetrician-led care in Lithuania: A retrospective cohort study","type":"article-journal","volume":"65"},"uris":["http://www.mendeley.com/documents/?uuid=23f2526c-c9bb-41ec-9eb7-2628da30562b"]},{"id":"ITEM-4","itemData":{"DOI":"10.1016/j.midw.2019.05.004","ISSN":"02666138","PMID":"31100483","abstract":"Objective: The objective of this study was to compare midwife-led and consultant-led obstetrical care for women with uncomplicated low-risk pregnancies. We estimated costs and maternal outcomes in both units to achieve a cost-effectiveness ratio. Design: The cost-analysis was made according to the “intention to treat” concept in order to minimize bias associated with the non-randomization of participants. At the obstetric-led unit, women received care from both midwives and medical staff while those in the alternative structure called ‘Le Cocon’ only received care from midwives. Setting: The obstetric-led unit of the Erasme University-Hospital in Brussels and its alongside midwife-led unit. Participants: The study population included all low-risk pregnant women from 1 March 2014 until 31 October 2015 who were affiliated to the MLOZ (Mutualités Libres-Onafhankelijke Ziekenfondsen; third Belgian statutory health care insurer). Interventions: The cost calculation involved a bottom-up approach. The health care consumption of each participant was obtained from MLOZ's data. The study included costs occurred the beginning of pregnancy until 3 months post-partum. Clinical data were extracted from the patient medical records. Findings: Compared to the traditional obstetric-led unit, the alternative midwife-led unit was associated with a cost reduction for the national payer (∆ = −€397.39, p = 0.046)and for the patient (∆ = − €44.19, p = 0.016). There were no significant differences in rates of caesarean, instrumental birth and epidural analgesia between MLU and OLU. A sensitivity analysis was performed (Appendix C)but does not change the overall results and conclusions. Key conclusions: Due to the small size of the samples, no statistical differences were found. More analysis is needed to evaluate the cost-effectiveness regarding the use of epidural analgesia, caesarean and instrumental birth rates in the midwife-led unit. Implications for practice: Given the economical findings, this could contribute to reduce health expenditures for both women (out of pocket)and state (public payer via health care insurers).","author":[{"dropping-particle":"","family":"Isaline","given":"Gonze","non-dropping-particle":"","parse-names":false,"suffix":""},{"dropping-particle":"","family":"Marie-Christine","given":"Closon","non-dropping-particle":"","parse-names":false,"suffix":""},{"dropping-particle":"","family":"Rudy","given":"Van Tielen","non-dropping-particle":"","parse-names":false,"suffix":""},{"dropping-particle":"","family":"Caroline","given":"Daelemans","non-dropping-particle":"","parse-names":false,"suffix":""},{"dropping-particle":"","family":"Yvon","given":"Englert","non-dropping-particle":"","parse-names":false,"suffix":""}],"container-title":"Midwifery","id":"ITEM-4","issued":{"date-parts":[["2019"]]},"page":"117-126","publisher":"Elsevier Ltd","title":"An exploratory cost-effectiveness analysis: Comparison between a midwife-led birth unit and a standard obstetric unit within the same hospital in Belgium","type":"article-journal","volume":"75"},"uris":["http://www.mendeley.com/documents/?uuid=2ef87ce3-3cf9-4daa-a262-238def396f24"]},{"id":"ITEM-5","itemData":{"DOI":"10.3390/ijerph17082718","ISSN":"16604601","PMID":"32326549","abstract":"Background: The present observational study aimed to describe women and delivery characteristics and early birth outcomes according to planned out-of-hospital delivery and to compare this information with comparable planned in-hospital deliveries. Methods: 1099 healthy low-risk women who delivered out-of-hospital between 2014 to 2018, with a gestational age of 37–42 completed weeks of pregnancy, with single, vertex babies whose birth was expected to be vaginal and spontaneous were enrolled. Moreover, a case-control study was designed comparing characteristics of these births to a matched 1:5 sample. Results: living in a medium city (RR 1.81, 95% CI 1.19–2.74), being multiparous (RR 1.66, CI 1.09–2.51), having the first child at ≥35 years old (RR 1.84, CI 1.02–3.33), not working (RR 1.77, CI 1.06–2.96), not being omnivorous (RR 1.80, CI 1.08–3.00), and not smoking (RR 2.53, CI 1.06–6.07) were all related to an increased chance of delivering at home compared to in a freestanding midwifery unit. The significant factors in choosing to give birth out-of-hospital instead of in-hospital were living in a large or medium city (OR 2.20; 1.75–2.77; OR 2.41; 1.93–3.02) and having a secondary or higher level of education (OR &gt; 2 for both parents). Within the first week of delivery, 6 of 1099 mothers and 19 of 1099 neonates were hospitalized. Conclusions: out-of-hospital births in women with low-risk pregnancies is a possible option that needs to be planned, monitored, regulated, and evaluated according to healthcare control systems in order to work, as in hospitals, for the safest and most effective care to a mother and her neonate(s).","author":[{"dropping-particle":"","family":"Campiotti","given":"Marta","non-dropping-particle":"","parse-names":false,"suffix":""},{"dropping-particle":"","family":"Campi","given":"Rita","non-dropping-particle":"","parse-names":false,"suffix":""},{"dropping-particle":"","family":"Zanetti","given":"Michele","non-dropping-particle":"","parse-names":false,"suffix":""},{"dropping-particle":"","family":"Olivieri","given":"Paola","non-dropping-particle":"","parse-names":false,"suffix":""},{"dropping-particle":"","family":"Faggianelli","given":"Alice","non-dropping-particle":"","parse-names":false,"suffix":""},{"dropping-particle":"","family":"Bonati","given":"Maurizio","non-dropping-particle":"","parse-names":false,"suffix":""}],"container-title":"International Journal of Environmental Research and Public Health","id":"ITEM-5","issue":"8","issued":{"date-parts":[["2020"]]},"title":"Low-risk planned out-of-hospital births: Characteristics and perinatal outcomes in different italian birth settings","type":"article-journal","volume":"17"},"uris":["http://www.mendeley.com/documents/?uuid=7fff1ef8-3c17-43c1-9f31-48bf6edde5e0"]},{"id":"ITEM-6","itemData":{"DOI":"10.1111/birt.12749","ISSN":"1523536X","abstract":"Background: Midwife-led units have been shown to be safer and reduce interventions for women at low risk of complications at birth. In 2017, the first alongside birth center was opened in Spain. The aim of this study was to compare outcomes for women with uncomplicated pregnancies giving birth in the Midwife-led unit (MLU) and in the Obstetric unit (OU) of the same hospital. Methods: Retrospective cohort study comparing birth outcomes between low-risk women, depending on their planned place of birth. Data were analyzed with an intention-to-treat approach for women that gave birth between January 2018 and December 2020. Results: A total of 878 women were included in the study, 255 women chose to give birth in the MLU and 623 in the OU. Findings showed that women in the MLU were more likely to have a vaginal birth (91.4%) than in the OU (83.8%) (aOR 2.98 [95%CI 1.62–5.47]), less likely to have an instrumental delivery, 3.9% versus 11.2% (0.25 [0.11–0.55]), to use epidural analgesia, 19.6% versus 77.9% (0.15 [0.04–0.17]) and to have an episiotomy, 7.4% versus 15.4% (0.27 [0.14–0.53]). There were no differences in rates of postpartum hemorrhage, retained placenta, or adverse neonatal outcomes. Intrapartum and postpartum transfer rates from the MLU to the OU were 21.1% and 2.4%, respectively. Conclusions: The high rate of obstetric interventions in Spain could be reduced by implementing midwife-led units across the whole system, without an increase in maternal or neonatal complications.","author":[{"dropping-particle":"","family":"Palau-Costafreda","given":"Roser","non-dropping-particle":"","parse-names":false,"suffix":""},{"dropping-particle":"","family":"García Gumiel","given":"Sara","non-dropping-particle":"","parse-names":false,"suffix":""},{"dropping-particle":"","family":"Eles Velasco","given":"Amaranta","non-dropping-particle":"","parse-names":false,"suffix":""},{"dropping-particle":"","family":"Jansana-Riera","given":"Anna","non-dropping-particle":"","parse-names":false,"suffix":""},{"dropping-particle":"","family":"Orus-Covisa","given":"Lluna","non-dropping-particle":"","parse-names":false,"suffix":""},{"dropping-particle":"","family":"Hermida González","given":"Júlia","non-dropping-particle":"","parse-names":false,"suffix":""},{"dropping-particle":"","family":"Algarra Ramos","given":"Miriam","non-dropping-particle":"","parse-names":false,"suffix":""},{"dropping-particle":"","family":"Canet-Vélez","given":"Olga","non-dropping-particle":"","parse-names":false,"suffix":""},{"dropping-particle":"","family":"Obregón Gutiérrez","given":"Noemí","non-dropping-particle":"","parse-names":false,"suffix":""},{"dropping-particle":"","family":"Escuriet","given":"Ramón","non-dropping-particle":"","parse-names":false,"suffix":""}],"container-title":"Birth","id":"ITEM-6","issue":"June","issued":{"date-parts":[["2023"]]},"page":"1-11","title":"The first alongside midwifery unit in Spain: A retrospective cohort study of maternal and neonatal outcomes","type":"article-journal"},"uris":["http://www.mendeley.com/documents/?uuid=19e2b8c6-b503-4746-bef7-fd5044001d9d"]}],"mendeley":{"formattedCitation":"(29,34,35,37–39)","manualFormatting":"(24, 28–31, 33)","plainTextFormattedCitation":"(29,34,35,37–39)","previouslyFormattedCitation":"(29,34,35,37–39)"},"properties":{"noteIndex":0},"schema":"https://github.com/citation-style-language/schema/raw/master/csl-citation.json"}</w:instrText>
            </w:r>
            <w:r w:rsidRPr="009266ED">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24,</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8–31,</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33)</w:t>
            </w:r>
            <w:r w:rsidRPr="009266ED">
              <w:rPr>
                <w:rFonts w:ascii="Times New Roman" w:eastAsia="Arial" w:hAnsi="Times New Roman" w:cs="Times New Roman"/>
                <w:color w:val="000000"/>
                <w:kern w:val="0"/>
                <w:sz w:val="24"/>
                <w:szCs w:val="24"/>
                <w:lang w:val="en-AU" w:eastAsia="en-GB"/>
                <w14:ligatures w14:val="none"/>
              </w:rPr>
              <w:fldChar w:fldCharType="end"/>
            </w:r>
          </w:p>
        </w:tc>
        <w:tc>
          <w:tcPr>
            <w:tcW w:w="2070" w:type="dxa"/>
          </w:tcPr>
          <w:p w14:paraId="00C7E399"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28/2001</w:t>
            </w:r>
          </w:p>
        </w:tc>
        <w:tc>
          <w:tcPr>
            <w:tcW w:w="2070" w:type="dxa"/>
          </w:tcPr>
          <w:p w14:paraId="0F731237"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57/1973</w:t>
            </w:r>
          </w:p>
        </w:tc>
        <w:tc>
          <w:tcPr>
            <w:tcW w:w="2340" w:type="dxa"/>
          </w:tcPr>
          <w:p w14:paraId="4C8E9336"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0.59 [0.41, 0.85]</w:t>
            </w:r>
          </w:p>
        </w:tc>
        <w:tc>
          <w:tcPr>
            <w:tcW w:w="900" w:type="dxa"/>
          </w:tcPr>
          <w:p w14:paraId="14B24BAF"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27</w:t>
            </w:r>
          </w:p>
        </w:tc>
      </w:tr>
      <w:tr w:rsidR="00150AB9" w14:paraId="042CE7F1" w14:textId="77777777" w:rsidTr="004C420C">
        <w:trPr>
          <w:trHeight w:val="97"/>
        </w:trPr>
        <w:tc>
          <w:tcPr>
            <w:tcW w:w="3690" w:type="dxa"/>
          </w:tcPr>
          <w:p w14:paraId="17914B51" w14:textId="77777777" w:rsidR="00150AB9" w:rsidRPr="009266ED" w:rsidRDefault="00150AB9" w:rsidP="004C420C">
            <w:pPr>
              <w:spacing w:line="480" w:lineRule="auto"/>
              <w:rPr>
                <w:rFonts w:ascii="Times New Roman" w:hAnsi="Times New Roman" w:cs="Times New Roman"/>
                <w:b/>
                <w:bCs/>
                <w:sz w:val="24"/>
                <w:szCs w:val="24"/>
              </w:rPr>
            </w:pPr>
            <w:r w:rsidRPr="009266ED">
              <w:rPr>
                <w:rFonts w:ascii="Times New Roman" w:eastAsia="Arial" w:hAnsi="Times New Roman" w:cs="Times New Roman"/>
                <w:b/>
                <w:bCs/>
                <w:color w:val="000000"/>
                <w:kern w:val="0"/>
                <w:sz w:val="24"/>
                <w:szCs w:val="24"/>
                <w:lang w:val="en-AU" w:eastAsia="en-GB"/>
                <w14:ligatures w14:val="none"/>
              </w:rPr>
              <w:t>Caesarean section (C-section)</w:t>
            </w:r>
          </w:p>
        </w:tc>
        <w:tc>
          <w:tcPr>
            <w:tcW w:w="2250" w:type="dxa"/>
          </w:tcPr>
          <w:p w14:paraId="3C032842"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1</w:t>
            </w:r>
          </w:p>
        </w:tc>
        <w:tc>
          <w:tcPr>
            <w:tcW w:w="2070" w:type="dxa"/>
          </w:tcPr>
          <w:p w14:paraId="602C50E7"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2443/478751</w:t>
            </w:r>
          </w:p>
        </w:tc>
        <w:tc>
          <w:tcPr>
            <w:tcW w:w="2070" w:type="dxa"/>
          </w:tcPr>
          <w:p w14:paraId="1F28A176"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5899/264590</w:t>
            </w:r>
          </w:p>
        </w:tc>
        <w:tc>
          <w:tcPr>
            <w:tcW w:w="2340" w:type="dxa"/>
          </w:tcPr>
          <w:p w14:paraId="74C6E2C9"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0.40 [0.24, 0.68]</w:t>
            </w:r>
          </w:p>
        </w:tc>
        <w:tc>
          <w:tcPr>
            <w:tcW w:w="900" w:type="dxa"/>
          </w:tcPr>
          <w:p w14:paraId="0CF73EB2"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99</w:t>
            </w:r>
          </w:p>
        </w:tc>
      </w:tr>
      <w:tr w:rsidR="00150AB9" w14:paraId="2A903CD2" w14:textId="77777777" w:rsidTr="004C420C">
        <w:trPr>
          <w:trHeight w:val="97"/>
        </w:trPr>
        <w:tc>
          <w:tcPr>
            <w:tcW w:w="3690" w:type="dxa"/>
          </w:tcPr>
          <w:p w14:paraId="49CAC1A5"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hAnsi="Times New Roman" w:cs="Times New Roman"/>
                <w:sz w:val="24"/>
                <w:szCs w:val="24"/>
              </w:rPr>
              <w:t>Well-Integrated</w:t>
            </w:r>
          </w:p>
        </w:tc>
        <w:tc>
          <w:tcPr>
            <w:tcW w:w="2250" w:type="dxa"/>
          </w:tcPr>
          <w:p w14:paraId="0273C085"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 xml:space="preserve">6 </w:t>
            </w:r>
            <w:r w:rsidRPr="009266ED">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86/1471-2458-12-478","ISSN":"14712458","PMID":"22726575","abstract":"Background: Social inequity in perinatal and maternal health is a well-documented health problem even in countries with a high level of social equality. We aimed to study whether the effect of birthplace on perinatal and maternal morbidity, birth interventions and use of pain relief among low risk women intending to give birth in two freestanding midwifery units (FMU) versus two obstetric units in Denmark differed by level of social disadvantage. Methods: The study was designed as a cohort study with a matched control group. It included 839 low-risk women intending to give birth in an FMU, who were prospectively and individually matched on nine selected obstetric/socio-economic factors to 839 low-risk women intending OU birth. Educational level was chosen as a proxy for social position. Analysis was by intention-to-treat. Results: Women intending to give birth in an FMU had a significantly higher likelihood of uncomplicated, spontaneous birth with good outcomes for mother and infant compared to women intending to give birth in an OU. The likelihood of intact perineum, use of upright position for birth and water birth was also higher. No difference was found in perinatal morbidity or third/fourth degree tears, while birth interventions including caesarean section and epidural analgesia were significantly less frequent among women intending to give birth in an FMU. In our sample of healthy low-risk women with spontaneous onset of labour at term after an uncomplicated pregnancy, the positive results of intending to give birth in an FMU as compared to an OU were found to hold for both women with post-secondary education and the potentially vulnerable group of FMU women without post-secondary education. In all cases, women without post-secondary education intending to give birth in an FMU had comparable and, in some respects, more favourable outcomes when compared to women with the same level of education intending to give birth in an OU. In this sample of low-risk women, we found that the effect of intended place on birth outcomes did not differ with womens level of education. Conclusion: FMU care appears to offer important benefits for birthing women with no additional risk to the infant. Both for women with and without post-secondary education, intending to give birth in an FMU significantly increased the likelihood of a spontaneous, uncomplicated birth with good outcomes for mother and infant compared to women intending to give birth in an OU. All women …","author":[{"dropping-particle":"","family":"Overgaard","given":"Charlotte","non-dropping-particle":"","parse-names":false,"suffix":""},{"dropping-particle":"","family":"Fenger-Grøn","given":"Morten","non-dropping-particle":"","parse-names":false,"suffix":""},{"dropping-particle":"","family":"Sandall","given":"Jane","non-dropping-particle":"","parse-names":false,"suffix":""}],"container-title":"BMC Public Health","id":"ITEM-1","issue":"1","issued":{"date-parts":[["2012"]]},"page":"1","publisher":"???","title":"Freestanding midwifery units versus obstetric units: Does the effect of place of birth differ with level of social disadvantage?","type":"article-journal","volume":"12"},"uris":["http://www.mendeley.com/documents/?uuid=3ba7b270-3743-487a-9df8-e367128e2706"]},{"id":"ITEM-2","itemData":{"DOI":"10.1186/s12884-015-0455-x","ISSN":"14712393","PMID":"25884308","abstract":"Background: Most studies on birth settings investigate the association between planned place of birth at the start of labor and birth outcomes and intervention rates. To optimize maternity care it also is important to pay attention to the entire process of pregnancy and childbirth. This study explores the association between the initial preferred place of birth and model of care, and the course of pregnancy and labor in low-risk nulliparous women in the Netherlands. Methods: As part of a Dutch prospective cohort study (2007-2011), we compared medical indications during pregnancy and birth outcomes of 576 women who initially preferred a home birth (n = 226), a midwife-led hospital birth (n = 168) or an obstetrician-led hospital birth (n = 182). Data were obtained by a questionnaire before 20 weeks of gestation and by medical records. Analyses were performed according to the initial preferred place of birth. Results: Low-risk nulliparous women who preferred a home birth with midwife-led care were less likely to be diagnosed with a medical indication during pregnancy compared to women who preferred a birth with obstetrician-led care (OR 0.41 95% CI 0.25-0.66). Preferring a birth with midwife-led care - both at home and in hospital - was associated with lower odds of induced labor (OR 0.51 95% CI 0.28-0.95 respectively OR 0.42 95% CI 0.21-0.85) and epidural analgesia (OR 0.32 95% CI 0.18-0.56 respectively OR 0.34 95% CI 0.19-0.62) compared to preferring a birth with obstetrician-led care. In addition, women who preferred a home birth were less likely to experience augmentation of labor (OR 0.54 95% CI 0.32-0.93) and narcotic analgesia (OR 0.41 95% CI 0.21-0.79) compared to women who preferred a birth with obstetrician-led care. We observed no significant association between preferred place of birth and mode of birth. Conclusions: Nulliparous women who initially preferred a home birth were less likely to be diagnosed with a medical indication during pregnancy. Women who initially preferred a birth with midwife-led care - both at home and in hospital - experienced lower rates of interventions during labor. Although some differences can be attributed to the model of care, we suggest that characteristics and attitudes of women themselves also play an important role.","author":[{"dropping-particle":"","family":"Haaren-ten Haken","given":"Tamar M.","non-dropping-particle":"van","parse-names":false,"suffix":""},{"dropping-particle":"","family":"Hendrix","given":"Marijke","non-dropping-particle":"","parse-names":false,"suffix":""},{"dropping-particle":"","family":"Smits","given":"Luc J.","non-dropping-particle":"","parse-names":false,"suffix":""},{"dropping-particle":"","family":"Nieuwenhuijze","given":"Marianne J.","non-dropping-particle":"","parse-names":false,"suffix":""},{"dropping-particle":"","family":"Severens","given":"Johan L.","non-dropping-particle":"","parse-names":false,"suffix":""},{"dropping-particle":"","family":"Vries","given":"Raymond G.","non-dropping-particle":"de","parse-names":false,"suffix":""},{"dropping-particle":"","family":"Nijhuis","given":"Jan G.","non-dropping-particle":"","parse-names":false,"suffix":""}],"container-title":"BMC Pregnancy and Childbirth","id":"ITEM-2","issue":"1","issued":{"date-parts":[["2015"]]},"page":"1-9","title":"The influence of preferred place of birth on the course of pregnancy and labor among healthy nulliparous women: A prospective cohort study","type":"article-journal","volume":"15"},"uris":["http://www.mendeley.com/documents/?uuid=f7d2d825-8ab1-40b9-9e8d-d6ff6523378d"]},{"id":"ITEM-3","itemData":{"DOI":"10.1016/j.midw.2015.08.007","ISSN":"02666138","PMID":"26386517","abstract":"Objective: to compare intrapartum- and neonatal mortality and intervention rates in term women starting labour in primary midwife-led versus secondary obstetrician-led care. Design: retrospective cohort study. Setting: Amsterdam region of the Netherlands. Participants: women with singleton pregnancies who gave birth beyond 37+0 weeks gestation in the years 2005 up to 2008 and lived in the catchment area of the neonatal intensive care units of both academic hospitals in Amsterdam. Women with a primary caesarean section or a pregnancy complicated by antepartum death or major congenital anomalies were excluded. For women in the midwife-led care group, a home or hospital birth could be planned. Measurements: analysis of linked data from the national perinatal register, and hospital- and midwifery record data. We assessed (unadjusted) relative risks with confidence intervals. Main outcome measures were incidences of intrapartum and neonatal (&lt;28 days) mortality. Secondary outcomes included incidences of caesarean section and vaginal instrumental delivery. Findings: 53,123 women started labour in primary care and 30,166 women in secondary care. Intrapartum and neonatal mortality rates were 37/53,123 (0.70‰) in the primary care group and 24/30,166 (0.80‰) in the secondary care group (relative risk 0.88; 95% CI 0.52-1.46). Women in the primary care group were less likely to deliver by secondary caesarean section (5% versus 16%; RR 0.31; 95% CI 0.30-0.32) or by instrumental delivery (10% versus 13%; RR 0.76; 95% CI 0.73-0.79). Key conclusions: we found a low absolute risk of intrapartum and neonatal mortality, with a comparable risk for women who started labour in primary versus secondary care. The intervention rate was significantly lower in women who started labour in primary care. Implications for practice: these findings suggest that it is possible to identify a group of women at low risk of complications that can start labour in primary care and have low rates of medical interventions whereas perinatal mortality is low.","author":[{"dropping-particle":"","family":"Wiegerinck","given":"M. M.J.","non-dropping-particle":"","parse-names":false,"suffix":""},{"dropping-particle":"","family":"Goes","given":"B. Y.","non-dropping-particle":"van der","parse-names":false,"suffix":""},{"dropping-particle":"","family":"Ravelli","given":"A. C.J.","non-dropping-particle":"","parse-names":false,"suffix":""},{"dropping-particle":"","family":"Post","given":"J. A.M.","non-dropping-particle":"van der","parse-names":false,"suffix":""},{"dropping-particle":"","family":"Klinkert","given":"J.","non-dropping-particle":"","parse-names":false,"suffix":""},{"dropping-particle":"","family":"Brandenbarg","given":"J.","non-dropping-particle":"","parse-names":false,"suffix":""},{"dropping-particle":"","family":"Buist","given":"F. C.D.","non-dropping-particle":"","parse-names":false,"suffix":""},{"dropping-particle":"","family":"Wouters","given":"M. G.A.J.","non-dropping-particle":"","parse-names":false,"suffix":""},{"dropping-particle":"","family":"Tamminga","given":"P.","non-dropping-particle":"","parse-names":false,"suffix":""},{"dropping-particle":"","family":"Jonge","given":"A.","non-dropping-particle":"de","parse-names":false,"suffix":""},{"dropping-particle":"","family":"Mol","given":"B. W.","non-dropping-particle":"","parse-names":false,"suffix":""}],"container-title":"Midwifery","id":"ITEM-3","issue":"12","issued":{"date-parts":[["2015"]]},"page":"1168-1176","publisher":"Elsevier","title":"Intrapartum and neonatal mortality in primary midwife-led and secondary obstetrician-led care in the Amsterdam region of the Netherlands: A retrospective cohort study","type":"article-journal","volume":"31"},"uris":["http://www.mendeley.com/documents/?uuid=abaa4a9b-3eb7-4286-90cd-62edbfb83c7e"]},{"id":"ITEM-4","itemData":{"DOI":"10.1186/S12884-017-1348-Y/TABLES/4","ISSN":"14712393","PMID":"28595580","abstract":"Background: To compare the mode of delivery between planned home versus planned hospital births and to determine if differences in intervention rates could be interpreted as over- or undertreatment. Methods: Intervention and perinatal mortality rates were obtained for 679,952 low-risk women from the Dutch Perinatal Registry (2000-2007). Intervention was defined as operative vaginal delivery and/or caesarean section. Perinatal mortality was defined as the intrapartum and early neonatal mortality rate up to 7 days postpartum. Besides adjustment for maternal and care factors, we included for additional casemix adjustment: presence of congenital abnormality, small for gestational age, preterm birth, or low Apgar score. The techniques used were nested multiple stepwise logistic regression, and stratified analysis for separate risk groups. An intention-to-treat like analysis was performed. Results: The intervention rate was lower in planned home compared to planned hospital births (10.9% 95% CI 10.8-11.0 vs. 13.8% 95% CI 13.6-13.9). Intended place of birth had significant impact on the likelihood to intervene after adjustment (planned homebirth (OR 0.77 95% CI. 0.75-0.78)). The mortality rate was lower in planned home births (0.15% vs. 0.18%). After adjustment, the interaction term home- intervention was significant (OR1.51 95% CI 1.25-1.84). In risk groups, a higher perinatal mortality rate was observed in planned home births. Conclusions: The potential presence of over- or under treatment as expressed by adjusted perinatal mortality differs per risk group. In planned home births especially multiparous women showed universally lower intervention rates. However, the benefit of substantially fewer interventions in the planned home group seems to be counterbalanced by substantially increased mortality if intervention occurs.","author":[{"dropping-particle":"","family":"Kooy","given":"Jacoba","non-dropping-particle":"","parse-names":false,"suffix":""},{"dropping-particle":"","family":"Birnie","given":"Erwin","non-dropping-particle":"","parse-names":false,"suffix":""},{"dropping-particle":"","family":"Denktas","given":"Semiha","non-dropping-particle":"","parse-names":false,"suffix":""},{"dropping-particle":"","family":"Steegers","given":"Eric A.P.","non-dropping-particle":"","parse-names":false,"suffix":""},{"dropping-particle":"","family":"Bonsel","given":"Gouke J.","non-dropping-particle":"","parse-names":false,"suffix":""}],"container-title":"BMC Pregnancy and Childbirth","id":"ITEM-4","issue":"1","issued":{"date-parts":[["2017","6","8"]]},"page":"1-11","publisher":"BioMed Central Ltd.","title":"Planned home compared with planned hospital births: Mode of delivery and Perinatal mortality rates, an observational study","type":"article-journal","volume":"17"},"uris":["http://www.mendeley.com/documents/?uuid=86cd6207-3624-4875-b256-a56a89897af6"]},{"id":"ITEM-5","itemData":{"DOI":"10.1136/bmjopen-2017-018845","ISSN":"20446055","PMID":"29306890","abstract":"Objective To compare intrapartum and neonatal mortality in low-risk term women starting labour in midwife-led versus obstetrician-led care. Study design We performed a propensity score matched study using data from our national perinatal register, completed with data from medical files. We studied women without major risk factors with singleton pregnancies who gave birth at term between 2005 and 2008 in the Amsterdam region of the Netherlands. Major risk factors comprised non-vertex position of the fetus, previous Caesarean birth, hypertension, (gestational) diabetes mellitus, post-term pregnancy (≥42 weeks), prolonged rupture of membranes (&gt;24 hours), vaginal bleeding in the second half of pregnancy or induced labour. Groups were devided by midwife-led versus obstetrician-led care at the onset of labour. The primary outcome was intrapartum and neonatal (&lt;28 days) mortality. Secondary outcomes included obstetric interventions, 5 min Apgar scores&lt;7 and neonatal intensive care admittance for &gt;24 hours. Results We studied 57 396 women. Perinatal mortality occurred in 30 of 46 764 (0.64‰) women in midwife-led care and in 2 of 10 632 (0.19‰) women in obstetrician-led care (OR 3.4, 95% CI 0.82 to 14.3). A propensity score matched analysis in a 1:1 ratio with 10 632 women per group revealed an OR for perinatal mortality of 4.0 (95% CI 0.85 to 18.9). Conclusion Among low-risk women, midwife-led care at the onset of labour was associated with a statistically non-significant higher mortality rate.","author":[{"dropping-particle":"","family":"Wiegerinck","given":"Melanie M.J.","non-dropping-particle":"","parse-names":false,"suffix":""},{"dropping-particle":"","family":"Goes","given":"Birgit Y.","non-dropping-particle":"Van Der","parse-names":false,"suffix":""},{"dropping-particle":"","family":"Ravelli","given":"Anita C.J.","non-dropping-particle":"","parse-names":false,"suffix":""},{"dropping-particle":"","family":"Post","given":"Joris A.M.","non-dropping-particle":"Van Der","parse-names":false,"suffix":""},{"dropping-particle":"","family":"Buist","given":"Fayette C.D.","non-dropping-particle":"","parse-names":false,"suffix":""},{"dropping-particle":"","family":"Tamminga","given":"Pieter","non-dropping-particle":"","parse-names":false,"suffix":""},{"dropping-particle":"","family":"Mol","given":"Ben W.","non-dropping-particle":"","parse-names":false,"suffix":""}],"container-title":"BMJ Open","id":"ITEM-5","issue":"1","issued":{"date-parts":[["2018"]]},"page":"1-9","title":"Intrapartum and neonatal mortality among low-risk women in midwife-led versus obstetrician-led care in the Amsterdam region of the Netherlands: A propensity score matched study","type":"article-journal","volume":"8"},"uris":["http://www.mendeley.com/documents/?uuid=a6aed77f-19ec-4508-a09f-3803e428d5be"]},{"id":"ITEM-6","itemData":{"DOI":"10.1186/s12884-020-03204-3","ISBN":"1288402003204","ISSN":"14712393","PMID":"32894082","abstract":"Background: The maternity care system in the Netherlands is well known for its support of community-based midwifery. However, regular midwifery practices typically do not offer caseload midwifery care - one-to-one continuity of care throughout pregnancy and birth. Because we know very little about the outcomes for women receiving caseload care in the Netherlands, we compared caseload care with regular midwife-led care, looking at maternal and perinatal outcomes, including antenatal and intrapartum referrals to secondary (i.e., obstetrician-led) care. Methods: We selected 657 women in caseload care and 1954 matched controls (women in regular midwife-led care) from all women registered in the Dutch Perinatal Registry (Perined) who gave birth in 2015. To be eligible for selection the women had to be in midwife-led antenatal care beyond 28 gestational weeks. Each woman in caseload care was matched with three women in regular midwife-led care, using parity, maternal age, background (Dutch or non-Dutch) and region. These two cohorts were compared for referral rates, mode of birth, and other maternal and perinatal outcomes. Results: In caseload midwifery care, 46.9% of women were referred to obstetrician-led care (24.2% antenatally and 22.8% in the intrapartum period). In the matched cohort, 65.7% were referred (37.4% antenatally and 28.3% in the intrapartum period). In caseload care, 84.0% experienced a spontaneous vaginal birth versus 77.0% in regular midwife-led care. These patterns were observed for both nulliparous and multiparous women. Women in caseload care had fewer inductions of labour (13.2% vs 21.0%), more homebirths (39.4% vs 16.1%) and less perineal damage (intact perineum: 41.3% vs 28.2%). The incidence of perinatal mortality and a low Apgar score was low in both groups. Conclusions: We found that when compared to regular midwife-led care, caseload midwifery care in the Netherlands is associated with a lower referral rate to obstetrician-led care - both antenatally and in the intrapartum period - and a higher spontaneous vaginal birth rate, with similar perinatal safety. The challenge is to include this model as part of the current effort to improve the quality of Dutch maternity care, making caseload care available and affordable for more women.","author":[{"dropping-particle":"","family":"Offerhaus","given":"Pien","non-dropping-particle":"","parse-names":false,"suffix":""},{"dropping-particle":"","family":"Jans","given":"Suze","non-dropping-particle":"","parse-names":false,"suffix":""},{"dropping-particle":"","family":"Hukkelhoven","given":"Chantal","non-dropping-particle":"","parse-names":false,"suffix":""},{"dropping-particle":"","family":"Vries","given":"Raymond","non-dropping-particle":"De","parse-names":false,"suffix":""},{"dropping-particle":"","family":"Nieuwenhuijze","given":"Marianne","non-dropping-particle":"","parse-names":false,"suffix":""}],"container-title":"BMC Pregnancy and Childbirth","id":"ITEM-6","issue":"1","issued":{"date-parts":[["2020"]]},"page":"1-11","publisher":"BMC Pregnancy and Childbirth","title":"Women's characteristics and care outcomes of caseload midwifery care in the Netherlands: A retrospective cohort study","type":"article-journal","volume":"20"},"uris":["http://www.mendeley.com/documents/?uuid=95f8e48d-7fee-4b35-a581-338b005c4d66"]}],"mendeley":{"formattedCitation":"(15,24,26–28,31)","manualFormatting":"(18, 20–23, 27)","plainTextFormattedCitation":"(15,24,26–28,31)","previouslyFormattedCitation":"(15,24,26–28,31)"},"properties":{"noteIndex":0},"schema":"https://github.com/citation-style-language/schema/raw/master/csl-citation.json"}</w:instrText>
            </w:r>
            <w:r w:rsidRPr="009266ED">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18,</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0–23,</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7)</w:t>
            </w:r>
            <w:r w:rsidRPr="009266ED">
              <w:rPr>
                <w:rFonts w:ascii="Times New Roman" w:eastAsia="Arial" w:hAnsi="Times New Roman" w:cs="Times New Roman"/>
                <w:color w:val="000000"/>
                <w:kern w:val="0"/>
                <w:sz w:val="24"/>
                <w:szCs w:val="24"/>
                <w:lang w:val="en-AU" w:eastAsia="en-GB"/>
                <w14:ligatures w14:val="none"/>
              </w:rPr>
              <w:fldChar w:fldCharType="end"/>
            </w:r>
          </w:p>
        </w:tc>
        <w:tc>
          <w:tcPr>
            <w:tcW w:w="2070" w:type="dxa"/>
          </w:tcPr>
          <w:p w14:paraId="2DAD5F2C"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2359/477296</w:t>
            </w:r>
          </w:p>
        </w:tc>
        <w:tc>
          <w:tcPr>
            <w:tcW w:w="2070" w:type="dxa"/>
          </w:tcPr>
          <w:p w14:paraId="6F28DEF2"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5733/262648</w:t>
            </w:r>
          </w:p>
        </w:tc>
        <w:tc>
          <w:tcPr>
            <w:tcW w:w="2340" w:type="dxa"/>
          </w:tcPr>
          <w:p w14:paraId="0DFDD118"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0.24 [0.12, 0.49]</w:t>
            </w:r>
          </w:p>
        </w:tc>
        <w:tc>
          <w:tcPr>
            <w:tcW w:w="900" w:type="dxa"/>
          </w:tcPr>
          <w:p w14:paraId="5D4B3DD7"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99</w:t>
            </w:r>
          </w:p>
        </w:tc>
      </w:tr>
      <w:tr w:rsidR="00150AB9" w14:paraId="76BF4312" w14:textId="77777777" w:rsidTr="004C420C">
        <w:trPr>
          <w:trHeight w:val="107"/>
        </w:trPr>
        <w:tc>
          <w:tcPr>
            <w:tcW w:w="3690" w:type="dxa"/>
          </w:tcPr>
          <w:p w14:paraId="7A7A0459"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hAnsi="Times New Roman" w:cs="Times New Roman"/>
                <w:sz w:val="24"/>
                <w:szCs w:val="24"/>
              </w:rPr>
              <w:t>Less-well integrated</w:t>
            </w:r>
          </w:p>
        </w:tc>
        <w:tc>
          <w:tcPr>
            <w:tcW w:w="2250" w:type="dxa"/>
          </w:tcPr>
          <w:p w14:paraId="3605D626"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 xml:space="preserve">5 </w:t>
            </w:r>
            <w:r w:rsidRPr="009266ED">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86/1471-2393-9-25","ISSN":"14712393","PMID":"19545412","abstract":"Background: Earlier studies indicate that midwife-led birth settings are associated with modest benefits, including reduced medical interventions and increased maternal satisfaction. The generalizability of these studies to birth settings with low intervention rates, like those generally found in Norway, is not obvious. The aim of the present study was to compare intervention rates associated with labour in low-risk women who begin their labour in a midwife-led unit and a conventional care unit. Methods: Eligible participants were low-risk primiparas who met the criteria for delivery in the midwife-led ward regardless of which cohort they were allocated to. The two wards are localised at the same floor. Women in both cohorts received the same standardized public antenatal care by general medical practitioners and midwifes who were not involved in the delivery. After admission of a woman to the midwife-led ward, the next woman who met the inclusion criteria, but preferred delivery at the conventional delivery ward, was allocated to the conventional delivery ward cohort. Among the 252 women in the midwife-led ward cohort, 74 (29%) women were transferred to the conventional delivery ward during labour. Results: Emergency caesarean and instrumental delivery rates in women who were admitted to the midwife-led and conventional birth wards were statistically non-different, but more women admitted to the conventional birth ward had episiotomy. More women in the conventional delivery ward received epidural analgesia, pudental nerve block and nitrous oxide, while more women in the midwife-led ward received opiates and non-pharmacological pain relief. Conclusion: We did not find evidence that starting delivery in the midwife-led setting offers the advantage of lower operative delivery rates. However, epidural analgesia, pudental nerve block and episiotomies were less often while non-pharmacological pain relief was often used in the midwife-led ward. © 2009 Eide et al; licensee BioMed Central Ltd.","author":[{"dropping-particle":"","family":"Eide","given":"Britt Ingeborg","non-dropping-particle":"","parse-names":false,"suffix":""},{"dropping-particle":"","family":"Nilsen","given":"Anne Britt Vika","non-dropping-particle":"","parse-names":false,"suffix":""},{"dropping-particle":"","family":"Rasmussen","given":"Svein","non-dropping-particle":"","parse-names":false,"suffix":""}],"container-title":"BMC Pregnancy and Childbirth","id":"ITEM-1","issued":{"date-parts":[["2009"]]},"page":"1-7","title":"Births in two different delivery units in the same clinic - A prospective study of healthy primiparous women","type":"article-journal","volume":"9"},"uris":["http://www.mendeley.com/documents/?uuid=9ac1a3c9-f81f-4169-9a1f-1ed8db252758"]},{"id":"ITEM-2","itemData":{"DOI":"10.1111/j.1471-0528.2011.03043.x","ISSN":"14700328","PMID":"21749629","abstract":"Objective To investigate possible differences in operative delivery rate among low-risk women, randomised to an alongside midwifery-led unit or to standard obstetric units within the same hospital. Design Randomised controlled trial. Setting Department of Obstetrics and Gynaecology, Østfold Hospital Trust, TromsØ, Norway. Population A total of 1111 women assessed to be at low risk at onset of spontaneous labour. Methods Randomisation into one of three birth units: the special unit; the normal unit; or the midwife-led unit. Main outcome measures Total operative delivery rate, augmentation, pain relief, postpartum haemorrhage, sphincter injuries and intrapartum transfer, Apgar score &lt;7 at 5 minutes, metabolic acidosis and transfer to neonatal intensive care unit. Results There were no significant differences in total operative deliveries between the three units: 16.3% in the midwife-led unit; 18.0% in the normal unit; and 18.8% in the special unit. There were no significant differences in postpartum haemorrhage, sphincter injuries or in neonatal outcomes. There were statistically significant differences in augmentation (midwife-led unit versus normal unit RR 0.73, 95% CI 0.59-0.89; midwife-led unit versus special unit RR 0.69, 95% CI 0.56-0.86), in epidural analgesia (midwife-led unit versus normal unit RR 0.68, 95% CI 0.52-0.90; midwife-led unit versus special unit RR 0.64, 95% CI 0.47-0.86) and in acupuncture (midwife-led unit versus normal unit RR 1.45, 95% CI 1.25-1.69; midwife-led unit versus special unit RR 1.45, 95% CI 1.22-1.73). Conclusions The level of birth care does not significantly affect the rate of operative deliveries in low-risk women without any expressed preference for level of birth care. © 2011 The Authors BJOG An International Journal of Obstetrics and Gynaecology © 2011 RCOG.","author":[{"dropping-particle":"","family":"Bernitz","given":"S.","non-dropping-particle":"","parse-names":false,"suffix":""},{"dropping-particle":"","family":"Rolland","given":"R.","non-dropping-particle":"","parse-names":false,"suffix":""},{"dropping-particle":"","family":"Blix","given":"E.","non-dropping-particle":"","parse-names":false,"suffix":""},{"dropping-particle":"","family":"Jacobsen","given":"M.","non-dropping-particle":"","parse-names":false,"suffix":""},{"dropping-particle":"","family":"SjØborg","given":"K.","non-dropping-particle":"","parse-names":false,"suffix":""},{"dropping-particle":"","family":"Øian","given":"P.","non-dropping-particle":"","parse-names":false,"suffix":""}],"container-title":"BJOG: An International Journal of Obstetrics and Gynaecology","id":"ITEM-2","issue":"11","issued":{"date-parts":[["2011"]]},"page":"1357-1364","title":"Is the operative delivery rate in low-risk women dependent on the level of birth care? A randomised controlled trial","type":"article-journal","volume":"118"},"uris":["http://www.mendeley.com/documents/?uuid=c03e9681-2de7-4c6c-87b1-73077a860a98"]},{"id":"ITEM-3","itemData":{"DOI":"10.1016/j.midw.2018.06.017","ISSN":"02666138","PMID":"29980361","abstract":"Objective: To compare midwife-led and obstetrician-led care and their relation to caesarean section rates and obstetric and neonatal outcomes in low-risk births. Design: Hospital registry based retrospective cohort study. Setting: Tertiary-care women's hospital in Kaunas, Lithuania. Participants: A total of 1384 and 1283 low-risk delivering women in 2012 and 2014, respectively. Methods: The women choose either a midwife as their lead carer (midwife-led group), or an obstetrician-gynaecologist (obstetrician-led group). Main outcome measures: The primary outcome was caesarean birth. Secondary outcomes included instrumental vaginal births, amniotomy, augmentation of labour, epidural analgesia, episiotomy, perineal trauma, labour duration, birthweight and Apgar score &lt; 7 at 5 min. Results: The proportion of caesarean births was 4.4% in the midwife-led and 10.7% in the obstetrician-led group (p &lt; 0.001) in 2012, and 5.2% and 11.8% (p &lt; 0.001) in 2014, respectively. Younger maternal age (≤34 years) and midwife-led care was associated with a significantly decreased odds for caesarean section and nulliparity with a significantly increased odds for caesarean birth. Women in the midwife-led group had fewer amniotomies and labour augmentations compared with the obstetrician-led group. Episiotomy, perineal trauma, duration of labour and neonatal outcomes did not differ between the groups. Conclusion: Midwife-led care for women with low-risk birth reduced the caesarean section and several medical interventions with no apparent increase in immediate adverse neonatal outcomes compared with obstetrician-led care. Implications for practice: Midwife-led care for low-risk women should be encouraged in countries with health care system where obstetrician-led care births dominates.","author":[{"dropping-particle":"","family":"Bartuseviciene","given":"Egle","non-dropping-particle":"","parse-names":false,"suffix":""},{"dropping-particle":"","family":"Kacerauskiene","given":"Justina","non-dropping-particle":"","parse-names":false,"suffix":""},{"dropping-particle":"","family":"Bartusevicius","given":"Arnoldas","non-dropping-particle":"","parse-names":false,"suffix":""},{"dropping-particle":"","family":"Paulionyte","given":"Marija","non-dropping-particle":"","parse-names":false,"suffix":""},{"dropping-particle":"","family":"Nadisauskiene","given":"Ruta Jolanta","non-dropping-particle":"","parse-names":false,"suffix":""},{"dropping-particle":"","family":"Kliucinskas","given":"Mindaugas","non-dropping-particle":"","parse-names":false,"suffix":""},{"dropping-particle":"","family":"Stankeviciute","given":"Virginija","non-dropping-particle":"","parse-names":false,"suffix":""},{"dropping-particle":"","family":"Maleckiene","given":"Laima","non-dropping-particle":"","parse-names":false,"suffix":""},{"dropping-particle":"","family":"Railaite","given":"Dalia Regina","non-dropping-particle":"","parse-names":false,"suffix":""}],"container-title":"Midwifery","id":"ITEM-3","issued":{"date-parts":[["2018"]]},"page":"67-71","publisher":"Elsevier Ltd","title":"Comparison of midwife-led and obstetrician-led care in Lithuania: A retrospective cohort study","type":"article-journal","volume":"65"},"uris":["http://www.mendeley.com/documents/?uuid=23f2526c-c9bb-41ec-9eb7-2628da30562b"]},{"id":"ITEM-4","itemData":{"DOI":"10.1016/j.midw.2019.05.004","ISSN":"02666138","PMID":"31100483","abstract":"Objective: The objective of this study was to compare midwife-led and consultant-led obstetrical care for women with uncomplicated low-risk pregnancies. We estimated costs and maternal outcomes in both units to achieve a cost-effectiveness ratio. Design: The cost-analysis was made according to the “intention to treat” concept in order to minimize bias associated with the non-randomization of participants. At the obstetric-led unit, women received care from both midwives and medical staff while those in the alternative structure called ‘Le Cocon’ only received care from midwives. Setting: The obstetric-led unit of the Erasme University-Hospital in Brussels and its alongside midwife-led unit. Participants: The study population included all low-risk pregnant women from 1 March 2014 until 31 October 2015 who were affiliated to the MLOZ (Mutualités Libres-Onafhankelijke Ziekenfondsen; third Belgian statutory health care insurer). Interventions: The cost calculation involved a bottom-up approach. The health care consumption of each participant was obtained from MLOZ's data. The study included costs occurred the beginning of pregnancy until 3 months post-partum. Clinical data were extracted from the patient medical records. Findings: Compared to the traditional obstetric-led unit, the alternative midwife-led unit was associated with a cost reduction for the national payer (∆ = −€397.39, p = 0.046)and for the patient (∆ = − €44.19, p = 0.016). There were no significant differences in rates of caesarean, instrumental birth and epidural analgesia between MLU and OLU. A sensitivity analysis was performed (Appendix C)but does not change the overall results and conclusions. Key conclusions: Due to the small size of the samples, no statistical differences were found. More analysis is needed to evaluate the cost-effectiveness regarding the use of epidural analgesia, caesarean and instrumental birth rates in the midwife-led unit. Implications for practice: Given the economical findings, this could contribute to reduce health expenditures for both women (out of pocket)and state (public payer via health care insurers).","author":[{"dropping-particle":"","family":"Isaline","given":"Gonze","non-dropping-particle":"","parse-names":false,"suffix":""},{"dropping-particle":"","family":"Marie-Christine","given":"Closon","non-dropping-particle":"","parse-names":false,"suffix":""},{"dropping-particle":"","family":"Rudy","given":"Van Tielen","non-dropping-particle":"","parse-names":false,"suffix":""},{"dropping-particle":"","family":"Caroline","given":"Daelemans","non-dropping-particle":"","parse-names":false,"suffix":""},{"dropping-particle":"","family":"Yvon","given":"Englert","non-dropping-particle":"","parse-names":false,"suffix":""}],"container-title":"Midwifery","id":"ITEM-4","issued":{"date-parts":[["2019"]]},"page":"117-126","publisher":"Elsevier Ltd","title":"An exploratory cost-effectiveness analysis: Comparison between a midwife-led birth unit and a standard obstetric unit within the same hospital in Belgium","type":"article-journal","volume":"75"},"uris":["http://www.mendeley.com/documents/?uuid=2ef87ce3-3cf9-4daa-a262-238def396f24"]},{"id":"ITEM-5","itemData":{"DOI":"10.1111/birt.12749","ISSN":"1523536X","abstract":"Background: Midwife-led units have been shown to be safer and reduce interventions for women at low risk of complications at birth. In 2017, the first alongside birth center was opened in Spain. The aim of this study was to compare outcomes for women with uncomplicated pregnancies giving birth in the Midwife-led unit (MLU) and in the Obstetric unit (OU) of the same hospital. Methods: Retrospective cohort study comparing birth outcomes between low-risk women, depending on their planned place of birth. Data were analyzed with an intention-to-treat approach for women that gave birth between January 2018 and December 2020. Results: A total of 878 women were included in the study, 255 women chose to give birth in the MLU and 623 in the OU. Findings showed that women in the MLU were more likely to have a vaginal birth (91.4%) than in the OU (83.8%) (aOR 2.98 [95%CI 1.62–5.47]), less likely to have an instrumental delivery, 3.9% versus 11.2% (0.25 [0.11–0.55]), to use epidural analgesia, 19.6% versus 77.9% (0.15 [0.04–0.17]) and to have an episiotomy, 7.4% versus 15.4% (0.27 [0.14–0.53]). There were no differences in rates of postpartum hemorrhage, retained placenta, or adverse neonatal outcomes. Intrapartum and postpartum transfer rates from the MLU to the OU were 21.1% and 2.4%, respectively. Conclusions: The high rate of obstetric interventions in Spain could be reduced by implementing midwife-led units across the whole system, without an increase in maternal or neonatal complications.","author":[{"dropping-particle":"","family":"Palau-Costafreda","given":"Roser","non-dropping-particle":"","parse-names":false,"suffix":""},{"dropping-particle":"","family":"García Gumiel","given":"Sara","non-dropping-particle":"","parse-names":false,"suffix":""},{"dropping-particle":"","family":"Eles Velasco","given":"Amaranta","non-dropping-particle":"","parse-names":false,"suffix":""},{"dropping-particle":"","family":"Jansana-Riera","given":"Anna","non-dropping-particle":"","parse-names":false,"suffix":""},{"dropping-particle":"","family":"Orus-Covisa","given":"Lluna","non-dropping-particle":"","parse-names":false,"suffix":""},{"dropping-particle":"","family":"Hermida González","given":"Júlia","non-dropping-particle":"","parse-names":false,"suffix":""},{"dropping-particle":"","family":"Algarra Ramos","given":"Miriam","non-dropping-particle":"","parse-names":false,"suffix":""},{"dropping-particle":"","family":"Canet-Vélez","given":"Olga","non-dropping-particle":"","parse-names":false,"suffix":""},{"dropping-particle":"","family":"Obregón Gutiérrez","given":"Noemí","non-dropping-particle":"","parse-names":false,"suffix":""},{"dropping-particle":"","family":"Escuriet","given":"Ramón","non-dropping-particle":"","parse-names":false,"suffix":""}],"container-title":"Birth","id":"ITEM-5","issue":"June","issued":{"date-parts":[["2023"]]},"page":"1-11","title":"The first alongside midwifery unit in Spain: A retrospective cohort study of maternal and neonatal outcomes","type":"article-journal"},"uris":["http://www.mendeley.com/documents/?uuid=19e2b8c6-b503-4746-bef7-fd5044001d9d"]}],"mendeley":{"formattedCitation":"(29,34,35,38,39)","manualFormatting":"(24, 28–31)","plainTextFormattedCitation":"(29,34,35,38,39)","previouslyFormattedCitation":"(29,34,35,38,39)"},"properties":{"noteIndex":0},"schema":"https://github.com/citation-style-language/schema/raw/master/csl-citation.json"}</w:instrText>
            </w:r>
            <w:r w:rsidRPr="009266ED">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24,</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8–31)</w:t>
            </w:r>
            <w:r w:rsidRPr="009266ED">
              <w:rPr>
                <w:rFonts w:ascii="Times New Roman" w:eastAsia="Arial" w:hAnsi="Times New Roman" w:cs="Times New Roman"/>
                <w:color w:val="000000"/>
                <w:kern w:val="0"/>
                <w:sz w:val="24"/>
                <w:szCs w:val="24"/>
                <w:lang w:val="en-AU" w:eastAsia="en-GB"/>
                <w14:ligatures w14:val="none"/>
              </w:rPr>
              <w:fldChar w:fldCharType="end"/>
            </w:r>
          </w:p>
        </w:tc>
        <w:tc>
          <w:tcPr>
            <w:tcW w:w="2070" w:type="dxa"/>
          </w:tcPr>
          <w:p w14:paraId="18F5478C"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84/1455</w:t>
            </w:r>
          </w:p>
        </w:tc>
        <w:tc>
          <w:tcPr>
            <w:tcW w:w="2070" w:type="dxa"/>
          </w:tcPr>
          <w:p w14:paraId="14C6943D"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66/1942</w:t>
            </w:r>
          </w:p>
        </w:tc>
        <w:tc>
          <w:tcPr>
            <w:tcW w:w="2340" w:type="dxa"/>
          </w:tcPr>
          <w:p w14:paraId="21319B7D"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0.69 [0.46, 1.01]</w:t>
            </w:r>
          </w:p>
        </w:tc>
        <w:tc>
          <w:tcPr>
            <w:tcW w:w="900" w:type="dxa"/>
          </w:tcPr>
          <w:p w14:paraId="0726CE26"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38</w:t>
            </w:r>
          </w:p>
        </w:tc>
      </w:tr>
      <w:tr w:rsidR="00150AB9" w14:paraId="56160820" w14:textId="77777777" w:rsidTr="004C420C">
        <w:tc>
          <w:tcPr>
            <w:tcW w:w="3690" w:type="dxa"/>
          </w:tcPr>
          <w:p w14:paraId="227CFD61" w14:textId="77777777" w:rsidR="00150AB9" w:rsidRPr="009266ED"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r w:rsidRPr="009266ED">
              <w:rPr>
                <w:rFonts w:ascii="Times New Roman" w:eastAsia="Arial" w:hAnsi="Times New Roman" w:cs="Times New Roman"/>
                <w:b/>
                <w:bCs/>
                <w:color w:val="000000"/>
                <w:kern w:val="0"/>
                <w:sz w:val="24"/>
                <w:szCs w:val="24"/>
                <w:lang w:val="en-AU" w:eastAsia="en-GB"/>
                <w14:ligatures w14:val="none"/>
              </w:rPr>
              <w:t>Maternal outcome</w:t>
            </w:r>
          </w:p>
        </w:tc>
        <w:tc>
          <w:tcPr>
            <w:tcW w:w="2250" w:type="dxa"/>
          </w:tcPr>
          <w:p w14:paraId="3011452F"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
        </w:tc>
        <w:tc>
          <w:tcPr>
            <w:tcW w:w="2070" w:type="dxa"/>
          </w:tcPr>
          <w:p w14:paraId="2197F8D6"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
        </w:tc>
        <w:tc>
          <w:tcPr>
            <w:tcW w:w="2070" w:type="dxa"/>
          </w:tcPr>
          <w:p w14:paraId="5E31FEA2"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
        </w:tc>
        <w:tc>
          <w:tcPr>
            <w:tcW w:w="2340" w:type="dxa"/>
          </w:tcPr>
          <w:p w14:paraId="3F028556"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
        </w:tc>
        <w:tc>
          <w:tcPr>
            <w:tcW w:w="900" w:type="dxa"/>
          </w:tcPr>
          <w:p w14:paraId="5EC21114"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
        </w:tc>
      </w:tr>
      <w:tr w:rsidR="00150AB9" w14:paraId="00C83F8C" w14:textId="77777777" w:rsidTr="004C420C">
        <w:trPr>
          <w:trHeight w:val="97"/>
        </w:trPr>
        <w:tc>
          <w:tcPr>
            <w:tcW w:w="3690" w:type="dxa"/>
          </w:tcPr>
          <w:p w14:paraId="2642A7FE" w14:textId="77777777" w:rsidR="00150AB9" w:rsidRPr="009266ED" w:rsidRDefault="00150AB9" w:rsidP="004C420C">
            <w:pPr>
              <w:spacing w:line="480" w:lineRule="auto"/>
              <w:rPr>
                <w:rFonts w:ascii="Times New Roman" w:hAnsi="Times New Roman" w:cs="Times New Roman"/>
                <w:b/>
                <w:bCs/>
                <w:sz w:val="24"/>
                <w:szCs w:val="24"/>
              </w:rPr>
            </w:pPr>
            <w:r w:rsidRPr="009266ED">
              <w:rPr>
                <w:rFonts w:ascii="Times New Roman" w:eastAsia="Arial" w:hAnsi="Times New Roman" w:cs="Times New Roman"/>
                <w:b/>
                <w:bCs/>
                <w:color w:val="000000"/>
                <w:kern w:val="0"/>
                <w:sz w:val="24"/>
                <w:szCs w:val="24"/>
                <w:lang w:val="en-AU" w:eastAsia="en-GB"/>
                <w14:ligatures w14:val="none"/>
              </w:rPr>
              <w:t xml:space="preserve">Post-partum </w:t>
            </w:r>
            <w:r>
              <w:rPr>
                <w:rFonts w:ascii="Times New Roman" w:eastAsia="Arial" w:hAnsi="Times New Roman" w:cs="Times New Roman"/>
                <w:b/>
                <w:bCs/>
                <w:color w:val="000000"/>
                <w:kern w:val="0"/>
                <w:sz w:val="24"/>
                <w:szCs w:val="24"/>
                <w:lang w:val="en-AU" w:eastAsia="en-GB"/>
                <w14:ligatures w14:val="none"/>
              </w:rPr>
              <w:t>haemorrhage</w:t>
            </w:r>
            <w:r w:rsidRPr="009266ED">
              <w:rPr>
                <w:rFonts w:ascii="Times New Roman" w:eastAsia="Arial" w:hAnsi="Times New Roman" w:cs="Times New Roman"/>
                <w:b/>
                <w:bCs/>
                <w:color w:val="000000"/>
                <w:kern w:val="0"/>
                <w:sz w:val="24"/>
                <w:szCs w:val="24"/>
                <w:lang w:val="en-AU" w:eastAsia="en-GB"/>
                <w14:ligatures w14:val="none"/>
              </w:rPr>
              <w:t xml:space="preserve"> (PPH)</w:t>
            </w:r>
          </w:p>
        </w:tc>
        <w:tc>
          <w:tcPr>
            <w:tcW w:w="2250" w:type="dxa"/>
          </w:tcPr>
          <w:p w14:paraId="6633721E"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0</w:t>
            </w:r>
          </w:p>
        </w:tc>
        <w:tc>
          <w:tcPr>
            <w:tcW w:w="2070" w:type="dxa"/>
          </w:tcPr>
          <w:p w14:paraId="5EADE79A"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3905/172115</w:t>
            </w:r>
          </w:p>
        </w:tc>
        <w:tc>
          <w:tcPr>
            <w:tcW w:w="2070" w:type="dxa"/>
          </w:tcPr>
          <w:p w14:paraId="509ADEB4"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5107/104358</w:t>
            </w:r>
          </w:p>
        </w:tc>
        <w:tc>
          <w:tcPr>
            <w:tcW w:w="2340" w:type="dxa"/>
          </w:tcPr>
          <w:p w14:paraId="605E7E79"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0.69 [0.46, 1.03]</w:t>
            </w:r>
          </w:p>
        </w:tc>
        <w:tc>
          <w:tcPr>
            <w:tcW w:w="900" w:type="dxa"/>
          </w:tcPr>
          <w:p w14:paraId="2426D50E"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97</w:t>
            </w:r>
          </w:p>
        </w:tc>
      </w:tr>
      <w:tr w:rsidR="00150AB9" w14:paraId="2234CE82" w14:textId="77777777" w:rsidTr="004C420C">
        <w:trPr>
          <w:trHeight w:val="97"/>
        </w:trPr>
        <w:tc>
          <w:tcPr>
            <w:tcW w:w="3690" w:type="dxa"/>
          </w:tcPr>
          <w:p w14:paraId="1D3A9FF3"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hAnsi="Times New Roman" w:cs="Times New Roman"/>
                <w:sz w:val="24"/>
                <w:szCs w:val="24"/>
              </w:rPr>
              <w:t>Well-Integrated</w:t>
            </w:r>
          </w:p>
        </w:tc>
        <w:tc>
          <w:tcPr>
            <w:tcW w:w="2250" w:type="dxa"/>
          </w:tcPr>
          <w:p w14:paraId="6D16E8B2"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 xml:space="preserve">7 </w:t>
            </w:r>
            <w:r w:rsidRPr="009266ED">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11/j.1471-0528.1993.tb12972.x","ISSN":"14710528","PMID":"8494832","abstract":"Objectives To compare the outcome of two methods of maternity care during the antenatal period and at delivery. One was to be midwife‐led for both antenatal care and delivery, the latter taking place in rooms similar to those in one's own home to simulate home confinement. The other would be consultant‐led with the mothers labouring in the delivery suite rooms with resuscitation equipment for both mother and baby in evidence, monitors present and a delivery bed on which both anaesthetic and obstetric procedures could be easily and safely carried out. Design Randomised controlled trial. Setting Leicester Royal Infirmary Maternity Hospital. Subjects Of 3510 women who were randomised, 2304 were assigned to the midwife‐led scheme and 1206 were assigned to the consultant‐led scheme. Main outcome measures Complications in the antenatal, intrapartum and postpartum periods were compared as was maternal morbidity and fetal mortality and morbidity. Satisfaction of the women with care over different periods of the pregnancy and birth were assessed. Results There were few significant differences in antepartum, intrapartum and postpartum events between the two groups. There was no difference in the percentage of mothers and babies discharged home alive and well. Generally higher levels of satisfaction with care antenatally and during labour and delivery were shown in those women allocated to midwife care. Copyright © 1993, Wiley Blackwell. All rights reserved","author":[{"dropping-particle":"","family":"Dobbie","given":"Gordon","non-dropping-particle":"","parse-names":false,"suffix":""},{"dropping-particle":"","family":"Owen‐Johnstone","given":"Lucy","non-dropping-particle":"","parse-names":false,"suffix":""},{"dropping-particle":"","family":"Jagger","given":"Carol","non-dropping-particle":"","parse-names":false,"suffix":""},{"dropping-particle":"","family":"Hopkins","given":"Margaret","non-dropping-particle":"","parse-names":false,"suffix":""},{"dropping-particle":"","family":"Kennedy","given":"June","non-dropping-particle":"","parse-names":false,"suffix":""}],"container-title":"BJOG: An International Journal of Obstetrics &amp; Gynaecology","id":"ITEM-1","issue":"4","issued":{"date-parts":[["1993"]]},"page":"316-323","title":"Simulated home delivery in hospital: a randomised controlled trial","type":"article-journal","volume":"100"},"uris":["http://www.mendeley.com/documents/?uuid=996b1dfc-ede9-4ab1-91be-2c93b649f4f7"]},{"id":"ITEM-2","itemData":{"DOI":"10.1136/bmj.f3263","ISSN":"17561833","PMID":"23766482","abstract":"Objectives: To test the hypothesis that low risk women at the onset of labour with planned home birth have a higher rate of severe acute maternal morbidity than women with planned hospital birth, and to compare the rate of postpartum haemorrhage and manual removal of placenta. Design: Cohort study using a linked dataset. Setting: Information on all cases of severe acute maternal morbidity in the Netherlands collected by the national study into ethnic determinants of maternal morbidity in the netherlands (LEMMoN study), 1 August 2004 to 1 August 2006, merged with data from the Netherlands perinatal register of all births occurring during the same period. Participants: 146 752 low risk women in primary care at the onset of labour. Main outcome measures: Severe acute maternal morbidity (admission to an intensive care unit, eclampsia, blood transfusion of four or more packed cells, and other serious events), postpartum haemorrhage, and manual removal of placenta. Results: Overall, 92 333 (62.9%) women had a planned home birth and 54 419 (37.1%) a planned hospital birth. The rate of severe acute maternal morbidity among planned primary care births was 2.0 per 1000 births. For nulliparous women the rate for planned home versus planned hospital birth was 2.3 versus 3.1 per 1000 births (adjusted odds ratio 0.77, 95% confidence interval 0.56 to 1.06), relative risk reduction 25.7% (95% confidence interval -0.1% to 53.5%), the rate of postpartum haemorrhage was 43.1 versus 43.3 (0.92, 0.85 to 1.00 and 0.5%, -6.8% to 7.9%), and the rate of manual removal of placenta was 29.0 versus 29.8 (0.91, 0.83 to 1.00 and 2.8%, -6.1% to 11.8%). For parous women the rate of severe acute maternal morbidity for planned home versus planned hospital birth was 1.0 versus 2.3 per 1000 births (0.43, 0.29 to 0.63 and 58.3%, 33.2% to 87.5%), the rate of postpartum haemorrhage was 19.6 versus 37.6 (0.50, 0.46 to 0.55 and 47.9%, 41.2% to 54.7%), and the rate of manual removal of placenta was 8.5 versus 19.6 (0.41, 0.36 to 0.47 and 56.9%, 47.9% to 66.3%). Conclusions: Low risk women in primary care at the onset of labour with planned home birth had lower rates of severe acute maternal morbidity, postpartum haemorrhage, and manual removal of placenta than those with planned hospital birth. For parous women these differences were statistically significant. Absolute risks were small in both groups. There was no evidence that planned home birth among low risk women leads to an increased risk …","author":[{"dropping-particle":"","family":"Jonge","given":"Ank","non-dropping-particle":"De","parse-names":false,"suffix":""},{"dropping-particle":"","family":"Mesman","given":"Jeanette A.J.M. J M","non-dropping-particle":"","parse-names":false,"suffix":""},{"dropping-particle":"","family":"Manniën","given":"Judith","non-dropping-particle":"","parse-names":false,"suffix":""},{"dropping-particle":"","family":"Zwart","given":"Joost J.","non-dropping-particle":"","parse-names":false,"suffix":""},{"dropping-particle":"","family":"Dillen","given":"Jeroen","non-dropping-particle":"Van","parse-names":false,"suffix":""},{"dropping-particle":"","family":"Roosmalen","given":"Jos","non-dropping-particle":"Van","parse-names":false,"suffix":""}],"container-title":"BMJ (Online)","id":"ITEM-2","issue":"7914","issued":{"date-parts":[["2013","6"]]},"page":"1-10","publisher":"British Medical Journal Publishing Group","title":"Severe adverse maternal outcomes among low risk women with planned home versus hospital births in the Netherlands: Nationwide cohort study","type":"article-journal","volume":"346"},"uris":["http://www.mendeley.com/documents/?uuid=e15c9fed-fc4d-4776-98e6-0e3988a61c2f"]},{"id":"ITEM-3","itemData":{"DOI":"10.1186/s12884-015-0455-x","ISSN":"14712393","PMID":"25884308","abstract":"Background: Most studies on birth settings investigate the association between planned place of birth at the start of labor and birth outcomes and intervention rates. To optimize maternity care it also is important to pay attention to the entire process of pregnancy and childbirth. This study explores the association between the initial preferred place of birth and model of care, and the course of pregnancy and labor in low-risk nulliparous women in the Netherlands. Methods: As part of a Dutch prospective cohort study (2007-2011), we compared medical indications during pregnancy and birth outcomes of 576 women who initially preferred a home birth (n = 226), a midwife-led hospital birth (n = 168) or an obstetrician-led hospital birth (n = 182). Data were obtained by a questionnaire before 20 weeks of gestation and by medical records. Analyses were performed according to the initial preferred place of birth. Results: Low-risk nulliparous women who preferred a home birth with midwife-led care were less likely to be diagnosed with a medical indication during pregnancy compared to women who preferred a birth with obstetrician-led care (OR 0.41 95% CI 0.25-0.66). Preferring a birth with midwife-led care - both at home and in hospital - was associated with lower odds of induced labor (OR 0.51 95% CI 0.28-0.95 respectively OR 0.42 95% CI 0.21-0.85) and epidural analgesia (OR 0.32 95% CI 0.18-0.56 respectively OR 0.34 95% CI 0.19-0.62) compared to preferring a birth with obstetrician-led care. In addition, women who preferred a home birth were less likely to experience augmentation of labor (OR 0.54 95% CI 0.32-0.93) and narcotic analgesia (OR 0.41 95% CI 0.21-0.79) compared to women who preferred a birth with obstetrician-led care. We observed no significant association between preferred place of birth and mode of birth. Conclusions: Nulliparous women who initially preferred a home birth were less likely to be diagnosed with a medical indication during pregnancy. Women who initially preferred a birth with midwife-led care - both at home and in hospital - experienced lower rates of interventions during labor. Although some differences can be attributed to the model of care, we suggest that characteristics and attitudes of women themselves also play an important role.","author":[{"dropping-particle":"","family":"Haaren-ten Haken","given":"Tamar M.","non-dropping-particle":"van","parse-names":false,"suffix":""},{"dropping-particle":"","family":"Hendrix","given":"Marijke","non-dropping-particle":"","parse-names":false,"suffix":""},{"dropping-particle":"","family":"Smits","given":"Luc J.","non-dropping-particle":"","parse-names":false,"suffix":""},{"dropping-particle":"","family":"Nieuwenhuijze","given":"Marianne J.","non-dropping-particle":"","parse-names":false,"suffix":""},{"dropping-particle":"","family":"Severens","given":"Johan L.","non-dropping-particle":"","parse-names":false,"suffix":""},{"dropping-particle":"","family":"Vries","given":"Raymond G.","non-dropping-particle":"de","parse-names":false,"suffix":""},{"dropping-particle":"","family":"Nijhuis","given":"Jan G.","non-dropping-particle":"","parse-names":false,"suffix":""}],"container-title":"BMC Pregnancy and Childbirth","id":"ITEM-3","issue":"1","issued":{"date-parts":[["2015"]]},"page":"1-9","title":"The influence of preferred place of birth on the course of pregnancy and labor among healthy nulliparous women: A prospective cohort study","type":"article-journal","volume":"15"},"uris":["http://www.mendeley.com/documents/?uuid=f7d2d825-8ab1-40b9-9e8d-d6ff6523378d"]},{"id":"ITEM-4","itemData":{"DOI":"10.1016/j.midw.2015.08.007","ISSN":"02666138","PMID":"26386517","abstract":"Objective: to compare intrapartum- and neonatal mortality and intervention rates in term women starting labour in primary midwife-led versus secondary obstetrician-led care. Design: retrospective cohort study. Setting: Amsterdam region of the Netherlands. Participants: women with singleton pregnancies who gave birth beyond 37+0 weeks gestation in the years 2005 up to 2008 and lived in the catchment area of the neonatal intensive care units of both academic hospitals in Amsterdam. Women with a primary caesarean section or a pregnancy complicated by antepartum death or major congenital anomalies were excluded. For women in the midwife-led care group, a home or hospital birth could be planned. Measurements: analysis of linked data from the national perinatal register, and hospital- and midwifery record data. We assessed (unadjusted) relative risks with confidence intervals. Main outcome measures were incidences of intrapartum and neonatal (&lt;28 days) mortality. Secondary outcomes included incidences of caesarean section and vaginal instrumental delivery. Findings: 53,123 women started labour in primary care and 30,166 women in secondary care. Intrapartum and neonatal mortality rates were 37/53,123 (0.70‰) in the primary care group and 24/30,166 (0.80‰) in the secondary care group (relative risk 0.88; 95% CI 0.52-1.46). Women in the primary care group were less likely to deliver by secondary caesarean section (5% versus 16%; RR 0.31; 95% CI 0.30-0.32) or by instrumental delivery (10% versus 13%; RR 0.76; 95% CI 0.73-0.79). Key conclusions: we found a low absolute risk of intrapartum and neonatal mortality, with a comparable risk for women who started labour in primary versus secondary care. The intervention rate was significantly lower in women who started labour in primary care. Implications for practice: these findings suggest that it is possible to identify a group of women at low risk of complications that can start labour in primary care and have low rates of medical interventions whereas perinatal mortality is low.","author":[{"dropping-particle":"","family":"Wiegerinck","given":"M. M.J.","non-dropping-particle":"","parse-names":false,"suffix":""},{"dropping-particle":"","family":"Goes","given":"B. Y.","non-dropping-particle":"van der","parse-names":false,"suffix":""},{"dropping-particle":"","family":"Ravelli","given":"A. C.J.","non-dropping-particle":"","parse-names":false,"suffix":""},{"dropping-particle":"","family":"Post","given":"J. A.M.","non-dropping-particle":"van der","parse-names":false,"suffix":""},{"dropping-particle":"","family":"Klinkert","given":"J.","non-dropping-particle":"","parse-names":false,"suffix":""},{"dropping-particle":"","family":"Brandenbarg","given":"J.","non-dropping-particle":"","parse-names":false,"suffix":""},{"dropping-particle":"","family":"Buist","given":"F. C.D.","non-dropping-particle":"","parse-names":false,"suffix":""},{"dropping-particle":"","family":"Wouters","given":"M. G.A.J.","non-dropping-particle":"","parse-names":false,"suffix":""},{"dropping-particle":"","family":"Tamminga","given":"P.","non-dropping-particle":"","parse-names":false,"suffix":""},{"dropping-particle":"","family":"Jonge","given":"A.","non-dropping-particle":"de","parse-names":false,"suffix":""},{"dropping-particle":"","family":"Mol","given":"B. W.","non-dropping-particle":"","parse-names":false,"suffix":""}],"container-title":"Midwifery","id":"ITEM-4","issue":"12","issued":{"date-parts":[["2015"]]},"page":"1168-1176","publisher":"Elsevier","title":"Intrapartum and neonatal mortality in primary midwife-led and secondary obstetrician-led care in the Amsterdam region of the Netherlands: A retrospective cohort study","type":"article-journal","volume":"31"},"uris":["http://www.mendeley.com/documents/?uuid=abaa4a9b-3eb7-4286-90cd-62edbfb83c7e"]},{"id":"ITEM-5","itemData":{"DOI":"10.1186/s40064-016-2306-2","ISSN":"21931801","abstract":"Objectives: The claimed advantages of home deliveries, including fewer medical interventions, are potentially counter balanced by the small additional risk on perinatal adverse outcome compared to hospital deliveries in low risk women. Homelike birth centres have been proposed a new setting for low risk women combining the advantages of home and hospital, resulting in lower intervention rates with equal safety. This paper addresses whether the introduction of a midwife-led birth centre adjacent to the hospital combines the advantages of home and hospital deliveries. Additionally, we investigate whether the introduction of a midwife-led birth centre leads to a different risk selection of women planning their delivery either at home, at the hospital or at the birth centre. Methods: Anonymized data, between January 2007 and June 2012, was collected from the four participating midwife practices. Women (n = 5558) were categorized according to intended place of birth. Women’s characteristics and pregnancy outcomes were compared between the period before and after its introduction using Chi square and Fisher’s Exact tests. Direct and indirect standardized rates were calculated for different outcomes [(1) intrapartum and neonatal mortality (&lt;24 h), (2) composite outcome of neonatal morbidities, (3) composite outcome of maternal morbidities, and (4) medical intervention], taking the period before introduction as reference. Results: After the introduction of the birth centre a different risk selection was observed. Women’s characteristics were most unfavourable for intended birth centre births. Additionally, an higher neonatal risk load was seen within these women. After its introduction neonatal morbidities decreased (5.0 vs. 3.8 %) and maternal morbidities decreased (8.3 vs. 7.3 %). Interventions were about equal. Direct and indirect standardization provided similar results. Conclusion: Neonatal morbidity and maternal morbidity tended to decrease, while overall intervention rates were unaffected. The introduction of the midwife-led birth centre seems to benefit the outcome of midwife-led deliveries. We interpret this change by the redistribution of the higher risk women among the low risk population intending birth at the birth centre instead of home.","author":[{"dropping-particle":"","family":"Kooy","given":"Jacoba","non-dropping-particle":"van der","parse-names":false,"suffix":""},{"dropping-particle":"","family":"Graaf","given":"Johanna P.","non-dropping-particle":"de","parse-names":false,"suffix":""},{"dropping-particle":"","family":"Birnie","given":"Doctor Erwin","non-dropping-particle":"","parse-names":false,"suffix":""},{"dropping-particle":"","family":"Denktas","given":"Semiha","non-dropping-particle":"","parse-names":false,"suffix":""},{"dropping-particle":"","family":"Steegers","given":"Eric A.P.","non-dropping-particle":"","parse-names":false,"suffix":""},{"dropping-particle":"","family":"Bonsel","given":"Gouke J.","non-dropping-particle":"","parse-names":false,"suffix":""}],"container-title":"SpringerPlus","id":"ITEM-5","issue":"1","issued":{"date-parts":[["2016"]]},"publisher":"Springer International Publishing","title":"Different settings of place of midwife-led birth: evaluation of a midwife-led birth centre","type":"article-journal","volume":"5"},"uris":["http://www.mendeley.com/documents/?uuid=92d6596d-628c-4f85-85c0-32d259d828dc"]},{"id":"ITEM-6","itemData":{"DOI":"10.1136/bmjopen-2017-018845","ISSN":"20446055","PMID":"29306890","abstract":"Objective To compare intrapartum and neonatal mortality in low-risk term women starting labour in midwife-led versus obstetrician-led care. Study design We performed a propensity score matched study using data from our national perinatal register, completed with data from medical files. We studied women without major risk factors with singleton pregnancies who gave birth at term between 2005 and 2008 in the Amsterdam region of the Netherlands. Major risk factors comprised non-vertex position of the fetus, previous Caesarean birth, hypertension, (gestational) diabetes mellitus, post-term pregnancy (≥42 weeks), prolonged rupture of membranes (&gt;24 hours), vaginal bleeding in the second half of pregnancy or induced labour. Groups were devided by midwife-led versus obstetrician-led care at the onset of labour. The primary outcome was intrapartum and neonatal (&lt;28 days) mortality. Secondary outcomes included obstetric interventions, 5 min Apgar scores&lt;7 and neonatal intensive care admittance for &gt;24 hours. Results We studied 57 396 women. Perinatal mortality occurred in 30 of 46 764 (0.64‰) women in midwife-led care and in 2 of 10 632 (0.19‰) women in obstetrician-led care (OR 3.4, 95% CI 0.82 to 14.3). A propensity score matched analysis in a 1:1 ratio with 10 632 women per group revealed an OR for perinatal mortality of 4.0 (95% CI 0.85 to 18.9). Conclusion Among low-risk women, midwife-led care at the onset of labour was associated with a statistically non-significant higher mortality rate.","author":[{"dropping-particle":"","family":"Wiegerinck","given":"Melanie M.J.","non-dropping-particle":"","parse-names":false,"suffix":""},{"dropping-particle":"","family":"Goes","given":"Birgit Y.","non-dropping-particle":"Van Der","parse-names":false,"suffix":""},{"dropping-particle":"","family":"Ravelli","given":"Anita C.J.","non-dropping-particle":"","parse-names":false,"suffix":""},{"dropping-particle":"","family":"Post","given":"Joris A.M.","non-dropping-particle":"Van Der","parse-names":false,"suffix":""},{"dropping-particle":"","family":"Buist","given":"Fayette C.D.","non-dropping-particle":"","parse-names":false,"suffix":""},{"dropping-particle":"","family":"Tamminga","given":"Pieter","non-dropping-particle":"","parse-names":false,"suffix":""},{"dropping-particle":"","family":"Mol","given":"Ben W.","non-dropping-particle":"","parse-names":false,"suffix":""}],"container-title":"BMJ Open","id":"ITEM-6","issue":"1","issued":{"date-parts":[["2018"]]},"page":"1-9","title":"Intrapartum and neonatal mortality among low-risk women in midwife-led versus obstetrician-led care in the Amsterdam region of the Netherlands: A propensity score matched study","type":"article-journal","volume":"8"},"uris":["http://www.mendeley.com/documents/?uuid=a6aed77f-19ec-4508-a09f-3803e428d5be"]},{"id":"ITEM-7","itemData":{"DOI":"10.1186/s12884-020-03204-3","ISBN":"1288402003204","ISSN":"14712393","PMID":"32894082","abstract":"Background: The maternity care system in the Netherlands is well known for its support of community-based midwifery. However, regular midwifery practices typically do not offer caseload midwifery care - one-to-one continuity of care throughout pregnancy and birth. Because we know very little about the outcomes for women receiving caseload care in the Netherlands, we compared caseload care with regular midwife-led care, looking at maternal and perinatal outcomes, including antenatal and intrapartum referrals to secondary (i.e., obstetrician-led) care. Methods: We selected 657 women in caseload care and 1954 matched controls (women in regular midwife-led care) from all women registered in the Dutch Perinatal Registry (Perined) who gave birth in 2015. To be eligible for selection the women had to be in midwife-led antenatal care beyond 28 gestational weeks. Each woman in caseload care was matched with three women in regular midwife-led care, using parity, maternal age, background (Dutch or non-Dutch) and region. These two cohorts were compared for referral rates, mode of birth, and other maternal and perinatal outcomes. Results: In caseload midwifery care, 46.9% of women were referred to obstetrician-led care (24.2% antenatally and 22.8% in the intrapartum period). In the matched cohort, 65.7% were referred (37.4% antenatally and 28.3% in the intrapartum period). In caseload care, 84.0% experienced a spontaneous vaginal birth versus 77.0% in regular midwife-led care. These patterns were observed for both nulliparous and multiparous women. Women in caseload care had fewer inductions of labour (13.2% vs 21.0%), more homebirths (39.4% vs 16.1%) and less perineal damage (intact perineum: 41.3% vs 28.2%). The incidence of perinatal mortality and a low Apgar score was low in both groups. Conclusions: We found that when compared to regular midwife-led care, caseload midwifery care in the Netherlands is associated with a lower referral rate to obstetrician-led care - both antenatally and in the intrapartum period - and a higher spontaneous vaginal birth rate, with similar perinatal safety. The challenge is to include this model as part of the current effort to improve the quality of Dutch maternity care, making caseload care available and affordable for more women.","author":[{"dropping-particle":"","family":"Offerhaus","given":"Pien","non-dropping-particle":"","parse-names":false,"suffix":""},{"dropping-particle":"","family":"Jans","given":"Suze","non-dropping-particle":"","parse-names":false,"suffix":""},{"dropping-particle":"","family":"Hukkelhoven","given":"Chantal","non-dropping-particle":"","parse-names":false,"suffix":""},{"dropping-particle":"","family":"Vries","given":"Raymond","non-dropping-particle":"De","parse-names":false,"suffix":""},{"dropping-particle":"","family":"Nieuwenhuijze","given":"Marianne","non-dropping-particle":"","parse-names":false,"suffix":""}],"container-title":"BMC Pregnancy and Childbirth","id":"ITEM-7","issue":"1","issued":{"date-parts":[["2020"]]},"page":"1-11","publisher":"BMC Pregnancy and Childbirth","title":"Women's characteristics and care outcomes of caseload midwifery care in the Netherlands: A retrospective cohort study","type":"article-journal","volume":"20"},"uris":["http://www.mendeley.com/documents/?uuid=95f8e48d-7fee-4b35-a581-338b005c4d66"]}],"mendeley":{"formattedCitation":"(22,24,26–28,30,33)","manualFormatting":"(16, 18, 21–23, 25, 26)","plainTextFormattedCitation":"(22,24,26–28,30,33)","previouslyFormattedCitation":"(22,24,26–28,30,33)"},"properties":{"noteIndex":0},"schema":"https://github.com/citation-style-language/schema/raw/master/csl-citation.json"}</w:instrText>
            </w:r>
            <w:r w:rsidRPr="009266ED">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16,</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18,</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1–23,</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5,</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6)</w:t>
            </w:r>
            <w:r w:rsidRPr="009266ED">
              <w:rPr>
                <w:rFonts w:ascii="Times New Roman" w:eastAsia="Arial" w:hAnsi="Times New Roman" w:cs="Times New Roman"/>
                <w:color w:val="000000"/>
                <w:kern w:val="0"/>
                <w:sz w:val="24"/>
                <w:szCs w:val="24"/>
                <w:lang w:val="en-AU" w:eastAsia="en-GB"/>
                <w14:ligatures w14:val="none"/>
              </w:rPr>
              <w:fldChar w:fldCharType="end"/>
            </w:r>
          </w:p>
        </w:tc>
        <w:tc>
          <w:tcPr>
            <w:tcW w:w="2070" w:type="dxa"/>
          </w:tcPr>
          <w:p w14:paraId="22E9DB95"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3867/169656</w:t>
            </w:r>
          </w:p>
        </w:tc>
        <w:tc>
          <w:tcPr>
            <w:tcW w:w="2070" w:type="dxa"/>
          </w:tcPr>
          <w:p w14:paraId="00999602"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5068/102248</w:t>
            </w:r>
          </w:p>
        </w:tc>
        <w:tc>
          <w:tcPr>
            <w:tcW w:w="2340" w:type="dxa"/>
          </w:tcPr>
          <w:p w14:paraId="1F1C8B04"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0.63 [0.40, 1.00]</w:t>
            </w:r>
          </w:p>
        </w:tc>
        <w:tc>
          <w:tcPr>
            <w:tcW w:w="900" w:type="dxa"/>
          </w:tcPr>
          <w:p w14:paraId="250DEC73"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98</w:t>
            </w:r>
          </w:p>
        </w:tc>
      </w:tr>
      <w:tr w:rsidR="00150AB9" w14:paraId="239A2D73" w14:textId="77777777" w:rsidTr="004C420C">
        <w:trPr>
          <w:trHeight w:val="107"/>
        </w:trPr>
        <w:tc>
          <w:tcPr>
            <w:tcW w:w="3690" w:type="dxa"/>
          </w:tcPr>
          <w:p w14:paraId="5EE32170"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hAnsi="Times New Roman" w:cs="Times New Roman"/>
                <w:sz w:val="24"/>
                <w:szCs w:val="24"/>
              </w:rPr>
              <w:t>Less-well integrated</w:t>
            </w:r>
          </w:p>
        </w:tc>
        <w:tc>
          <w:tcPr>
            <w:tcW w:w="2250" w:type="dxa"/>
          </w:tcPr>
          <w:p w14:paraId="4A869D77"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 xml:space="preserve">3 </w:t>
            </w:r>
            <w:r w:rsidRPr="009266ED">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11/j.1471-0528.2011.03043.x","ISSN":"14700328","PMID":"21749629","abstract":"Objective To investigate possible differences in operative delivery rate among low-risk women, randomised to an alongside midwifery-led unit or to standard obstetric units within the same hospital. Design Randomised controlled trial. Setting Department of Obstetrics and Gynaecology, Østfold Hospital Trust, TromsØ, Norway. Population A total of 1111 women assessed to be at low risk at onset of spontaneous labour. Methods Randomisation into one of three birth units: the special unit; the normal unit; or the midwife-led unit. Main outcome measures Total operative delivery rate, augmentation, pain relief, postpartum haemorrhage, sphincter injuries and intrapartum transfer, Apgar score &lt;7 at 5 minutes, metabolic acidosis and transfer to neonatal intensive care unit. Results There were no significant differences in total operative deliveries between the three units: 16.3% in the midwife-led unit; 18.0% in the normal unit; and 18.8% in the special unit. There were no significant differences in postpartum haemorrhage, sphincter injuries or in neonatal outcomes. There were statistically significant differences in augmentation (midwife-led unit versus normal unit RR 0.73, 95% CI 0.59-0.89; midwife-led unit versus special unit RR 0.69, 95% CI 0.56-0.86), in epidural analgesia (midwife-led unit versus normal unit RR 0.68, 95% CI 0.52-0.90; midwife-led unit versus special unit RR 0.64, 95% CI 0.47-0.86) and in acupuncture (midwife-led unit versus normal unit RR 1.45, 95% CI 1.25-1.69; midwife-led unit versus special unit RR 1.45, 95% CI 1.22-1.73). Conclusions The level of birth care does not significantly affect the rate of operative deliveries in low-risk women without any expressed preference for level of birth care. © 2011 The Authors BJOG An International Journal of Obstetrics and Gynaecology © 2011 RCOG.","author":[{"dropping-particle":"","family":"Bernitz","given":"S.","non-dropping-particle":"","parse-names":false,"suffix":""},{"dropping-particle":"","family":"Rolland","given":"R.","non-dropping-particle":"","parse-names":false,"suffix":""},{"dropping-particle":"","family":"Blix","given":"E.","non-dropping-particle":"","parse-names":false,"suffix":""},{"dropping-particle":"","family":"Jacobsen","given":"M.","non-dropping-particle":"","parse-names":false,"suffix":""},{"dropping-particle":"","family":"SjØborg","given":"K.","non-dropping-particle":"","parse-names":false,"suffix":""},{"dropping-particle":"","family":"Øian","given":"P.","non-dropping-particle":"","parse-names":false,"suffix":""}],"container-title":"BJOG: An International Journal of Obstetrics and Gynaecology","id":"ITEM-1","issue":"11","issued":{"date-parts":[["2011"]]},"page":"1357-1364","title":"Is the operative delivery rate in low-risk women dependent on the level of birth care? A randomised controlled trial","type":"article-journal","volume":"118"},"uris":["http://www.mendeley.com/documents/?uuid=c03e9681-2de7-4c6c-87b1-73077a860a98"]},{"id":"ITEM-2","itemData":{"DOI":"10.3390/ijerph191610461","ISSN":"16604601","PMID":"36012096","abstract":"Homebirth is legal and has been regulated by law in Hungary since 2012. Despite the obvious advantages of homebirth, it has not yet been broadly accepted, due to various opinions related to safety and risks associated with giving birth outside of a hospital. Our study aimed at exploring both real maternal and feto-neonatal characteristics associated with Hungarian homebirths. A total of 2997 cases were considered in support of our retrospective cohort study. In the examined period, there was a significant, continual rise in the number of homebirths by a rate of 0.22% on average per year. Aggregated maternal complications (primary uterine inertia, prolonged second stage labour, and third stage haemorrhage) were prevalent among homebirth cases (1.29% vs. 0.72%, p &lt; 0.05) and were associated with an average of 11.77% rate of transfer to a health care institution. On the other hand, the rate of operative (vaginal or caesarean) delivery was 26.31% among institutionalized births. A slightly better Apgar score and relatively high rate (20%) of caesarean deliveries were correlated with institutionalized births (p &lt; 0.05). However, the overall intervention rate was lower among homebirths (0.11% vs. 42.57%) than institutional birth cases (p &lt; 0.001). Overall, homebirth is a reliable option for childbirth for healthy and low-risk mothers with uncomplicated pregnancies, which is reflected in the increasing number of deliveries at home in Hungary. Furthermore, utilizing the experiences of countries where homebirth is a long-established method may further improve the outcome of homebirths in Hungary.","author":[{"dropping-particle":"","family":"Wami","given":"Girma A.","non-dropping-particle":"","parse-names":false,"suffix":""},{"dropping-particle":"","family":"Prémusz","given":"Viktória","non-dropping-particle":"","parse-names":false,"suffix":""},{"dropping-particle":"","family":"Csákány","given":"György M.","non-dropping-particle":"","parse-names":false,"suffix":""},{"dropping-particle":"","family":"Kálmán","given":"Kovács","non-dropping-particle":"","parse-names":false,"suffix":""},{"dropping-particle":"","family":"Vértes","given":"Viola","non-dropping-particle":"","parse-names":false,"suffix":""},{"dropping-particle":"","family":"Tamás","given":"Péter","non-dropping-particle":"","parse-names":false,"suffix":""}],"container-title":"International Journal of Environmental Research and Public Health","id":"ITEM-2","issue":"16","issued":{"date-parts":[["2022","8","1"]]},"page":"1-13","publisher":"MDPI","title":"Characteristics of Homebirth in Hungary: A Retrospective Cohort Study","type":"article-journal","volume":"19"},"uris":["http://www.mendeley.com/documents/?uuid=c4fdc5e4-e2c9-45fb-be79-07d65974a02a"]},{"id":"ITEM-3","itemData":{"DOI":"10.1111/birt.12749","ISSN":"1523536X","abstract":"Background: Midwife-led units have been shown to be safer and reduce interventions for women at low risk of complications at birth. In 2017, the first alongside birth center was opened in Spain. The aim of this study was to compare outcomes for women with uncomplicated pregnancies giving birth in the Midwife-led unit (MLU) and in the Obstetric unit (OU) of the same hospital. Methods: Retrospective cohort study comparing birth outcomes between low-risk women, depending on their planned place of birth. Data were analyzed with an intention-to-treat approach for women that gave birth between January 2018 and December 2020. Results: A total of 878 women were included in the study, 255 women chose to give birth in the MLU and 623 in the OU. Findings showed that women in the MLU were more likely to have a vaginal birth (91.4%) than in the OU (83.8%) (aOR 2.98 [95%CI 1.62–5.47]), less likely to have an instrumental delivery, 3.9% versus 11.2% (0.25 [0.11–0.55]), to use epidural analgesia, 19.6% versus 77.9% (0.15 [0.04–0.17]) and to have an episiotomy, 7.4% versus 15.4% (0.27 [0.14–0.53]). There were no differences in rates of postpartum hemorrhage, retained placenta, or adverse neonatal outcomes. Intrapartum and postpartum transfer rates from the MLU to the OU were 21.1% and 2.4%, respectively. Conclusions: The high rate of obstetric interventions in Spain could be reduced by implementing midwife-led units across the whole system, without an increase in maternal or neonatal complications.","author":[{"dropping-particle":"","family":"Palau-Costafreda","given":"Roser","non-dropping-particle":"","parse-names":false,"suffix":""},{"dropping-particle":"","family":"García Gumiel","given":"Sara","non-dropping-particle":"","parse-names":false,"suffix":""},{"dropping-particle":"","family":"Eles Velasco","given":"Amaranta","non-dropping-particle":"","parse-names":false,"suffix":""},{"dropping-particle":"","family":"Jansana-Riera","given":"Anna","non-dropping-particle":"","parse-names":false,"suffix":""},{"dropping-particle":"","family":"Orus-Covisa","given":"Lluna","non-dropping-particle":"","parse-names":false,"suffix":""},{"dropping-particle":"","family":"Hermida González","given":"Júlia","non-dropping-particle":"","parse-names":false,"suffix":""},{"dropping-particle":"","family":"Algarra Ramos","given":"Miriam","non-dropping-particle":"","parse-names":false,"suffix":""},{"dropping-particle":"","family":"Canet-Vélez","given":"Olga","non-dropping-particle":"","parse-names":false,"suffix":""},{"dropping-particle":"","family":"Obregón Gutiérrez","given":"Noemí","non-dropping-particle":"","parse-names":false,"suffix":""},{"dropping-particle":"","family":"Escuriet","given":"Ramón","non-dropping-particle":"","parse-names":false,"suffix":""}],"container-title":"Birth","id":"ITEM-3","issue":"June","issued":{"date-parts":[["2023"]]},"page":"1-11","title":"The first alongside midwifery unit in Spain: A retrospective cohort study of maternal and neonatal outcomes","type":"article-journal"},"uris":["http://www.mendeley.com/documents/?uuid=19e2b8c6-b503-4746-bef7-fd5044001d9d"]}],"mendeley":{"formattedCitation":"(7,29,35)","manualFormatting":"(7, 24, 30)","plainTextFormattedCitation":"(7,29,35)","previouslyFormattedCitation":"(7,29,35)"},"properties":{"noteIndex":0},"schema":"https://github.com/citation-style-language/schema/raw/master/csl-citation.json"}</w:instrText>
            </w:r>
            <w:r w:rsidRPr="009266ED">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7,</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4,</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30)</w:t>
            </w:r>
            <w:r w:rsidRPr="009266ED">
              <w:rPr>
                <w:rFonts w:ascii="Times New Roman" w:eastAsia="Arial" w:hAnsi="Times New Roman" w:cs="Times New Roman"/>
                <w:color w:val="000000"/>
                <w:kern w:val="0"/>
                <w:sz w:val="24"/>
                <w:szCs w:val="24"/>
                <w:lang w:val="en-AU" w:eastAsia="en-GB"/>
                <w14:ligatures w14:val="none"/>
              </w:rPr>
              <w:fldChar w:fldCharType="end"/>
            </w:r>
          </w:p>
        </w:tc>
        <w:tc>
          <w:tcPr>
            <w:tcW w:w="2070" w:type="dxa"/>
          </w:tcPr>
          <w:p w14:paraId="2953C33C"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38/2459</w:t>
            </w:r>
          </w:p>
        </w:tc>
        <w:tc>
          <w:tcPr>
            <w:tcW w:w="2070" w:type="dxa"/>
          </w:tcPr>
          <w:p w14:paraId="0D75A8F2"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39/2110</w:t>
            </w:r>
          </w:p>
        </w:tc>
        <w:tc>
          <w:tcPr>
            <w:tcW w:w="2340" w:type="dxa"/>
          </w:tcPr>
          <w:p w14:paraId="75DEFEB6"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0.92 [0.52, 1.64]</w:t>
            </w:r>
          </w:p>
        </w:tc>
        <w:tc>
          <w:tcPr>
            <w:tcW w:w="900" w:type="dxa"/>
          </w:tcPr>
          <w:p w14:paraId="06DE922B"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26</w:t>
            </w:r>
          </w:p>
        </w:tc>
      </w:tr>
      <w:tr w:rsidR="00150AB9" w14:paraId="7AE99C62" w14:textId="77777777" w:rsidTr="004C420C">
        <w:trPr>
          <w:trHeight w:val="97"/>
        </w:trPr>
        <w:tc>
          <w:tcPr>
            <w:tcW w:w="3690" w:type="dxa"/>
          </w:tcPr>
          <w:p w14:paraId="6CCE6699" w14:textId="77777777" w:rsidR="00150AB9" w:rsidRPr="009266ED" w:rsidRDefault="00150AB9" w:rsidP="004C420C">
            <w:pPr>
              <w:spacing w:line="480" w:lineRule="auto"/>
              <w:rPr>
                <w:rFonts w:ascii="Times New Roman" w:hAnsi="Times New Roman" w:cs="Times New Roman"/>
                <w:b/>
                <w:bCs/>
                <w:sz w:val="24"/>
                <w:szCs w:val="24"/>
              </w:rPr>
            </w:pPr>
            <w:r w:rsidRPr="009266ED">
              <w:rPr>
                <w:rFonts w:ascii="Times New Roman" w:eastAsia="Arial" w:hAnsi="Times New Roman" w:cs="Times New Roman"/>
                <w:b/>
                <w:bCs/>
                <w:color w:val="000000"/>
                <w:kern w:val="0"/>
                <w:sz w:val="24"/>
                <w:szCs w:val="24"/>
                <w:lang w:val="en-AU" w:eastAsia="en-GB"/>
                <w14:ligatures w14:val="none"/>
              </w:rPr>
              <w:t xml:space="preserve">3rd or </w:t>
            </w:r>
            <w:r>
              <w:rPr>
                <w:rFonts w:ascii="Times New Roman" w:eastAsia="Arial" w:hAnsi="Times New Roman" w:cs="Times New Roman"/>
                <w:b/>
                <w:bCs/>
                <w:color w:val="000000"/>
                <w:kern w:val="0"/>
                <w:sz w:val="24"/>
                <w:szCs w:val="24"/>
                <w:lang w:val="en-AU" w:eastAsia="en-GB"/>
                <w14:ligatures w14:val="none"/>
              </w:rPr>
              <w:t>4th-degree</w:t>
            </w:r>
            <w:r w:rsidRPr="009266ED">
              <w:rPr>
                <w:rFonts w:ascii="Times New Roman" w:eastAsia="Arial" w:hAnsi="Times New Roman" w:cs="Times New Roman"/>
                <w:b/>
                <w:bCs/>
                <w:color w:val="000000"/>
                <w:kern w:val="0"/>
                <w:sz w:val="24"/>
                <w:szCs w:val="24"/>
                <w:lang w:val="en-AU" w:eastAsia="en-GB"/>
                <w14:ligatures w14:val="none"/>
              </w:rPr>
              <w:t xml:space="preserve"> perineal tear</w:t>
            </w:r>
          </w:p>
        </w:tc>
        <w:tc>
          <w:tcPr>
            <w:tcW w:w="2250" w:type="dxa"/>
          </w:tcPr>
          <w:p w14:paraId="4542E2E8"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2</w:t>
            </w:r>
          </w:p>
        </w:tc>
        <w:tc>
          <w:tcPr>
            <w:tcW w:w="2070" w:type="dxa"/>
          </w:tcPr>
          <w:p w14:paraId="3207CAB4"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2002/78532</w:t>
            </w:r>
          </w:p>
        </w:tc>
        <w:tc>
          <w:tcPr>
            <w:tcW w:w="2070" w:type="dxa"/>
          </w:tcPr>
          <w:p w14:paraId="6FF82EDC"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099/48133</w:t>
            </w:r>
          </w:p>
        </w:tc>
        <w:tc>
          <w:tcPr>
            <w:tcW w:w="2340" w:type="dxa"/>
          </w:tcPr>
          <w:p w14:paraId="1F2A951A"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04 [0.91, 1.19]</w:t>
            </w:r>
          </w:p>
        </w:tc>
        <w:tc>
          <w:tcPr>
            <w:tcW w:w="900" w:type="dxa"/>
          </w:tcPr>
          <w:p w14:paraId="3FA6BE91"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20</w:t>
            </w:r>
          </w:p>
        </w:tc>
      </w:tr>
      <w:tr w:rsidR="00150AB9" w14:paraId="12A9A389" w14:textId="77777777" w:rsidTr="004C420C">
        <w:trPr>
          <w:trHeight w:val="97"/>
        </w:trPr>
        <w:tc>
          <w:tcPr>
            <w:tcW w:w="3690" w:type="dxa"/>
          </w:tcPr>
          <w:p w14:paraId="6F216864"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hAnsi="Times New Roman" w:cs="Times New Roman"/>
                <w:sz w:val="24"/>
                <w:szCs w:val="24"/>
              </w:rPr>
              <w:t>Well-Integrated</w:t>
            </w:r>
          </w:p>
        </w:tc>
        <w:tc>
          <w:tcPr>
            <w:tcW w:w="2250" w:type="dxa"/>
          </w:tcPr>
          <w:p w14:paraId="6FAEA9DA"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 xml:space="preserve">6 </w:t>
            </w:r>
            <w:r w:rsidRPr="009266ED">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86/1471-2458-12-478","ISSN":"14712458","PMID":"22726575","abstract":"Background: Social inequity in perinatal and maternal health is a well-documented health problem even in countries with a high level of social equality. We aimed to study whether the effect of birthplace on perinatal and maternal morbidity, birth interventions and use of pain relief among low risk women intending to give birth in two freestanding midwifery units (FMU) versus two obstetric units in Denmark differed by level of social disadvantage. Methods: The study was designed as a cohort study with a matched control group. It included 839 low-risk women intending to give birth in an FMU, who were prospectively and individually matched on nine selected obstetric/socio-economic factors to 839 low-risk women intending OU birth. Educational level was chosen as a proxy for social position. Analysis was by intention-to-treat. Results: Women intending to give birth in an FMU had a significantly higher likelihood of uncomplicated, spontaneous birth with good outcomes for mother and infant compared to women intending to give birth in an OU. The likelihood of intact perineum, use of upright position for birth and water birth was also higher. No difference was found in perinatal morbidity or third/fourth degree tears, while birth interventions including caesarean section and epidural analgesia were significantly less frequent among women intending to give birth in an FMU. In our sample of healthy low-risk women with spontaneous onset of labour at term after an uncomplicated pregnancy, the positive results of intending to give birth in an FMU as compared to an OU were found to hold for both women with post-secondary education and the potentially vulnerable group of FMU women without post-secondary education. In all cases, women without post-secondary education intending to give birth in an FMU had comparable and, in some respects, more favourable outcomes when compared to women with the same level of education intending to give birth in an OU. In this sample of low-risk women, we found that the effect of intended place on birth outcomes did not differ with womens level of education. Conclusion: FMU care appears to offer important benefits for birthing women with no additional risk to the infant. Both for women with and without post-secondary education, intending to give birth in an FMU significantly increased the likelihood of a spontaneous, uncomplicated birth with good outcomes for mother and infant compared to women intending to give birth in an OU. All women …","author":[{"dropping-particle":"","family":"Overgaard","given":"Charlotte","non-dropping-particle":"","parse-names":false,"suffix":""},{"dropping-particle":"","family":"Fenger-Grøn","given":"Morten","non-dropping-particle":"","parse-names":false,"suffix":""},{"dropping-particle":"","family":"Sandall","given":"Jane","non-dropping-particle":"","parse-names":false,"suffix":""}],"container-title":"BMC Public Health","id":"ITEM-1","issue":"1","issued":{"date-parts":[["2012"]]},"page":"1","publisher":"???","title":"Freestanding midwifery units versus obstetric units: Does the effect of place of birth differ with level of social disadvantage?","type":"article-journal","volume":"12"},"uris":["http://www.mendeley.com/documents/?uuid=3ba7b270-3743-487a-9df8-e367128e2706"]},{"id":"ITEM-2","itemData":{"DOI":"10.1186/s12884-015-0455-x","ISSN":"14712393","PMID":"25884308","abstract":"Background: Most studies on birth settings investigate the association between planned place of birth at the start of labor and birth outcomes and intervention rates. To optimize maternity care it also is important to pay attention to the entire process of pregnancy and childbirth. This study explores the association between the initial preferred place of birth and model of care, and the course of pregnancy and labor in low-risk nulliparous women in the Netherlands. Methods: As part of a Dutch prospective cohort study (2007-2011), we compared medical indications during pregnancy and birth outcomes of 576 women who initially preferred a home birth (n = 226), a midwife-led hospital birth (n = 168) or an obstetrician-led hospital birth (n = 182). Data were obtained by a questionnaire before 20 weeks of gestation and by medical records. Analyses were performed according to the initial preferred place of birth. Results: Low-risk nulliparous women who preferred a home birth with midwife-led care were less likely to be diagnosed with a medical indication during pregnancy compared to women who preferred a birth with obstetrician-led care (OR 0.41 95% CI 0.25-0.66). Preferring a birth with midwife-led care - both at home and in hospital - was associated with lower odds of induced labor (OR 0.51 95% CI 0.28-0.95 respectively OR 0.42 95% CI 0.21-0.85) and epidural analgesia (OR 0.32 95% CI 0.18-0.56 respectively OR 0.34 95% CI 0.19-0.62) compared to preferring a birth with obstetrician-led care. In addition, women who preferred a home birth were less likely to experience augmentation of labor (OR 0.54 95% CI 0.32-0.93) and narcotic analgesia (OR 0.41 95% CI 0.21-0.79) compared to women who preferred a birth with obstetrician-led care. We observed no significant association between preferred place of birth and mode of birth. Conclusions: Nulliparous women who initially preferred a home birth were less likely to be diagnosed with a medical indication during pregnancy. Women who initially preferred a birth with midwife-led care - both at home and in hospital - experienced lower rates of interventions during labor. Although some differences can be attributed to the model of care, we suggest that characteristics and attitudes of women themselves also play an important role.","author":[{"dropping-particle":"","family":"Haaren-ten Haken","given":"Tamar M.","non-dropping-particle":"van","parse-names":false,"suffix":""},{"dropping-particle":"","family":"Hendrix","given":"Marijke","non-dropping-particle":"","parse-names":false,"suffix":""},{"dropping-particle":"","family":"Smits","given":"Luc J.","non-dropping-particle":"","parse-names":false,"suffix":""},{"dropping-particle":"","family":"Nieuwenhuijze","given":"Marianne J.","non-dropping-particle":"","parse-names":false,"suffix":""},{"dropping-particle":"","family":"Severens","given":"Johan L.","non-dropping-particle":"","parse-names":false,"suffix":""},{"dropping-particle":"","family":"Vries","given":"Raymond G.","non-dropping-particle":"de","parse-names":false,"suffix":""},{"dropping-particle":"","family":"Nijhuis","given":"Jan G.","non-dropping-particle":"","parse-names":false,"suffix":""}],"container-title":"BMC Pregnancy and Childbirth","id":"ITEM-2","issue":"1","issued":{"date-parts":[["2015"]]},"page":"1-9","title":"The influence of preferred place of birth on the course of pregnancy and labor among healthy nulliparous women: A prospective cohort study","type":"article-journal","volume":"15"},"uris":["http://www.mendeley.com/documents/?uuid=f7d2d825-8ab1-40b9-9e8d-d6ff6523378d"]},{"id":"ITEM-3","itemData":{"DOI":"10.1016/j.midw.2015.08.007","ISSN":"02666138","PMID":"26386517","abstract":"Objective: to compare intrapartum- and neonatal mortality and intervention rates in term women starting labour in primary midwife-led versus secondary obstetrician-led care. Design: retrospective cohort study. Setting: Amsterdam region of the Netherlands. Participants: women with singleton pregnancies who gave birth beyond 37+0 weeks gestation in the years 2005 up to 2008 and lived in the catchment area of the neonatal intensive care units of both academic hospitals in Amsterdam. Women with a primary caesarean section or a pregnancy complicated by antepartum death or major congenital anomalies were excluded. For women in the midwife-led care group, a home or hospital birth could be planned. Measurements: analysis of linked data from the national perinatal register, and hospital- and midwifery record data. We assessed (unadjusted) relative risks with confidence intervals. Main outcome measures were incidences of intrapartum and neonatal (&lt;28 days) mortality. Secondary outcomes included incidences of caesarean section and vaginal instrumental delivery. Findings: 53,123 women started labour in primary care and 30,166 women in secondary care. Intrapartum and neonatal mortality rates were 37/53,123 (0.70‰) in the primary care group and 24/30,166 (0.80‰) in the secondary care group (relative risk 0.88; 95% CI 0.52-1.46). Women in the primary care group were less likely to deliver by secondary caesarean section (5% versus 16%; RR 0.31; 95% CI 0.30-0.32) or by instrumental delivery (10% versus 13%; RR 0.76; 95% CI 0.73-0.79). Key conclusions: we found a low absolute risk of intrapartum and neonatal mortality, with a comparable risk for women who started labour in primary versus secondary care. The intervention rate was significantly lower in women who started labour in primary care. Implications for practice: these findings suggest that it is possible to identify a group of women at low risk of complications that can start labour in primary care and have low rates of medical interventions whereas perinatal mortality is low.","author":[{"dropping-particle":"","family":"Wiegerinck","given":"M. M.J.","non-dropping-particle":"","parse-names":false,"suffix":""},{"dropping-particle":"","family":"Goes","given":"B. Y.","non-dropping-particle":"van der","parse-names":false,"suffix":""},{"dropping-particle":"","family":"Ravelli","given":"A. C.J.","non-dropping-particle":"","parse-names":false,"suffix":""},{"dropping-particle":"","family":"Post","given":"J. A.M.","non-dropping-particle":"van der","parse-names":false,"suffix":""},{"dropping-particle":"","family":"Klinkert","given":"J.","non-dropping-particle":"","parse-names":false,"suffix":""},{"dropping-particle":"","family":"Brandenbarg","given":"J.","non-dropping-particle":"","parse-names":false,"suffix":""},{"dropping-particle":"","family":"Buist","given":"F. C.D.","non-dropping-particle":"","parse-names":false,"suffix":""},{"dropping-particle":"","family":"Wouters","given":"M. G.A.J.","non-dropping-particle":"","parse-names":false,"suffix":""},{"dropping-particle":"","family":"Tamminga","given":"P.","non-dropping-particle":"","parse-names":false,"suffix":""},{"dropping-particle":"","family":"Jonge","given":"A.","non-dropping-particle":"de","parse-names":false,"suffix":""},{"dropping-particle":"","family":"Mol","given":"B. W.","non-dropping-particle":"","parse-names":false,"suffix":""}],"container-title":"Midwifery","id":"ITEM-3","issue":"12","issued":{"date-parts":[["2015"]]},"page":"1168-1176","publisher":"Elsevier","title":"Intrapartum and neonatal mortality in primary midwife-led and secondary obstetrician-led care in the Amsterdam region of the Netherlands: A retrospective cohort study","type":"article-journal","volume":"31"},"uris":["http://www.mendeley.com/documents/?uuid=abaa4a9b-3eb7-4286-90cd-62edbfb83c7e"]},{"id":"ITEM-4","itemData":{"DOI":"10.1186/s40064-016-2306-2","ISSN":"21931801","abstract":"Objectives: The claimed advantages of home deliveries, including fewer medical interventions, are potentially counter balanced by the small additional risk on perinatal adverse outcome compared to hospital deliveries in low risk women. Homelike birth centres have been proposed a new setting for low risk women combining the advantages of home and hospital, resulting in lower intervention rates with equal safety. This paper addresses whether the introduction of a midwife-led birth centre adjacent to the hospital combines the advantages of home and hospital deliveries. Additionally, we investigate whether the introduction of a midwife-led birth centre leads to a different risk selection of women planning their delivery either at home, at the hospital or at the birth centre. Methods: Anonymized data, between January 2007 and June 2012, was collected from the four participating midwife practices. Women (n = 5558) were categorized according to intended place of birth. Women’s characteristics and pregnancy outcomes were compared between the period before and after its introduction using Chi square and Fisher’s Exact tests. Direct and indirect standardized rates were calculated for different outcomes [(1) intrapartum and neonatal mortality (&lt;24 h), (2) composite outcome of neonatal morbidities, (3) composite outcome of maternal morbidities, and (4) medical intervention], taking the period before introduction as reference. Results: After the introduction of the birth centre a different risk selection was observed. Women’s characteristics were most unfavourable for intended birth centre births. Additionally, an higher neonatal risk load was seen within these women. After its introduction neonatal morbidities decreased (5.0 vs. 3.8 %) and maternal morbidities decreased (8.3 vs. 7.3 %). Interventions were about equal. Direct and indirect standardization provided similar results. Conclusion: Neonatal morbidity and maternal morbidity tended to decrease, while overall intervention rates were unaffected. The introduction of the midwife-led birth centre seems to benefit the outcome of midwife-led deliveries. We interpret this change by the redistribution of the higher risk women among the low risk population intending birth at the birth centre instead of home.","author":[{"dropping-particle":"","family":"Kooy","given":"Jacoba","non-dropping-particle":"van der","parse-names":false,"suffix":""},{"dropping-particle":"","family":"Graaf","given":"Johanna P.","non-dropping-particle":"de","parse-names":false,"suffix":""},{"dropping-particle":"","family":"Birnie","given":"Doctor Erwin","non-dropping-particle":"","parse-names":false,"suffix":""},{"dropping-particle":"","family":"Denktas","given":"Semiha","non-dropping-particle":"","parse-names":false,"suffix":""},{"dropping-particle":"","family":"Steegers","given":"Eric A.P.","non-dropping-particle":"","parse-names":false,"suffix":""},{"dropping-particle":"","family":"Bonsel","given":"Gouke J.","non-dropping-particle":"","parse-names":false,"suffix":""}],"container-title":"SpringerPlus","id":"ITEM-4","issue":"1","issued":{"date-parts":[["2016"]]},"publisher":"Springer International Publishing","title":"Different settings of place of midwife-led birth: evaluation of a midwife-led birth centre","type":"article-journal","volume":"5"},"uris":["http://www.mendeley.com/documents/?uuid=92d6596d-628c-4f85-85c0-32d259d828dc"]},{"id":"ITEM-5","itemData":{"DOI":"10.1136/bmjopen-2017-018845","ISSN":"20446055","PMID":"29306890","abstract":"Objective To compare intrapartum and neonatal mortality in low-risk term women starting labour in midwife-led versus obstetrician-led care. Study design We performed a propensity score matched study using data from our national perinatal register, completed with data from medical files. We studied women without major risk factors with singleton pregnancies who gave birth at term between 2005 and 2008 in the Amsterdam region of the Netherlands. Major risk factors comprised non-vertex position of the fetus, previous Caesarean birth, hypertension, (gestational) diabetes mellitus, post-term pregnancy (≥42 weeks), prolonged rupture of membranes (&gt;24 hours), vaginal bleeding in the second half of pregnancy or induced labour. Groups were devided by midwife-led versus obstetrician-led care at the onset of labour. The primary outcome was intrapartum and neonatal (&lt;28 days) mortality. Secondary outcomes included obstetric interventions, 5 min Apgar scores&lt;7 and neonatal intensive care admittance for &gt;24 hours. Results We studied 57 396 women. Perinatal mortality occurred in 30 of 46 764 (0.64‰) women in midwife-led care and in 2 of 10 632 (0.19‰) women in obstetrician-led care (OR 3.4, 95% CI 0.82 to 14.3). A propensity score matched analysis in a 1:1 ratio with 10 632 women per group revealed an OR for perinatal mortality of 4.0 (95% CI 0.85 to 18.9). Conclusion Among low-risk women, midwife-led care at the onset of labour was associated with a statistically non-significant higher mortality rate.","author":[{"dropping-particle":"","family":"Wiegerinck","given":"Melanie M.J.","non-dropping-particle":"","parse-names":false,"suffix":""},{"dropping-particle":"","family":"Goes","given":"Birgit Y.","non-dropping-particle":"Van Der","parse-names":false,"suffix":""},{"dropping-particle":"","family":"Ravelli","given":"Anita C.J.","non-dropping-particle":"","parse-names":false,"suffix":""},{"dropping-particle":"","family":"Post","given":"Joris A.M.","non-dropping-particle":"Van Der","parse-names":false,"suffix":""},{"dropping-particle":"","family":"Buist","given":"Fayette C.D.","non-dropping-particle":"","parse-names":false,"suffix":""},{"dropping-particle":"","family":"Tamminga","given":"Pieter","non-dropping-particle":"","parse-names":false,"suffix":""},{"dropping-particle":"","family":"Mol","given":"Ben W.","non-dropping-particle":"","parse-names":false,"suffix":""}],"container-title":"BMJ Open","id":"ITEM-5","issue":"1","issued":{"date-parts":[["2018"]]},"page":"1-9","title":"Intrapartum and neonatal mortality among low-risk women in midwife-led versus obstetrician-led care in the Amsterdam region of the Netherlands: A propensity score matched study","type":"article-journal","volume":"8"},"uris":["http://www.mendeley.com/documents/?uuid=a6aed77f-19ec-4508-a09f-3803e428d5be"]},{"id":"ITEM-6","itemData":{"DOI":"10.1186/s12884-020-03204-3","ISBN":"1288402003204","ISSN":"14712393","PMID":"32894082","abstract":"Background: The maternity care system in the Netherlands is well known for its support of community-based midwifery. However, regular midwifery practices typically do not offer caseload midwifery care - one-to-one continuity of care throughout pregnancy and birth. Because we know very little about the outcomes for women receiving caseload care in the Netherlands, we compared caseload care with regular midwife-led care, looking at maternal and perinatal outcomes, including antenatal and intrapartum referrals to secondary (i.e., obstetrician-led) care. Methods: We selected 657 women in caseload care and 1954 matched controls (women in regular midwife-led care) from all women registered in the Dutch Perinatal Registry (Perined) who gave birth in 2015. To be eligible for selection the women had to be in midwife-led antenatal care beyond 28 gestational weeks. Each woman in caseload care was matched with three women in regular midwife-led care, using parity, maternal age, background (Dutch or non-Dutch) and region. These two cohorts were compared for referral rates, mode of birth, and other maternal and perinatal outcomes. Results: In caseload midwifery care, 46.9% of women were referred to obstetrician-led care (24.2% antenatally and 22.8% in the intrapartum period). In the matched cohort, 65.7% were referred (37.4% antenatally and 28.3% in the intrapartum period). In caseload care, 84.0% experienced a spontaneous vaginal birth versus 77.0% in regular midwife-led care. These patterns were observed for both nulliparous and multiparous women. Women in caseload care had fewer inductions of labour (13.2% vs 21.0%), more homebirths (39.4% vs 16.1%) and less perineal damage (intact perineum: 41.3% vs 28.2%). The incidence of perinatal mortality and a low Apgar score was low in both groups. Conclusions: We found that when compared to regular midwife-led care, caseload midwifery care in the Netherlands is associated with a lower referral rate to obstetrician-led care - both antenatally and in the intrapartum period - and a higher spontaneous vaginal birth rate, with similar perinatal safety. The challenge is to include this model as part of the current effort to improve the quality of Dutch maternity care, making caseload care available and affordable for more women.","author":[{"dropping-particle":"","family":"Offerhaus","given":"Pien","non-dropping-particle":"","parse-names":false,"suffix":""},{"dropping-particle":"","family":"Jans","given":"Suze","non-dropping-particle":"","parse-names":false,"suffix":""},{"dropping-particle":"","family":"Hukkelhoven","given":"Chantal","non-dropping-particle":"","parse-names":false,"suffix":""},{"dropping-particle":"","family":"Vries","given":"Raymond","non-dropping-particle":"De","parse-names":false,"suffix":""},{"dropping-particle":"","family":"Nieuwenhuijze","given":"Marianne","non-dropping-particle":"","parse-names":false,"suffix":""}],"container-title":"BMC Pregnancy and Childbirth","id":"ITEM-6","issue":"1","issued":{"date-parts":[["2020"]]},"page":"1-11","publisher":"BMC Pregnancy and Childbirth","title":"Women's characteristics and care outcomes of caseload midwifery care in the Netherlands: A retrospective cohort study","type":"article-journal","volume":"20"},"uris":["http://www.mendeley.com/documents/?uuid=95f8e48d-7fee-4b35-a581-338b005c4d66"]}],"mendeley":{"formattedCitation":"(24,26–28,31,33)","manualFormatting":"(18, 21–23, 26, 27)","plainTextFormattedCitation":"(24,26–28,31,33)","previouslyFormattedCitation":"(24,26–28,31,33)"},"properties":{"noteIndex":0},"schema":"https://github.com/citation-style-language/schema/raw/master/csl-citation.json"}</w:instrText>
            </w:r>
            <w:r w:rsidRPr="009266ED">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18,</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1–23,</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6,</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7)</w:t>
            </w:r>
            <w:r w:rsidRPr="009266ED">
              <w:rPr>
                <w:rFonts w:ascii="Times New Roman" w:eastAsia="Arial" w:hAnsi="Times New Roman" w:cs="Times New Roman"/>
                <w:color w:val="000000"/>
                <w:kern w:val="0"/>
                <w:sz w:val="24"/>
                <w:szCs w:val="24"/>
                <w:lang w:val="en-AU" w:eastAsia="en-GB"/>
                <w14:ligatures w14:val="none"/>
              </w:rPr>
              <w:fldChar w:fldCharType="end"/>
            </w:r>
          </w:p>
        </w:tc>
        <w:tc>
          <w:tcPr>
            <w:tcW w:w="2070" w:type="dxa"/>
          </w:tcPr>
          <w:p w14:paraId="1AB71532"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960/74798</w:t>
            </w:r>
          </w:p>
        </w:tc>
        <w:tc>
          <w:tcPr>
            <w:tcW w:w="2070" w:type="dxa"/>
          </w:tcPr>
          <w:p w14:paraId="7CB4E285"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045/44891</w:t>
            </w:r>
          </w:p>
        </w:tc>
        <w:tc>
          <w:tcPr>
            <w:tcW w:w="2340" w:type="dxa"/>
          </w:tcPr>
          <w:p w14:paraId="426313D5"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10 [1.01, 1.20]</w:t>
            </w:r>
          </w:p>
        </w:tc>
        <w:tc>
          <w:tcPr>
            <w:tcW w:w="900" w:type="dxa"/>
          </w:tcPr>
          <w:p w14:paraId="6DFCB49B"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0</w:t>
            </w:r>
          </w:p>
        </w:tc>
      </w:tr>
      <w:tr w:rsidR="00150AB9" w14:paraId="11885D50" w14:textId="77777777" w:rsidTr="004C420C">
        <w:trPr>
          <w:trHeight w:val="107"/>
        </w:trPr>
        <w:tc>
          <w:tcPr>
            <w:tcW w:w="3690" w:type="dxa"/>
          </w:tcPr>
          <w:p w14:paraId="10F370C0"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hAnsi="Times New Roman" w:cs="Times New Roman"/>
                <w:sz w:val="24"/>
                <w:szCs w:val="24"/>
              </w:rPr>
              <w:lastRenderedPageBreak/>
              <w:t>Less-well integrated</w:t>
            </w:r>
          </w:p>
        </w:tc>
        <w:tc>
          <w:tcPr>
            <w:tcW w:w="2250" w:type="dxa"/>
          </w:tcPr>
          <w:p w14:paraId="66392F25"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 xml:space="preserve">6 </w:t>
            </w:r>
            <w:r w:rsidRPr="009266ED">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86/1471-2393-9-25","ISSN":"14712393","PMID":"19545412","abstract":"Background: Earlier studies indicate that midwife-led birth settings are associated with modest benefits, including reduced medical interventions and increased maternal satisfaction. The generalizability of these studies to birth settings with low intervention rates, like those generally found in Norway, is not obvious. The aim of the present study was to compare intervention rates associated with labour in low-risk women who begin their labour in a midwife-led unit and a conventional care unit. Methods: Eligible participants were low-risk primiparas who met the criteria for delivery in the midwife-led ward regardless of which cohort they were allocated to. The two wards are localised at the same floor. Women in both cohorts received the same standardized public antenatal care by general medical practitioners and midwifes who were not involved in the delivery. After admission of a woman to the midwife-led ward, the next woman who met the inclusion criteria, but preferred delivery at the conventional delivery ward, was allocated to the conventional delivery ward cohort. Among the 252 women in the midwife-led ward cohort, 74 (29%) women were transferred to the conventional delivery ward during labour. Results: Emergency caesarean and instrumental delivery rates in women who were admitted to the midwife-led and conventional birth wards were statistically non-different, but more women admitted to the conventional birth ward had episiotomy. More women in the conventional delivery ward received epidural analgesia, pudental nerve block and nitrous oxide, while more women in the midwife-led ward received opiates and non-pharmacological pain relief. Conclusion: We did not find evidence that starting delivery in the midwife-led setting offers the advantage of lower operative delivery rates. However, epidural analgesia, pudental nerve block and episiotomies were less often while non-pharmacological pain relief was often used in the midwife-led ward. © 2009 Eide et al; licensee BioMed Central Ltd.","author":[{"dropping-particle":"","family":"Eide","given":"Britt Ingeborg","non-dropping-particle":"","parse-names":false,"suffix":""},{"dropping-particle":"","family":"Nilsen","given":"Anne Britt Vika","non-dropping-particle":"","parse-names":false,"suffix":""},{"dropping-particle":"","family":"Rasmussen","given":"Svein","non-dropping-particle":"","parse-names":false,"suffix":""}],"container-title":"BMC Pregnancy and Childbirth","id":"ITEM-1","issued":{"date-parts":[["2009"]]},"page":"1-7","title":"Births in two different delivery units in the same clinic - A prospective study of healthy primiparous women","type":"article-journal","volume":"9"},"uris":["http://www.mendeley.com/documents/?uuid=9ac1a3c9-f81f-4169-9a1f-1ed8db252758"]},{"id":"ITEM-2","itemData":{"DOI":"10.1111/j.1471-0528.2011.03043.x","ISSN":"14700328","PMID":"21749629","abstract":"Objective To investigate possible differences in operative delivery rate among low-risk women, randomised to an alongside midwifery-led unit or to standard obstetric units within the same hospital. Design Randomised controlled trial. Setting Department of Obstetrics and Gynaecology, Østfold Hospital Trust, TromsØ, Norway. Population A total of 1111 women assessed to be at low risk at onset of spontaneous labour. Methods Randomisation into one of three birth units: the special unit; the normal unit; or the midwife-led unit. Main outcome measures Total operative delivery rate, augmentation, pain relief, postpartum haemorrhage, sphincter injuries and intrapartum transfer, Apgar score &lt;7 at 5 minutes, metabolic acidosis and transfer to neonatal intensive care unit. Results There were no significant differences in total operative deliveries between the three units: 16.3% in the midwife-led unit; 18.0% in the normal unit; and 18.8% in the special unit. There were no significant differences in postpartum haemorrhage, sphincter injuries or in neonatal outcomes. There were statistically significant differences in augmentation (midwife-led unit versus normal unit RR 0.73, 95% CI 0.59-0.89; midwife-led unit versus special unit RR 0.69, 95% CI 0.56-0.86), in epidural analgesia (midwife-led unit versus normal unit RR 0.68, 95% CI 0.52-0.90; midwife-led unit versus special unit RR 0.64, 95% CI 0.47-0.86) and in acupuncture (midwife-led unit versus normal unit RR 1.45, 95% CI 1.25-1.69; midwife-led unit versus special unit RR 1.45, 95% CI 1.22-1.73). Conclusions The level of birth care does not significantly affect the rate of operative deliveries in low-risk women without any expressed preference for level of birth care. © 2011 The Authors BJOG An International Journal of Obstetrics and Gynaecology © 2011 RCOG.","author":[{"dropping-particle":"","family":"Bernitz","given":"S.","non-dropping-particle":"","parse-names":false,"suffix":""},{"dropping-particle":"","family":"Rolland","given":"R.","non-dropping-particle":"","parse-names":false,"suffix":""},{"dropping-particle":"","family":"Blix","given":"E.","non-dropping-particle":"","parse-names":false,"suffix":""},{"dropping-particle":"","family":"Jacobsen","given":"M.","non-dropping-particle":"","parse-names":false,"suffix":""},{"dropping-particle":"","family":"SjØborg","given":"K.","non-dropping-particle":"","parse-names":false,"suffix":""},{"dropping-particle":"","family":"Øian","given":"P.","non-dropping-particle":"","parse-names":false,"suffix":""}],"container-title":"BJOG: An International Journal of Obstetrics and Gynaecology","id":"ITEM-2","issue":"11","issued":{"date-parts":[["2011"]]},"page":"1357-1364","title":"Is the operative delivery rate in low-risk women dependent on the level of birth care? A randomised controlled trial","type":"article-journal","volume":"118"},"uris":["http://www.mendeley.com/documents/?uuid=c03e9681-2de7-4c6c-87b1-73077a860a98"]},{"id":"ITEM-3","itemData":{"DOI":"10.1016/j.midw.2018.06.017","ISSN":"02666138","PMID":"29980361","abstract":"Objective: To compare midwife-led and obstetrician-led care and their relation to caesarean section rates and obstetric and neonatal outcomes in low-risk births. Design: Hospital registry based retrospective cohort study. Setting: Tertiary-care women's hospital in Kaunas, Lithuania. Participants: A total of 1384 and 1283 low-risk delivering women in 2012 and 2014, respectively. Methods: The women choose either a midwife as their lead carer (midwife-led group), or an obstetrician-gynaecologist (obstetrician-led group). Main outcome measures: The primary outcome was caesarean birth. Secondary outcomes included instrumental vaginal births, amniotomy, augmentation of labour, epidural analgesia, episiotomy, perineal trauma, labour duration, birthweight and Apgar score &lt; 7 at 5 min. Results: The proportion of caesarean births was 4.4% in the midwife-led and 10.7% in the obstetrician-led group (p &lt; 0.001) in 2012, and 5.2% and 11.8% (p &lt; 0.001) in 2014, respectively. Younger maternal age (≤34 years) and midwife-led care was associated with a significantly decreased odds for caesarean section and nulliparity with a significantly increased odds for caesarean birth. Women in the midwife-led group had fewer amniotomies and labour augmentations compared with the obstetrician-led group. Episiotomy, perineal trauma, duration of labour and neonatal outcomes did not differ between the groups. Conclusion: Midwife-led care for women with low-risk birth reduced the caesarean section and several medical interventions with no apparent increase in immediate adverse neonatal outcomes compared with obstetrician-led care. Implications for practice: Midwife-led care for low-risk women should be encouraged in countries with health care system where obstetrician-led care births dominates.","author":[{"dropping-particle":"","family":"Bartuseviciene","given":"Egle","non-dropping-particle":"","parse-names":false,"suffix":""},{"dropping-particle":"","family":"Kacerauskiene","given":"Justina","non-dropping-particle":"","parse-names":false,"suffix":""},{"dropping-particle":"","family":"Bartusevicius","given":"Arnoldas","non-dropping-particle":"","parse-names":false,"suffix":""},{"dropping-particle":"","family":"Paulionyte","given":"Marija","non-dropping-particle":"","parse-names":false,"suffix":""},{"dropping-particle":"","family":"Nadisauskiene","given":"Ruta Jolanta","non-dropping-particle":"","parse-names":false,"suffix":""},{"dropping-particle":"","family":"Kliucinskas","given":"Mindaugas","non-dropping-particle":"","parse-names":false,"suffix":""},{"dropping-particle":"","family":"Stankeviciute","given":"Virginija","non-dropping-particle":"","parse-names":false,"suffix":""},{"dropping-particle":"","family":"Maleckiene","given":"Laima","non-dropping-particle":"","parse-names":false,"suffix":""},{"dropping-particle":"","family":"Railaite","given":"Dalia Regina","non-dropping-particle":"","parse-names":false,"suffix":""}],"container-title":"Midwifery","id":"ITEM-3","issued":{"date-parts":[["2018"]]},"page":"67-71","publisher":"Elsevier Ltd","title":"Comparison of midwife-led and obstetrician-led care in Lithuania: A retrospective cohort study","type":"article-journal","volume":"65"},"uris":["http://www.mendeley.com/documents/?uuid=23f2526c-c9bb-41ec-9eb7-2628da30562b"]},{"id":"ITEM-4","itemData":{"DOI":"10.3390/ijerph17082718","ISSN":"16604601","PMID":"32326549","abstract":"Background: The present observational study aimed to describe women and delivery characteristics and early birth outcomes according to planned out-of-hospital delivery and to compare this information with comparable planned in-hospital deliveries. Methods: 1099 healthy low-risk women who delivered out-of-hospital between 2014 to 2018, with a gestational age of 37–42 completed weeks of pregnancy, with single, vertex babies whose birth was expected to be vaginal and spontaneous were enrolled. Moreover, a case-control study was designed comparing characteristics of these births to a matched 1:5 sample. Results: living in a medium city (RR 1.81, 95% CI 1.19–2.74), being multiparous (RR 1.66, CI 1.09–2.51), having the first child at ≥35 years old (RR 1.84, CI 1.02–3.33), not working (RR 1.77, CI 1.06–2.96), not being omnivorous (RR 1.80, CI 1.08–3.00), and not smoking (RR 2.53, CI 1.06–6.07) were all related to an increased chance of delivering at home compared to in a freestanding midwifery unit. The significant factors in choosing to give birth out-of-hospital instead of in-hospital were living in a large or medium city (OR 2.20; 1.75–2.77; OR 2.41; 1.93–3.02) and having a secondary or higher level of education (OR &gt; 2 for both parents). Within the first week of delivery, 6 of 1099 mothers and 19 of 1099 neonates were hospitalized. Conclusions: out-of-hospital births in women with low-risk pregnancies is a possible option that needs to be planned, monitored, regulated, and evaluated according to healthcare control systems in order to work, as in hospitals, for the safest and most effective care to a mother and her neonate(s).","author":[{"dropping-particle":"","family":"Campiotti","given":"Marta","non-dropping-particle":"","parse-names":false,"suffix":""},{"dropping-particle":"","family":"Campi","given":"Rita","non-dropping-particle":"","parse-names":false,"suffix":""},{"dropping-particle":"","family":"Zanetti","given":"Michele","non-dropping-particle":"","parse-names":false,"suffix":""},{"dropping-particle":"","family":"Olivieri","given":"Paola","non-dropping-particle":"","parse-names":false,"suffix":""},{"dropping-particle":"","family":"Faggianelli","given":"Alice","non-dropping-particle":"","parse-names":false,"suffix":""},{"dropping-particle":"","family":"Bonati","given":"Maurizio","non-dropping-particle":"","parse-names":false,"suffix":""}],"container-title":"International Journal of Environmental Research and Public Health","id":"ITEM-4","issue":"8","issued":{"date-parts":[["2020"]]},"title":"Low-risk planned out-of-hospital births: Characteristics and perinatal outcomes in different italian birth settings","type":"article-journal","volume":"17"},"uris":["http://www.mendeley.com/documents/?uuid=7fff1ef8-3c17-43c1-9f31-48bf6edde5e0"]},{"id":"ITEM-5","itemData":{"DOI":"10.3390/ijerph191610461","ISSN":"16604601","PMID":"36012096","abstract":"Homebirth is legal and has been regulated by law in Hungary since 2012. Despite the obvious advantages of homebirth, it has not yet been broadly accepted, due to various opinions related to safety and risks associated with giving birth outside of a hospital. Our study aimed at exploring both real maternal and feto-neonatal characteristics associated with Hungarian homebirths. A total of 2997 cases were considered in support of our retrospective cohort study. In the examined period, there was a significant, continual rise in the number of homebirths by a rate of 0.22% on average per year. Aggregated maternal complications (primary uterine inertia, prolonged second stage labour, and third stage haemorrhage) were prevalent among homebirth cases (1.29% vs. 0.72%, p &lt; 0.05) and were associated with an average of 11.77% rate of transfer to a health care institution. On the other hand, the rate of operative (vaginal or caesarean) delivery was 26.31% among institutionalized births. A slightly better Apgar score and relatively high rate (20%) of caesarean deliveries were correlated with institutionalized births (p &lt; 0.05). However, the overall intervention rate was lower among homebirths (0.11% vs. 42.57%) than institutional birth cases (p &lt; 0.001). Overall, homebirth is a reliable option for childbirth for healthy and low-risk mothers with uncomplicated pregnancies, which is reflected in the increasing number of deliveries at home in Hungary. Furthermore, utilizing the experiences of countries where homebirth is a long-established method may further improve the outcome of homebirths in Hungary.","author":[{"dropping-particle":"","family":"Wami","given":"Girma A.","non-dropping-particle":"","parse-names":false,"suffix":""},{"dropping-particle":"","family":"Prémusz","given":"Viktória","non-dropping-particle":"","parse-names":false,"suffix":""},{"dropping-particle":"","family":"Csákány","given":"György M.","non-dropping-particle":"","parse-names":false,"suffix":""},{"dropping-particle":"","family":"Kálmán","given":"Kovács","non-dropping-particle":"","parse-names":false,"suffix":""},{"dropping-particle":"","family":"Vértes","given":"Viola","non-dropping-particle":"","parse-names":false,"suffix":""},{"dropping-particle":"","family":"Tamás","given":"Péter","non-dropping-particle":"","parse-names":false,"suffix":""}],"container-title":"International Journal of Environmental Research and Public Health","id":"ITEM-5","issue":"16","issued":{"date-parts":[["2022","8","1"]]},"page":"1-13","publisher":"MDPI","title":"Characteristics of Homebirth in Hungary: A Retrospective Cohort Study","type":"article-journal","volume":"19"},"uris":["http://www.mendeley.com/documents/?uuid=c4fdc5e4-e2c9-45fb-be79-07d65974a02a"]},{"id":"ITEM-6","itemData":{"DOI":"10.1111/birt.12749","ISSN":"1523536X","abstract":"Background: Midwife-led units have been shown to be safer and reduce interventions for women at low risk of complications at birth. In 2017, the first alongside birth center was opened in Spain. The aim of this study was to compare outcomes for women with uncomplicated pregnancies giving birth in the Midwife-led unit (MLU) and in the Obstetric unit (OU) of the same hospital. Methods: Retrospective cohort study comparing birth outcomes between low-risk women, depending on their planned place of birth. Data were analyzed with an intention-to-treat approach for women that gave birth between January 2018 and December 2020. Results: A total of 878 women were included in the study, 255 women chose to give birth in the MLU and 623 in the OU. Findings showed that women in the MLU were more likely to have a vaginal birth (91.4%) than in the OU (83.8%) (aOR 2.98 [95%CI 1.62–5.47]), less likely to have an instrumental delivery, 3.9% versus 11.2% (0.25 [0.11–0.55]), to use epidural analgesia, 19.6% versus 77.9% (0.15 [0.04–0.17]) and to have an episiotomy, 7.4% versus 15.4% (0.27 [0.14–0.53]). There were no differences in rates of postpartum hemorrhage, retained placenta, or adverse neonatal outcomes. Intrapartum and postpartum transfer rates from the MLU to the OU were 21.1% and 2.4%, respectively. Conclusions: The high rate of obstetric interventions in Spain could be reduced by implementing midwife-led units across the whole system, without an increase in maternal or neonatal complications.","author":[{"dropping-particle":"","family":"Palau-Costafreda","given":"Roser","non-dropping-particle":"","parse-names":false,"suffix":""},{"dropping-particle":"","family":"García Gumiel","given":"Sara","non-dropping-particle":"","parse-names":false,"suffix":""},{"dropping-particle":"","family":"Eles Velasco","given":"Amaranta","non-dropping-particle":"","parse-names":false,"suffix":""},{"dropping-particle":"","family":"Jansana-Riera","given":"Anna","non-dropping-particle":"","parse-names":false,"suffix":""},{"dropping-particle":"","family":"Orus-Covisa","given":"Lluna","non-dropping-particle":"","parse-names":false,"suffix":""},{"dropping-particle":"","family":"Hermida González","given":"Júlia","non-dropping-particle":"","parse-names":false,"suffix":""},{"dropping-particle":"","family":"Algarra Ramos","given":"Miriam","non-dropping-particle":"","parse-names":false,"suffix":""},{"dropping-particle":"","family":"Canet-Vélez","given":"Olga","non-dropping-particle":"","parse-names":false,"suffix":""},{"dropping-particle":"","family":"Obregón Gutiérrez","given":"Noemí","non-dropping-particle":"","parse-names":false,"suffix":""},{"dropping-particle":"","family":"Escuriet","given":"Ramón","non-dropping-particle":"","parse-names":false,"suffix":""}],"container-title":"Birth","id":"ITEM-6","issue":"June","issued":{"date-parts":[["2023"]]},"page":"1-11","title":"The first alongside midwifery unit in Spain: A retrospective cohort study of maternal and neonatal outcomes","type":"article-journal"},"uris":["http://www.mendeley.com/documents/?uuid=19e2b8c6-b503-4746-bef7-fd5044001d9d"]}],"mendeley":{"formattedCitation":"(7,29,35,37–39)","manualFormatting":"(7, 24, 28, 30, 31, 33)","plainTextFormattedCitation":"(7,29,35,37–39)","previouslyFormattedCitation":"(7,29,35,37–39)"},"properties":{"noteIndex":0},"schema":"https://github.com/citation-style-language/schema/raw/master/csl-citation.json"}</w:instrText>
            </w:r>
            <w:r w:rsidRPr="009266ED">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7,</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4,</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8,</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30,</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31,</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33)</w:t>
            </w:r>
            <w:r w:rsidRPr="009266ED">
              <w:rPr>
                <w:rFonts w:ascii="Times New Roman" w:eastAsia="Arial" w:hAnsi="Times New Roman" w:cs="Times New Roman"/>
                <w:color w:val="000000"/>
                <w:kern w:val="0"/>
                <w:sz w:val="24"/>
                <w:szCs w:val="24"/>
                <w:lang w:val="en-AU" w:eastAsia="en-GB"/>
                <w14:ligatures w14:val="none"/>
              </w:rPr>
              <w:fldChar w:fldCharType="end"/>
            </w:r>
          </w:p>
        </w:tc>
        <w:tc>
          <w:tcPr>
            <w:tcW w:w="2070" w:type="dxa"/>
          </w:tcPr>
          <w:p w14:paraId="3AD27D87"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42/3734</w:t>
            </w:r>
          </w:p>
        </w:tc>
        <w:tc>
          <w:tcPr>
            <w:tcW w:w="2070" w:type="dxa"/>
          </w:tcPr>
          <w:p w14:paraId="38266AC7"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54/3242</w:t>
            </w:r>
          </w:p>
        </w:tc>
        <w:tc>
          <w:tcPr>
            <w:tcW w:w="2340" w:type="dxa"/>
          </w:tcPr>
          <w:p w14:paraId="34DB19C1"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0.63 [0.41, 0.97]</w:t>
            </w:r>
          </w:p>
        </w:tc>
        <w:tc>
          <w:tcPr>
            <w:tcW w:w="900" w:type="dxa"/>
          </w:tcPr>
          <w:p w14:paraId="5477C333"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0</w:t>
            </w:r>
          </w:p>
        </w:tc>
      </w:tr>
      <w:tr w:rsidR="00150AB9" w14:paraId="348D6A5F" w14:textId="77777777" w:rsidTr="004C420C">
        <w:trPr>
          <w:trHeight w:val="97"/>
        </w:trPr>
        <w:tc>
          <w:tcPr>
            <w:tcW w:w="3690" w:type="dxa"/>
          </w:tcPr>
          <w:p w14:paraId="37707B1D" w14:textId="77777777" w:rsidR="00150AB9" w:rsidRPr="009266ED" w:rsidRDefault="00150AB9" w:rsidP="004C420C">
            <w:pPr>
              <w:spacing w:line="480" w:lineRule="auto"/>
              <w:rPr>
                <w:rFonts w:ascii="Times New Roman" w:hAnsi="Times New Roman" w:cs="Times New Roman"/>
                <w:b/>
                <w:bCs/>
                <w:sz w:val="24"/>
                <w:szCs w:val="24"/>
              </w:rPr>
            </w:pPr>
            <w:r w:rsidRPr="009266ED">
              <w:rPr>
                <w:rFonts w:ascii="Times New Roman" w:eastAsia="Arial" w:hAnsi="Times New Roman" w:cs="Times New Roman"/>
                <w:b/>
                <w:bCs/>
                <w:color w:val="000000"/>
                <w:kern w:val="0"/>
                <w:sz w:val="24"/>
                <w:szCs w:val="24"/>
                <w:lang w:val="en-AU" w:eastAsia="en-GB"/>
                <w14:ligatures w14:val="none"/>
              </w:rPr>
              <w:t>Perineal or vaginal laceration</w:t>
            </w:r>
          </w:p>
        </w:tc>
        <w:tc>
          <w:tcPr>
            <w:tcW w:w="2250" w:type="dxa"/>
          </w:tcPr>
          <w:p w14:paraId="712FD216"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5</w:t>
            </w:r>
          </w:p>
        </w:tc>
        <w:tc>
          <w:tcPr>
            <w:tcW w:w="2070" w:type="dxa"/>
          </w:tcPr>
          <w:p w14:paraId="529B8BEE"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275/5831</w:t>
            </w:r>
          </w:p>
        </w:tc>
        <w:tc>
          <w:tcPr>
            <w:tcW w:w="2070" w:type="dxa"/>
          </w:tcPr>
          <w:p w14:paraId="3453FFB4"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991/6192</w:t>
            </w:r>
          </w:p>
        </w:tc>
        <w:tc>
          <w:tcPr>
            <w:tcW w:w="2340" w:type="dxa"/>
          </w:tcPr>
          <w:p w14:paraId="158578DB"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22 [0.58, 2.57]</w:t>
            </w:r>
          </w:p>
        </w:tc>
        <w:tc>
          <w:tcPr>
            <w:tcW w:w="900" w:type="dxa"/>
          </w:tcPr>
          <w:p w14:paraId="3C7A2294"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97</w:t>
            </w:r>
          </w:p>
        </w:tc>
      </w:tr>
      <w:tr w:rsidR="00150AB9" w14:paraId="3954EBFF" w14:textId="77777777" w:rsidTr="004C420C">
        <w:trPr>
          <w:trHeight w:val="97"/>
        </w:trPr>
        <w:tc>
          <w:tcPr>
            <w:tcW w:w="3690" w:type="dxa"/>
          </w:tcPr>
          <w:p w14:paraId="303699DA"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hAnsi="Times New Roman" w:cs="Times New Roman"/>
                <w:sz w:val="24"/>
                <w:szCs w:val="24"/>
              </w:rPr>
              <w:t>Well-Integrated</w:t>
            </w:r>
          </w:p>
        </w:tc>
        <w:tc>
          <w:tcPr>
            <w:tcW w:w="2250" w:type="dxa"/>
          </w:tcPr>
          <w:p w14:paraId="39B903C8"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 xml:space="preserve">2 </w:t>
            </w:r>
            <w:r w:rsidRPr="009266ED">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11/j.1471-0528.1993.tb12972.x","ISSN":"14710528","PMID":"8494832","abstract":"Objectives To compare the outcome of two methods of maternity care during the antenatal period and at delivery. One was to be midwife‐led for both antenatal care and delivery, the latter taking place in rooms similar to those in one's own home to simulate home confinement. The other would be consultant‐led with the mothers labouring in the delivery suite rooms with resuscitation equipment for both mother and baby in evidence, monitors present and a delivery bed on which both anaesthetic and obstetric procedures could be easily and safely carried out. Design Randomised controlled trial. Setting Leicester Royal Infirmary Maternity Hospital. Subjects Of 3510 women who were randomised, 2304 were assigned to the midwife‐led scheme and 1206 were assigned to the consultant‐led scheme. Main outcome measures Complications in the antenatal, intrapartum and postpartum periods were compared as was maternal morbidity and fetal mortality and morbidity. Satisfaction of the women with care over different periods of the pregnancy and birth were assessed. Results There were few significant differences in antepartum, intrapartum and postpartum events between the two groups. There was no difference in the percentage of mothers and babies discharged home alive and well. Generally higher levels of satisfaction with care antenatally and during labour and delivery were shown in those women allocated to midwife care. Copyright © 1993, Wiley Blackwell. All rights reserved","author":[{"dropping-particle":"","family":"Dobbie","given":"Gordon","non-dropping-particle":"","parse-names":false,"suffix":""},{"dropping-particle":"","family":"Owen‐Johnstone","given":"Lucy","non-dropping-particle":"","parse-names":false,"suffix":""},{"dropping-particle":"","family":"Jagger","given":"Carol","non-dropping-particle":"","parse-names":false,"suffix":""},{"dropping-particle":"","family":"Hopkins","given":"Margaret","non-dropping-particle":"","parse-names":false,"suffix":""},{"dropping-particle":"","family":"Kennedy","given":"June","non-dropping-particle":"","parse-names":false,"suffix":""}],"container-title":"BJOG: An International Journal of Obstetrics &amp; Gynaecology","id":"ITEM-1","issue":"4","issued":{"date-parts":[["1993"]]},"page":"316-323","title":"Simulated home delivery in hospital: a randomised controlled trial","type":"article-journal","volume":"100"},"uris":["http://www.mendeley.com/documents/?uuid=996b1dfc-ede9-4ab1-91be-2c93b649f4f7"]},{"id":"ITEM-2","itemData":{"DOI":"10.1186/s12884-015-0455-x","ISSN":"14712393","PMID":"25884308","abstract":"Background: Most studies on birth settings investigate the association between planned place of birth at the start of labor and birth outcomes and intervention rates. To optimize maternity care it also is important to pay attention to the entire process of pregnancy and childbirth. This study explores the association between the initial preferred place of birth and model of care, and the course of pregnancy and labor in low-risk nulliparous women in the Netherlands. Methods: As part of a Dutch prospective cohort study (2007-2011), we compared medical indications during pregnancy and birth outcomes of 576 women who initially preferred a home birth (n = 226), a midwife-led hospital birth (n = 168) or an obstetrician-led hospital birth (n = 182). Data were obtained by a questionnaire before 20 weeks of gestation and by medical records. Analyses were performed according to the initial preferred place of birth. Results: Low-risk nulliparous women who preferred a home birth with midwife-led care were less likely to be diagnosed with a medical indication during pregnancy compared to women who preferred a birth with obstetrician-led care (OR 0.41 95% CI 0.25-0.66). Preferring a birth with midwife-led care - both at home and in hospital - was associated with lower odds of induced labor (OR 0.51 95% CI 0.28-0.95 respectively OR 0.42 95% CI 0.21-0.85) and epidural analgesia (OR 0.32 95% CI 0.18-0.56 respectively OR 0.34 95% CI 0.19-0.62) compared to preferring a birth with obstetrician-led care. In addition, women who preferred a home birth were less likely to experience augmentation of labor (OR 0.54 95% CI 0.32-0.93) and narcotic analgesia (OR 0.41 95% CI 0.21-0.79) compared to women who preferred a birth with obstetrician-led care. We observed no significant association between preferred place of birth and mode of birth. Conclusions: Nulliparous women who initially preferred a home birth were less likely to be diagnosed with a medical indication during pregnancy. Women who initially preferred a birth with midwife-led care - both at home and in hospital - experienced lower rates of interventions during labor. Although some differences can be attributed to the model of care, we suggest that characteristics and attitudes of women themselves also play an important role.","author":[{"dropping-particle":"","family":"Haaren-ten Haken","given":"Tamar M.","non-dropping-particle":"van","parse-names":false,"suffix":""},{"dropping-particle":"","family":"Hendrix","given":"Marijke","non-dropping-particle":"","parse-names":false,"suffix":""},{"dropping-particle":"","family":"Smits","given":"Luc J.","non-dropping-particle":"","parse-names":false,"suffix":""},{"dropping-particle":"","family":"Nieuwenhuijze","given":"Marianne J.","non-dropping-particle":"","parse-names":false,"suffix":""},{"dropping-particle":"","family":"Severens","given":"Johan L.","non-dropping-particle":"","parse-names":false,"suffix":""},{"dropping-particle":"","family":"Vries","given":"Raymond G.","non-dropping-particle":"de","parse-names":false,"suffix":""},{"dropping-particle":"","family":"Nijhuis","given":"Jan G.","non-dropping-particle":"","parse-names":false,"suffix":""}],"container-title":"BMC Pregnancy and Childbirth","id":"ITEM-2","issue":"1","issued":{"date-parts":[["2015"]]},"page":"1-9","title":"The influence of preferred place of birth on the course of pregnancy and labor among healthy nulliparous women: A prospective cohort study","type":"article-journal","volume":"15"},"uris":["http://www.mendeley.com/documents/?uuid=f7d2d825-8ab1-40b9-9e8d-d6ff6523378d"]}],"mendeley":{"formattedCitation":"(27,30)","manualFormatting":"(22, 25)","plainTextFormattedCitation":"(27,30)","previouslyFormattedCitation":"(27,30)"},"properties":{"noteIndex":0},"schema":"https://github.com/citation-style-language/schema/raw/master/csl-citation.json"}</w:instrText>
            </w:r>
            <w:r w:rsidRPr="009266ED">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22,</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5)</w:t>
            </w:r>
            <w:r w:rsidRPr="009266ED">
              <w:rPr>
                <w:rFonts w:ascii="Times New Roman" w:eastAsia="Arial" w:hAnsi="Times New Roman" w:cs="Times New Roman"/>
                <w:color w:val="000000"/>
                <w:kern w:val="0"/>
                <w:sz w:val="24"/>
                <w:szCs w:val="24"/>
                <w:lang w:val="en-AU" w:eastAsia="en-GB"/>
                <w14:ligatures w14:val="none"/>
              </w:rPr>
              <w:fldChar w:fldCharType="end"/>
            </w:r>
          </w:p>
        </w:tc>
        <w:tc>
          <w:tcPr>
            <w:tcW w:w="2070" w:type="dxa"/>
          </w:tcPr>
          <w:p w14:paraId="09D2E35B"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961/3307</w:t>
            </w:r>
          </w:p>
        </w:tc>
        <w:tc>
          <w:tcPr>
            <w:tcW w:w="2070" w:type="dxa"/>
          </w:tcPr>
          <w:p w14:paraId="7A68C969"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441/3649</w:t>
            </w:r>
          </w:p>
        </w:tc>
        <w:tc>
          <w:tcPr>
            <w:tcW w:w="2340" w:type="dxa"/>
          </w:tcPr>
          <w:p w14:paraId="2103B98E"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2.27 [1.13, 4.56]</w:t>
            </w:r>
          </w:p>
        </w:tc>
        <w:tc>
          <w:tcPr>
            <w:tcW w:w="900" w:type="dxa"/>
          </w:tcPr>
          <w:p w14:paraId="26F25288"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84</w:t>
            </w:r>
          </w:p>
        </w:tc>
      </w:tr>
      <w:tr w:rsidR="00150AB9" w14:paraId="3165697D" w14:textId="77777777" w:rsidTr="004C420C">
        <w:trPr>
          <w:trHeight w:val="107"/>
        </w:trPr>
        <w:tc>
          <w:tcPr>
            <w:tcW w:w="3690" w:type="dxa"/>
          </w:tcPr>
          <w:p w14:paraId="09EE5F25"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hAnsi="Times New Roman" w:cs="Times New Roman"/>
                <w:sz w:val="24"/>
                <w:szCs w:val="24"/>
              </w:rPr>
              <w:t>Less-well integrated</w:t>
            </w:r>
          </w:p>
        </w:tc>
        <w:tc>
          <w:tcPr>
            <w:tcW w:w="2250" w:type="dxa"/>
          </w:tcPr>
          <w:p w14:paraId="18C4C930"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 xml:space="preserve">3 </w:t>
            </w:r>
            <w:r w:rsidRPr="009266ED">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016/j.midw.2018.06.017","ISSN":"02666138","PMID":"29980361","abstract":"Objective: To compare midwife-led and obstetrician-led care and their relation to caesarean section rates and obstetric and neonatal outcomes in low-risk births. Design: Hospital registry based retrospective cohort study. Setting: Tertiary-care women's hospital in Kaunas, Lithuania. Participants: A total of 1384 and 1283 low-risk delivering women in 2012 and 2014, respectively. Methods: The women choose either a midwife as their lead carer (midwife-led group), or an obstetrician-gynaecologist (obstetrician-led group). Main outcome measures: The primary outcome was caesarean birth. Secondary outcomes included instrumental vaginal births, amniotomy, augmentation of labour, epidural analgesia, episiotomy, perineal trauma, labour duration, birthweight and Apgar score &lt; 7 at 5 min. Results: The proportion of caesarean births was 4.4% in the midwife-led and 10.7% in the obstetrician-led group (p &lt; 0.001) in 2012, and 5.2% and 11.8% (p &lt; 0.001) in 2014, respectively. Younger maternal age (≤34 years) and midwife-led care was associated with a significantly decreased odds for caesarean section and nulliparity with a significantly increased odds for caesarean birth. Women in the midwife-led group had fewer amniotomies and labour augmentations compared with the obstetrician-led group. Episiotomy, perineal trauma, duration of labour and neonatal outcomes did not differ between the groups. Conclusion: Midwife-led care for women with low-risk birth reduced the caesarean section and several medical interventions with no apparent increase in immediate adverse neonatal outcomes compared with obstetrician-led care. Implications for practice: Midwife-led care for low-risk women should be encouraged in countries with health care system where obstetrician-led care births dominates.","author":[{"dropping-particle":"","family":"Bartuseviciene","given":"Egle","non-dropping-particle":"","parse-names":false,"suffix":""},{"dropping-particle":"","family":"Kacerauskiene","given":"Justina","non-dropping-particle":"","parse-names":false,"suffix":""},{"dropping-particle":"","family":"Bartusevicius","given":"Arnoldas","non-dropping-particle":"","parse-names":false,"suffix":""},{"dropping-particle":"","family":"Paulionyte","given":"Marija","non-dropping-particle":"","parse-names":false,"suffix":""},{"dropping-particle":"","family":"Nadisauskiene","given":"Ruta Jolanta","non-dropping-particle":"","parse-names":false,"suffix":""},{"dropping-particle":"","family":"Kliucinskas","given":"Mindaugas","non-dropping-particle":"","parse-names":false,"suffix":""},{"dropping-particle":"","family":"Stankeviciute","given":"Virginija","non-dropping-particle":"","parse-names":false,"suffix":""},{"dropping-particle":"","family":"Maleckiene","given":"Laima","non-dropping-particle":"","parse-names":false,"suffix":""},{"dropping-particle":"","family":"Railaite","given":"Dalia Regina","non-dropping-particle":"","parse-names":false,"suffix":""}],"container-title":"Midwifery","id":"ITEM-1","issued":{"date-parts":[["2018"]]},"page":"67-71","publisher":"Elsevier Ltd","title":"Comparison of midwife-led and obstetrician-led care in Lithuania: A retrospective cohort study","type":"article-journal","volume":"65"},"uris":["http://www.mendeley.com/documents/?uuid=23f2526c-c9bb-41ec-9eb7-2628da30562b"]},{"id":"ITEM-2","itemData":{"DOI":"10.3390/ijerph191610461","ISSN":"16604601","PMID":"36012096","abstract":"Homebirth is legal and has been regulated by law in Hungary since 2012. Despite the obvious advantages of homebirth, it has not yet been broadly accepted, due to various opinions related to safety and risks associated with giving birth outside of a hospital. Our study aimed at exploring both real maternal and feto-neonatal characteristics associated with Hungarian homebirths. A total of 2997 cases were considered in support of our retrospective cohort study. In the examined period, there was a significant, continual rise in the number of homebirths by a rate of 0.22% on average per year. Aggregated maternal complications (primary uterine inertia, prolonged second stage labour, and third stage haemorrhage) were prevalent among homebirth cases (1.29% vs. 0.72%, p &lt; 0.05) and were associated with an average of 11.77% rate of transfer to a health care institution. On the other hand, the rate of operative (vaginal or caesarean) delivery was 26.31% among institutionalized births. A slightly better Apgar score and relatively high rate (20%) of caesarean deliveries were correlated with institutionalized births (p &lt; 0.05). However, the overall intervention rate was lower among homebirths (0.11% vs. 42.57%) than institutional birth cases (p &lt; 0.001). Overall, homebirth is a reliable option for childbirth for healthy and low-risk mothers with uncomplicated pregnancies, which is reflected in the increasing number of deliveries at home in Hungary. Furthermore, utilizing the experiences of countries where homebirth is a long-established method may further improve the outcome of homebirths in Hungary.","author":[{"dropping-particle":"","family":"Wami","given":"Girma A.","non-dropping-particle":"","parse-names":false,"suffix":""},{"dropping-particle":"","family":"Prémusz","given":"Viktória","non-dropping-particle":"","parse-names":false,"suffix":""},{"dropping-particle":"","family":"Csákány","given":"György M.","non-dropping-particle":"","parse-names":false,"suffix":""},{"dropping-particle":"","family":"Kálmán","given":"Kovács","non-dropping-particle":"","parse-names":false,"suffix":""},{"dropping-particle":"","family":"Vértes","given":"Viola","non-dropping-particle":"","parse-names":false,"suffix":""},{"dropping-particle":"","family":"Tamás","given":"Péter","non-dropping-particle":"","parse-names":false,"suffix":""}],"container-title":"International Journal of Environmental Research and Public Health","id":"ITEM-2","issue":"16","issued":{"date-parts":[["2022","8","1"]]},"page":"1-13","publisher":"MDPI","title":"Characteristics of Homebirth in Hungary: A Retrospective Cohort Study","type":"article-journal","volume":"19"},"uris":["http://www.mendeley.com/documents/?uuid=c4fdc5e4-e2c9-45fb-be79-07d65974a02a"]},{"id":"ITEM-3","itemData":{"DOI":"10.1111/birt.12749","ISSN":"1523536X","abstract":"Background: Midwife-led units have been shown to be safer and reduce interventions for women at low risk of complications at birth. In 2017, the first alongside birth center was opened in Spain. The aim of this study was to compare outcomes for women with uncomplicated pregnancies giving birth in the Midwife-led unit (MLU) and in the Obstetric unit (OU) of the same hospital. Methods: Retrospective cohort study comparing birth outcomes between low-risk women, depending on their planned place of birth. Data were analyzed with an intention-to-treat approach for women that gave birth between January 2018 and December 2020. Results: A total of 878 women were included in the study, 255 women chose to give birth in the MLU and 623 in the OU. Findings showed that women in the MLU were more likely to have a vaginal birth (91.4%) than in the OU (83.8%) (aOR 2.98 [95%CI 1.62–5.47]), less likely to have an instrumental delivery, 3.9% versus 11.2% (0.25 [0.11–0.55]), to use epidural analgesia, 19.6% versus 77.9% (0.15 [0.04–0.17]) and to have an episiotomy, 7.4% versus 15.4% (0.27 [0.14–0.53]). There were no differences in rates of postpartum hemorrhage, retained placenta, or adverse neonatal outcomes. Intrapartum and postpartum transfer rates from the MLU to the OU were 21.1% and 2.4%, respectively. Conclusions: The high rate of obstetric interventions in Spain could be reduced by implementing midwife-led units across the whole system, without an increase in maternal or neonatal complications.","author":[{"dropping-particle":"","family":"Palau-Costafreda","given":"Roser","non-dropping-particle":"","parse-names":false,"suffix":""},{"dropping-particle":"","family":"García Gumiel","given":"Sara","non-dropping-particle":"","parse-names":false,"suffix":""},{"dropping-particle":"","family":"Eles Velasco","given":"Amaranta","non-dropping-particle":"","parse-names":false,"suffix":""},{"dropping-particle":"","family":"Jansana-Riera","given":"Anna","non-dropping-particle":"","parse-names":false,"suffix":""},{"dropping-particle":"","family":"Orus-Covisa","given":"Lluna","non-dropping-particle":"","parse-names":false,"suffix":""},{"dropping-particle":"","family":"Hermida González","given":"Júlia","non-dropping-particle":"","parse-names":false,"suffix":""},{"dropping-particle":"","family":"Algarra Ramos","given":"Miriam","non-dropping-particle":"","parse-names":false,"suffix":""},{"dropping-particle":"","family":"Canet-Vélez","given":"Olga","non-dropping-particle":"","parse-names":false,"suffix":""},{"dropping-particle":"","family":"Obregón Gutiérrez","given":"Noemí","non-dropping-particle":"","parse-names":false,"suffix":""},{"dropping-particle":"","family":"Escuriet","given":"Ramón","non-dropping-particle":"","parse-names":false,"suffix":""}],"container-title":"Birth","id":"ITEM-3","issue":"June","issued":{"date-parts":[["2023"]]},"page":"1-11","title":"The first alongside midwifery unit in Spain: A retrospective cohort study of maternal and neonatal outcomes","type":"article-journal"},"uris":["http://www.mendeley.com/documents/?uuid=19e2b8c6-b503-4746-bef7-fd5044001d9d"]}],"mendeley":{"formattedCitation":"(7,35,39)","manualFormatting":"(7, 30, 31)","plainTextFormattedCitation":"(7,35,39)","previouslyFormattedCitation":"(7,35,39)"},"properties":{"noteIndex":0},"schema":"https://github.com/citation-style-language/schema/raw/master/csl-citation.json"}</w:instrText>
            </w:r>
            <w:r w:rsidRPr="009266ED">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7,</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30,</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31)</w:t>
            </w:r>
            <w:r w:rsidRPr="009266ED">
              <w:rPr>
                <w:rFonts w:ascii="Times New Roman" w:eastAsia="Arial" w:hAnsi="Times New Roman" w:cs="Times New Roman"/>
                <w:color w:val="000000"/>
                <w:kern w:val="0"/>
                <w:sz w:val="24"/>
                <w:szCs w:val="24"/>
                <w:lang w:val="en-AU" w:eastAsia="en-GB"/>
                <w14:ligatures w14:val="none"/>
              </w:rPr>
              <w:fldChar w:fldCharType="end"/>
            </w:r>
          </w:p>
        </w:tc>
        <w:tc>
          <w:tcPr>
            <w:tcW w:w="2070" w:type="dxa"/>
          </w:tcPr>
          <w:p w14:paraId="5066F97F"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314/2524</w:t>
            </w:r>
          </w:p>
        </w:tc>
        <w:tc>
          <w:tcPr>
            <w:tcW w:w="2070" w:type="dxa"/>
          </w:tcPr>
          <w:p w14:paraId="197E6CC8"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550/2543</w:t>
            </w:r>
          </w:p>
        </w:tc>
        <w:tc>
          <w:tcPr>
            <w:tcW w:w="2340" w:type="dxa"/>
          </w:tcPr>
          <w:p w14:paraId="222000DC"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0.84 [0.50, 1.41]</w:t>
            </w:r>
          </w:p>
        </w:tc>
        <w:tc>
          <w:tcPr>
            <w:tcW w:w="900" w:type="dxa"/>
          </w:tcPr>
          <w:p w14:paraId="40CDC759"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88</w:t>
            </w:r>
          </w:p>
        </w:tc>
      </w:tr>
      <w:tr w:rsidR="00150AB9" w14:paraId="27D2722A" w14:textId="77777777" w:rsidTr="004C420C">
        <w:trPr>
          <w:trHeight w:val="97"/>
        </w:trPr>
        <w:tc>
          <w:tcPr>
            <w:tcW w:w="3690" w:type="dxa"/>
          </w:tcPr>
          <w:p w14:paraId="1A8CB72E" w14:textId="77777777" w:rsidR="00150AB9" w:rsidRPr="009266ED" w:rsidRDefault="00150AB9" w:rsidP="004C420C">
            <w:pPr>
              <w:spacing w:line="480" w:lineRule="auto"/>
              <w:rPr>
                <w:rFonts w:ascii="Times New Roman" w:hAnsi="Times New Roman" w:cs="Times New Roman"/>
                <w:b/>
                <w:bCs/>
                <w:sz w:val="24"/>
                <w:szCs w:val="24"/>
              </w:rPr>
            </w:pPr>
            <w:r w:rsidRPr="009266ED">
              <w:rPr>
                <w:rFonts w:ascii="Times New Roman" w:eastAsia="Arial" w:hAnsi="Times New Roman" w:cs="Times New Roman"/>
                <w:b/>
                <w:bCs/>
                <w:color w:val="000000"/>
                <w:kern w:val="0"/>
                <w:sz w:val="24"/>
                <w:szCs w:val="24"/>
                <w:lang w:val="en-AU" w:eastAsia="en-GB"/>
                <w14:ligatures w14:val="none"/>
              </w:rPr>
              <w:t>Retained placenta</w:t>
            </w:r>
          </w:p>
        </w:tc>
        <w:tc>
          <w:tcPr>
            <w:tcW w:w="2250" w:type="dxa"/>
          </w:tcPr>
          <w:p w14:paraId="235C203A"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5</w:t>
            </w:r>
          </w:p>
        </w:tc>
        <w:tc>
          <w:tcPr>
            <w:tcW w:w="2070" w:type="dxa"/>
          </w:tcPr>
          <w:p w14:paraId="204D139C"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939/75136</w:t>
            </w:r>
          </w:p>
        </w:tc>
        <w:tc>
          <w:tcPr>
            <w:tcW w:w="2070" w:type="dxa"/>
          </w:tcPr>
          <w:p w14:paraId="47F60689"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221/42765</w:t>
            </w:r>
          </w:p>
        </w:tc>
        <w:tc>
          <w:tcPr>
            <w:tcW w:w="2340" w:type="dxa"/>
          </w:tcPr>
          <w:p w14:paraId="44659ED2"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0.41 [0.37, 0.45]</w:t>
            </w:r>
          </w:p>
        </w:tc>
        <w:tc>
          <w:tcPr>
            <w:tcW w:w="900" w:type="dxa"/>
          </w:tcPr>
          <w:p w14:paraId="098AAB18"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0</w:t>
            </w:r>
          </w:p>
        </w:tc>
      </w:tr>
      <w:tr w:rsidR="00150AB9" w14:paraId="7045888E" w14:textId="77777777" w:rsidTr="004C420C">
        <w:trPr>
          <w:trHeight w:val="97"/>
        </w:trPr>
        <w:tc>
          <w:tcPr>
            <w:tcW w:w="3690" w:type="dxa"/>
          </w:tcPr>
          <w:p w14:paraId="4F7282CF"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hAnsi="Times New Roman" w:cs="Times New Roman"/>
                <w:sz w:val="24"/>
                <w:szCs w:val="24"/>
              </w:rPr>
              <w:t>Well-Integrated</w:t>
            </w:r>
          </w:p>
        </w:tc>
        <w:tc>
          <w:tcPr>
            <w:tcW w:w="2250" w:type="dxa"/>
          </w:tcPr>
          <w:p w14:paraId="771118F6"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 xml:space="preserve">3 </w:t>
            </w:r>
            <w:r w:rsidRPr="009266ED">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86/s12884-015-0455-x","ISSN":"14712393","PMID":"25884308","abstract":"Background: Most studies on birth settings investigate the association between planned place of birth at the start of labor and birth outcomes and intervention rates. To optimize maternity care it also is important to pay attention to the entire process of pregnancy and childbirth. This study explores the association between the initial preferred place of birth and model of care, and the course of pregnancy and labor in low-risk nulliparous women in the Netherlands. Methods: As part of a Dutch prospective cohort study (2007-2011), we compared medical indications during pregnancy and birth outcomes of 576 women who initially preferred a home birth (n = 226), a midwife-led hospital birth (n = 168) or an obstetrician-led hospital birth (n = 182). Data were obtained by a questionnaire before 20 weeks of gestation and by medical records. Analyses were performed according to the initial preferred place of birth. Results: Low-risk nulliparous women who preferred a home birth with midwife-led care were less likely to be diagnosed with a medical indication during pregnancy compared to women who preferred a birth with obstetrician-led care (OR 0.41 95% CI 0.25-0.66). Preferring a birth with midwife-led care - both at home and in hospital - was associated with lower odds of induced labor (OR 0.51 95% CI 0.28-0.95 respectively OR 0.42 95% CI 0.21-0.85) and epidural analgesia (OR 0.32 95% CI 0.18-0.56 respectively OR 0.34 95% CI 0.19-0.62) compared to preferring a birth with obstetrician-led care. In addition, women who preferred a home birth were less likely to experience augmentation of labor (OR 0.54 95% CI 0.32-0.93) and narcotic analgesia (OR 0.41 95% CI 0.21-0.79) compared to women who preferred a birth with obstetrician-led care. We observed no significant association between preferred place of birth and mode of birth. Conclusions: Nulliparous women who initially preferred a home birth were less likely to be diagnosed with a medical indication during pregnancy. Women who initially preferred a birth with midwife-led care - both at home and in hospital - experienced lower rates of interventions during labor. Although some differences can be attributed to the model of care, we suggest that characteristics and attitudes of women themselves also play an important role.","author":[{"dropping-particle":"","family":"Haaren-ten Haken","given":"Tamar M.","non-dropping-particle":"van","parse-names":false,"suffix":""},{"dropping-particle":"","family":"Hendrix","given":"Marijke","non-dropping-particle":"","parse-names":false,"suffix":""},{"dropping-particle":"","family":"Smits","given":"Luc J.","non-dropping-particle":"","parse-names":false,"suffix":""},{"dropping-particle":"","family":"Nieuwenhuijze","given":"Marianne J.","non-dropping-particle":"","parse-names":false,"suffix":""},{"dropping-particle":"","family":"Severens","given":"Johan L.","non-dropping-particle":"","parse-names":false,"suffix":""},{"dropping-particle":"","family":"Vries","given":"Raymond G.","non-dropping-particle":"de","parse-names":false,"suffix":""},{"dropping-particle":"","family":"Nijhuis","given":"Jan G.","non-dropping-particle":"","parse-names":false,"suffix":""}],"container-title":"BMC Pregnancy and Childbirth","id":"ITEM-1","issue":"1","issued":{"date-parts":[["2015"]]},"page":"1-9","title":"The influence of preferred place of birth on the course of pregnancy and labor among healthy nulliparous women: A prospective cohort study","type":"article-journal","volume":"15"},"uris":["http://www.mendeley.com/documents/?uuid=f7d2d825-8ab1-40b9-9e8d-d6ff6523378d"]},{"id":"ITEM-2","itemData":{"DOI":"10.1016/j.midw.2015.08.007","ISSN":"02666138","PMID":"26386517","abstract":"Objective: to compare intrapartum- and neonatal mortality and intervention rates in term women starting labour in primary midwife-led versus secondary obstetrician-led care. Design: retrospective cohort study. Setting: Amsterdam region of the Netherlands. Participants: women with singleton pregnancies who gave birth beyond 37+0 weeks gestation in the years 2005 up to 2008 and lived in the catchment area of the neonatal intensive care units of both academic hospitals in Amsterdam. Women with a primary caesarean section or a pregnancy complicated by antepartum death or major congenital anomalies were excluded. For women in the midwife-led care group, a home or hospital birth could be planned. Measurements: analysis of linked data from the national perinatal register, and hospital- and midwifery record data. We assessed (unadjusted) relative risks with confidence intervals. Main outcome measures were incidences of intrapartum and neonatal (&lt;28 days) mortality. Secondary outcomes included incidences of caesarean section and vaginal instrumental delivery. Findings: 53,123 women started labour in primary care and 30,166 women in secondary care. Intrapartum and neonatal mortality rates were 37/53,123 (0.70‰) in the primary care group and 24/30,166 (0.80‰) in the secondary care group (relative risk 0.88; 95% CI 0.52-1.46). Women in the primary care group were less likely to deliver by secondary caesarean section (5% versus 16%; RR 0.31; 95% CI 0.30-0.32) or by instrumental delivery (10% versus 13%; RR 0.76; 95% CI 0.73-0.79). Key conclusions: we found a low absolute risk of intrapartum and neonatal mortality, with a comparable risk for women who started labour in primary versus secondary care. The intervention rate was significantly lower in women who started labour in primary care. Implications for practice: these findings suggest that it is possible to identify a group of women at low risk of complications that can start labour in primary care and have low rates of medical interventions whereas perinatal mortality is low.","author":[{"dropping-particle":"","family":"Wiegerinck","given":"M. M.J.","non-dropping-particle":"","parse-names":false,"suffix":""},{"dropping-particle":"","family":"Goes","given":"B. Y.","non-dropping-particle":"van der","parse-names":false,"suffix":""},{"dropping-particle":"","family":"Ravelli","given":"A. C.J.","non-dropping-particle":"","parse-names":false,"suffix":""},{"dropping-particle":"","family":"Post","given":"J. A.M.","non-dropping-particle":"van der","parse-names":false,"suffix":""},{"dropping-particle":"","family":"Klinkert","given":"J.","non-dropping-particle":"","parse-names":false,"suffix":""},{"dropping-particle":"","family":"Brandenbarg","given":"J.","non-dropping-particle":"","parse-names":false,"suffix":""},{"dropping-particle":"","family":"Buist","given":"F. C.D.","non-dropping-particle":"","parse-names":false,"suffix":""},{"dropping-particle":"","family":"Wouters","given":"M. G.A.J.","non-dropping-particle":"","parse-names":false,"suffix":""},{"dropping-particle":"","family":"Tamminga","given":"P.","non-dropping-particle":"","parse-names":false,"suffix":""},{"dropping-particle":"","family":"Jonge","given":"A.","non-dropping-particle":"de","parse-names":false,"suffix":""},{"dropping-particle":"","family":"Mol","given":"B. W.","non-dropping-particle":"","parse-names":false,"suffix":""}],"container-title":"Midwifery","id":"ITEM-2","issue":"12","issued":{"date-parts":[["2015"]]},"page":"1168-1176","publisher":"Elsevier","title":"Intrapartum and neonatal mortality in primary midwife-led and secondary obstetrician-led care in the Amsterdam region of the Netherlands: A retrospective cohort study","type":"article-journal","volume":"31"},"uris":["http://www.mendeley.com/documents/?uuid=abaa4a9b-3eb7-4286-90cd-62edbfb83c7e"]},{"id":"ITEM-3","itemData":{"DOI":"10.1136/bmjopen-2017-018845","ISSN":"20446055","PMID":"29306890","abstract":"Objective To compare intrapartum and neonatal mortality in low-risk term women starting labour in midwife-led versus obstetrician-led care. Study design We performed a propensity score matched study using data from our national perinatal register, completed with data from medical files. We studied women without major risk factors with singleton pregnancies who gave birth at term between 2005 and 2008 in the Amsterdam region of the Netherlands. Major risk factors comprised non-vertex position of the fetus, previous Caesarean birth, hypertension, (gestational) diabetes mellitus, post-term pregnancy (≥42 weeks), prolonged rupture of membranes (&gt;24 hours), vaginal bleeding in the second half of pregnancy or induced labour. Groups were devided by midwife-led versus obstetrician-led care at the onset of labour. The primary outcome was intrapartum and neonatal (&lt;28 days) mortality. Secondary outcomes included obstetric interventions, 5 min Apgar scores&lt;7 and neonatal intensive care admittance for &gt;24 hours. Results We studied 57 396 women. Perinatal mortality occurred in 30 of 46 764 (0.64‰) women in midwife-led care and in 2 of 10 632 (0.19‰) women in obstetrician-led care (OR 3.4, 95% CI 0.82 to 14.3). A propensity score matched analysis in a 1:1 ratio with 10 632 women per group revealed an OR for perinatal mortality of 4.0 (95% CI 0.85 to 18.9). Conclusion Among low-risk women, midwife-led care at the onset of labour was associated with a statistically non-significant higher mortality rate.","author":[{"dropping-particle":"","family":"Wiegerinck","given":"Melanie M.J.","non-dropping-particle":"","parse-names":false,"suffix":""},{"dropping-particle":"","family":"Goes","given":"Birgit Y.","non-dropping-particle":"Van Der","parse-names":false,"suffix":""},{"dropping-particle":"","family":"Ravelli","given":"Anita C.J.","non-dropping-particle":"","parse-names":false,"suffix":""},{"dropping-particle":"","family":"Post","given":"Joris A.M.","non-dropping-particle":"Van Der","parse-names":false,"suffix":""},{"dropping-particle":"","family":"Buist","given":"Fayette C.D.","non-dropping-particle":"","parse-names":false,"suffix":""},{"dropping-particle":"","family":"Tamminga","given":"Pieter","non-dropping-particle":"","parse-names":false,"suffix":""},{"dropping-particle":"","family":"Mol","given":"Ben W.","non-dropping-particle":"","parse-names":false,"suffix":""}],"container-title":"BMJ Open","id":"ITEM-3","issue":"1","issued":{"date-parts":[["2018"]]},"page":"1-9","title":"Intrapartum and neonatal mortality among low-risk women in midwife-led versus obstetrician-led care in the Amsterdam region of the Netherlands: A propensity score matched study","type":"article-journal","volume":"8"},"uris":["http://www.mendeley.com/documents/?uuid=a6aed77f-19ec-4508-a09f-3803e428d5be"]}],"mendeley":{"formattedCitation":"(24,27,28)","manualFormatting":"(18, 22, 23)","plainTextFormattedCitation":"(24,27,28)","previouslyFormattedCitation":"(24,27,28)"},"properties":{"noteIndex":0},"schema":"https://github.com/citation-style-language/schema/raw/master/csl-citation.json"}</w:instrText>
            </w:r>
            <w:r w:rsidRPr="009266ED">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18,</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2,</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3)</w:t>
            </w:r>
            <w:r w:rsidRPr="009266ED">
              <w:rPr>
                <w:rFonts w:ascii="Times New Roman" w:eastAsia="Arial" w:hAnsi="Times New Roman" w:cs="Times New Roman"/>
                <w:color w:val="000000"/>
                <w:kern w:val="0"/>
                <w:sz w:val="24"/>
                <w:szCs w:val="24"/>
                <w:lang w:val="en-AU" w:eastAsia="en-GB"/>
                <w14:ligatures w14:val="none"/>
              </w:rPr>
              <w:fldChar w:fldCharType="end"/>
            </w:r>
          </w:p>
        </w:tc>
        <w:tc>
          <w:tcPr>
            <w:tcW w:w="2070" w:type="dxa"/>
          </w:tcPr>
          <w:p w14:paraId="65F7866F"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933/73089</w:t>
            </w:r>
          </w:p>
        </w:tc>
        <w:tc>
          <w:tcPr>
            <w:tcW w:w="2070" w:type="dxa"/>
          </w:tcPr>
          <w:p w14:paraId="63ED2DE8"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205/40937</w:t>
            </w:r>
          </w:p>
        </w:tc>
        <w:tc>
          <w:tcPr>
            <w:tcW w:w="2340" w:type="dxa"/>
          </w:tcPr>
          <w:p w14:paraId="1D071877"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0.41 [0.37, 0.45]</w:t>
            </w:r>
          </w:p>
        </w:tc>
        <w:tc>
          <w:tcPr>
            <w:tcW w:w="900" w:type="dxa"/>
          </w:tcPr>
          <w:p w14:paraId="34425862"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0</w:t>
            </w:r>
          </w:p>
        </w:tc>
      </w:tr>
      <w:tr w:rsidR="00150AB9" w14:paraId="16859789" w14:textId="77777777" w:rsidTr="004C420C">
        <w:trPr>
          <w:trHeight w:val="107"/>
        </w:trPr>
        <w:tc>
          <w:tcPr>
            <w:tcW w:w="3690" w:type="dxa"/>
            <w:tcBorders>
              <w:bottom w:val="single" w:sz="4" w:space="0" w:color="auto"/>
            </w:tcBorders>
          </w:tcPr>
          <w:p w14:paraId="3694B170"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hAnsi="Times New Roman" w:cs="Times New Roman"/>
                <w:sz w:val="24"/>
                <w:szCs w:val="24"/>
              </w:rPr>
              <w:t>Less-well integrated</w:t>
            </w:r>
          </w:p>
        </w:tc>
        <w:tc>
          <w:tcPr>
            <w:tcW w:w="2250" w:type="dxa"/>
            <w:tcBorders>
              <w:bottom w:val="single" w:sz="4" w:space="0" w:color="auto"/>
            </w:tcBorders>
          </w:tcPr>
          <w:p w14:paraId="0167E74A"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 xml:space="preserve">2 </w:t>
            </w:r>
            <w:r w:rsidRPr="009266ED">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3390/ijerph191610461","ISSN":"16604601","PMID":"36012096","abstract":"Homebirth is legal and has been regulated by law in Hungary since 2012. Despite the obvious advantages of homebirth, it has not yet been broadly accepted, due to various opinions related to safety and risks associated with giving birth outside of a hospital. Our study aimed at exploring both real maternal and feto-neonatal characteristics associated with Hungarian homebirths. A total of 2997 cases were considered in support of our retrospective cohort study. In the examined period, there was a significant, continual rise in the number of homebirths by a rate of 0.22% on average per year. Aggregated maternal complications (primary uterine inertia, prolonged second stage labour, and third stage haemorrhage) were prevalent among homebirth cases (1.29% vs. 0.72%, p &lt; 0.05) and were associated with an average of 11.77% rate of transfer to a health care institution. On the other hand, the rate of operative (vaginal or caesarean) delivery was 26.31% among institutionalized births. A slightly better Apgar score and relatively high rate (20%) of caesarean deliveries were correlated with institutionalized births (p &lt; 0.05). However, the overall intervention rate was lower among homebirths (0.11% vs. 42.57%) than institutional birth cases (p &lt; 0.001). Overall, homebirth is a reliable option for childbirth for healthy and low-risk mothers with uncomplicated pregnancies, which is reflected in the increasing number of deliveries at home in Hungary. Furthermore, utilizing the experiences of countries where homebirth is a long-established method may further improve the outcome of homebirths in Hungary.","author":[{"dropping-particle":"","family":"Wami","given":"Girma A.","non-dropping-particle":"","parse-names":false,"suffix":""},{"dropping-particle":"","family":"Prémusz","given":"Viktória","non-dropping-particle":"","parse-names":false,"suffix":""},{"dropping-particle":"","family":"Csákány","given":"György M.","non-dropping-particle":"","parse-names":false,"suffix":""},{"dropping-particle":"","family":"Kálmán","given":"Kovács","non-dropping-particle":"","parse-names":false,"suffix":""},{"dropping-particle":"","family":"Vértes","given":"Viola","non-dropping-particle":"","parse-names":false,"suffix":""},{"dropping-particle":"","family":"Tamás","given":"Péter","non-dropping-particle":"","parse-names":false,"suffix":""}],"container-title":"International Journal of Environmental Research and Public Health","id":"ITEM-1","issue":"16","issued":{"date-parts":[["2022","8","1"]]},"page":"1-13","publisher":"MDPI","title":"Characteristics of Homebirth in Hungary: A Retrospective Cohort Study","type":"article-journal","volume":"19"},"uris":["http://www.mendeley.com/documents/?uuid=c4fdc5e4-e2c9-45fb-be79-07d65974a02a"]},{"id":"ITEM-2","itemData":{"DOI":"10.1111/birt.12749","ISSN":"1523536X","abstract":"Background: Midwife-led units have been shown to be safer and reduce interventions for women at low risk of complications at birth. In 2017, the first alongside birth center was opened in Spain. The aim of this study was to compare outcomes for women with uncomplicated pregnancies giving birth in the Midwife-led unit (MLU) and in the Obstetric unit (OU) of the same hospital. Methods: Retrospective cohort study comparing birth outcomes between low-risk women, depending on their planned place of birth. Data were analyzed with an intention-to-treat approach for women that gave birth between January 2018 and December 2020. Results: A total of 878 women were included in the study, 255 women chose to give birth in the MLU and 623 in the OU. Findings showed that women in the MLU were more likely to have a vaginal birth (91.4%) than in the OU (83.8%) (aOR 2.98 [95%CI 1.62–5.47]), less likely to have an instrumental delivery, 3.9% versus 11.2% (0.25 [0.11–0.55]), to use epidural analgesia, 19.6% versus 77.9% (0.15 [0.04–0.17]) and to have an episiotomy, 7.4% versus 15.4% (0.27 [0.14–0.53]). There were no differences in rates of postpartum hemorrhage, retained placenta, or adverse neonatal outcomes. Intrapartum and postpartum transfer rates from the MLU to the OU were 21.1% and 2.4%, respectively. Conclusions: The high rate of obstetric interventions in Spain could be reduced by implementing midwife-led units across the whole system, without an increase in maternal or neonatal complications.","author":[{"dropping-particle":"","family":"Palau-Costafreda","given":"Roser","non-dropping-particle":"","parse-names":false,"suffix":""},{"dropping-particle":"","family":"García Gumiel","given":"Sara","non-dropping-particle":"","parse-names":false,"suffix":""},{"dropping-particle":"","family":"Eles Velasco","given":"Amaranta","non-dropping-particle":"","parse-names":false,"suffix":""},{"dropping-particle":"","family":"Jansana-Riera","given":"Anna","non-dropping-particle":"","parse-names":false,"suffix":""},{"dropping-particle":"","family":"Orus-Covisa","given":"Lluna","non-dropping-particle":"","parse-names":false,"suffix":""},{"dropping-particle":"","family":"Hermida González","given":"Júlia","non-dropping-particle":"","parse-names":false,"suffix":""},{"dropping-particle":"","family":"Algarra Ramos","given":"Miriam","non-dropping-particle":"","parse-names":false,"suffix":""},{"dropping-particle":"","family":"Canet-Vélez","given":"Olga","non-dropping-particle":"","parse-names":false,"suffix":""},{"dropping-particle":"","family":"Obregón Gutiérrez","given":"Noemí","non-dropping-particle":"","parse-names":false,"suffix":""},{"dropping-particle":"","family":"Escuriet","given":"Ramón","non-dropping-particle":"","parse-names":false,"suffix":""}],"container-title":"Birth","id":"ITEM-2","issue":"June","issued":{"date-parts":[["2023"]]},"page":"1-11","title":"The first alongside midwifery unit in Spain: A retrospective cohort study of maternal and neonatal outcomes","type":"article-journal"},"uris":["http://www.mendeley.com/documents/?uuid=19e2b8c6-b503-4746-bef7-fd5044001d9d"]}],"mendeley":{"formattedCitation":"(7,35)","manualFormatting":"(7, 30)","plainTextFormattedCitation":"(7,35)","previouslyFormattedCitation":"(7,35)"},"properties":{"noteIndex":0},"schema":"https://github.com/citation-style-language/schema/raw/master/csl-citation.json"}</w:instrText>
            </w:r>
            <w:r w:rsidRPr="009266ED">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7,</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30)</w:t>
            </w:r>
            <w:r w:rsidRPr="009266ED">
              <w:rPr>
                <w:rFonts w:ascii="Times New Roman" w:eastAsia="Arial" w:hAnsi="Times New Roman" w:cs="Times New Roman"/>
                <w:color w:val="000000"/>
                <w:kern w:val="0"/>
                <w:sz w:val="24"/>
                <w:szCs w:val="24"/>
                <w:lang w:val="en-AU" w:eastAsia="en-GB"/>
                <w14:ligatures w14:val="none"/>
              </w:rPr>
              <w:fldChar w:fldCharType="end"/>
            </w:r>
          </w:p>
        </w:tc>
        <w:tc>
          <w:tcPr>
            <w:tcW w:w="2070" w:type="dxa"/>
            <w:tcBorders>
              <w:bottom w:val="single" w:sz="4" w:space="0" w:color="auto"/>
            </w:tcBorders>
          </w:tcPr>
          <w:p w14:paraId="0A20ADF2"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6/2047</w:t>
            </w:r>
          </w:p>
        </w:tc>
        <w:tc>
          <w:tcPr>
            <w:tcW w:w="2070" w:type="dxa"/>
            <w:tcBorders>
              <w:bottom w:val="single" w:sz="4" w:space="0" w:color="auto"/>
            </w:tcBorders>
          </w:tcPr>
          <w:p w14:paraId="22BDC8E6"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6/1828</w:t>
            </w:r>
          </w:p>
        </w:tc>
        <w:tc>
          <w:tcPr>
            <w:tcW w:w="2340" w:type="dxa"/>
            <w:tcBorders>
              <w:bottom w:val="single" w:sz="4" w:space="0" w:color="auto"/>
            </w:tcBorders>
          </w:tcPr>
          <w:p w14:paraId="65D0F66F"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0.49 [0.18, 1.36]</w:t>
            </w:r>
          </w:p>
        </w:tc>
        <w:tc>
          <w:tcPr>
            <w:tcW w:w="900" w:type="dxa"/>
            <w:tcBorders>
              <w:bottom w:val="single" w:sz="4" w:space="0" w:color="auto"/>
            </w:tcBorders>
          </w:tcPr>
          <w:p w14:paraId="1C8ADE79" w14:textId="77777777" w:rsidR="00150AB9" w:rsidRPr="009266ED"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9266ED">
              <w:rPr>
                <w:rFonts w:ascii="Times New Roman" w:eastAsia="Arial" w:hAnsi="Times New Roman" w:cs="Times New Roman"/>
                <w:color w:val="000000"/>
                <w:kern w:val="0"/>
                <w:sz w:val="24"/>
                <w:szCs w:val="24"/>
                <w:lang w:val="en-AU" w:eastAsia="en-GB"/>
                <w14:ligatures w14:val="none"/>
              </w:rPr>
              <w:t>14</w:t>
            </w:r>
          </w:p>
        </w:tc>
      </w:tr>
    </w:tbl>
    <w:p w14:paraId="1C1C75B6" w14:textId="1E131280" w:rsidR="00150AB9" w:rsidRDefault="00150AB9" w:rsidP="00150AB9">
      <w:pPr>
        <w:rPr>
          <w:rFonts w:ascii="Times New Roman" w:eastAsia="Arial" w:hAnsi="Times New Roman" w:cs="Times New Roman"/>
          <w:sz w:val="24"/>
          <w:szCs w:val="24"/>
          <w:lang w:val="en-AU" w:eastAsia="en-GB"/>
        </w:rPr>
      </w:pPr>
      <w:r w:rsidRPr="00C01F2F">
        <w:rPr>
          <w:rFonts w:ascii="Times New Roman" w:eastAsia="Arial" w:hAnsi="Times New Roman" w:cs="Times New Roman"/>
          <w:sz w:val="24"/>
          <w:szCs w:val="24"/>
          <w:lang w:val="en-AU" w:eastAsia="en-GB"/>
        </w:rPr>
        <w:t>I</w:t>
      </w:r>
      <w:r w:rsidRPr="00C01F2F">
        <w:rPr>
          <w:rFonts w:ascii="Times New Roman" w:eastAsia="Arial" w:hAnsi="Times New Roman" w:cs="Times New Roman"/>
          <w:sz w:val="24"/>
          <w:szCs w:val="24"/>
          <w:vertAlign w:val="superscript"/>
          <w:lang w:val="en-AU" w:eastAsia="en-GB"/>
        </w:rPr>
        <w:t>2</w:t>
      </w:r>
      <w:r w:rsidRPr="00C01F2F">
        <w:rPr>
          <w:rFonts w:ascii="Times New Roman" w:eastAsia="Arial" w:hAnsi="Times New Roman" w:cs="Times New Roman"/>
          <w:sz w:val="24"/>
          <w:szCs w:val="24"/>
          <w:lang w:val="en-AU" w:eastAsia="en-GB"/>
        </w:rPr>
        <w:t>- Heterogeneity</w:t>
      </w:r>
    </w:p>
    <w:p w14:paraId="4723120F" w14:textId="77777777" w:rsidR="00150AB9" w:rsidRDefault="00150AB9" w:rsidP="00150AB9">
      <w:pPr>
        <w:rPr>
          <w:rFonts w:ascii="Times New Roman" w:eastAsia="Arial" w:hAnsi="Times New Roman" w:cs="Times New Roman"/>
          <w:sz w:val="24"/>
          <w:szCs w:val="24"/>
          <w:lang w:val="en-AU" w:eastAsia="en-GB"/>
        </w:rPr>
      </w:pPr>
    </w:p>
    <w:p w14:paraId="5AF1D5FC" w14:textId="77777777" w:rsidR="00150AB9" w:rsidRDefault="00150AB9" w:rsidP="00150AB9">
      <w:pPr>
        <w:rPr>
          <w:rFonts w:ascii="Times New Roman" w:eastAsia="Arial" w:hAnsi="Times New Roman" w:cs="Times New Roman"/>
          <w:sz w:val="24"/>
          <w:szCs w:val="24"/>
          <w:lang w:val="en-AU" w:eastAsia="en-GB"/>
        </w:rPr>
      </w:pPr>
    </w:p>
    <w:p w14:paraId="5D276B0C" w14:textId="77777777" w:rsidR="00150AB9" w:rsidRDefault="00150AB9" w:rsidP="00150AB9">
      <w:pPr>
        <w:rPr>
          <w:rFonts w:ascii="Times New Roman" w:eastAsia="Arial" w:hAnsi="Times New Roman" w:cs="Times New Roman"/>
          <w:sz w:val="24"/>
          <w:szCs w:val="24"/>
          <w:lang w:val="en-AU" w:eastAsia="en-GB"/>
        </w:rPr>
      </w:pPr>
    </w:p>
    <w:p w14:paraId="33D0CF97" w14:textId="77777777" w:rsidR="00150AB9" w:rsidRDefault="00150AB9" w:rsidP="00150AB9">
      <w:pPr>
        <w:rPr>
          <w:rFonts w:ascii="Times New Roman" w:eastAsia="Arial" w:hAnsi="Times New Roman" w:cs="Times New Roman"/>
          <w:sz w:val="24"/>
          <w:szCs w:val="24"/>
          <w:lang w:val="en-AU" w:eastAsia="en-GB"/>
        </w:rPr>
      </w:pPr>
    </w:p>
    <w:p w14:paraId="02C164CA" w14:textId="77777777" w:rsidR="00150AB9" w:rsidRDefault="00150AB9" w:rsidP="00150AB9">
      <w:pPr>
        <w:rPr>
          <w:rFonts w:ascii="Times New Roman" w:eastAsia="Arial" w:hAnsi="Times New Roman" w:cs="Times New Roman"/>
          <w:sz w:val="24"/>
          <w:szCs w:val="24"/>
          <w:lang w:val="en-AU" w:eastAsia="en-GB"/>
        </w:rPr>
      </w:pPr>
    </w:p>
    <w:p w14:paraId="6836DABB" w14:textId="77777777" w:rsidR="00150AB9" w:rsidRDefault="00150AB9" w:rsidP="00150AB9">
      <w:pPr>
        <w:rPr>
          <w:rFonts w:ascii="Times New Roman" w:eastAsia="Arial" w:hAnsi="Times New Roman" w:cs="Times New Roman"/>
          <w:sz w:val="24"/>
          <w:szCs w:val="24"/>
          <w:lang w:val="en-AU" w:eastAsia="en-GB"/>
        </w:rPr>
      </w:pPr>
    </w:p>
    <w:p w14:paraId="055F653B" w14:textId="77777777" w:rsidR="00150AB9" w:rsidRDefault="00150AB9" w:rsidP="00150AB9">
      <w:pPr>
        <w:rPr>
          <w:rFonts w:ascii="Times New Roman" w:eastAsia="Arial" w:hAnsi="Times New Roman" w:cs="Times New Roman"/>
          <w:sz w:val="24"/>
          <w:szCs w:val="24"/>
          <w:lang w:val="en-AU" w:eastAsia="en-GB"/>
        </w:rPr>
      </w:pPr>
    </w:p>
    <w:p w14:paraId="24A2CF12" w14:textId="77777777" w:rsidR="00150AB9" w:rsidRDefault="00150AB9" w:rsidP="00150AB9">
      <w:pPr>
        <w:rPr>
          <w:rFonts w:ascii="Times New Roman" w:eastAsia="Arial" w:hAnsi="Times New Roman" w:cs="Times New Roman"/>
          <w:sz w:val="24"/>
          <w:szCs w:val="24"/>
          <w:lang w:val="en-AU" w:eastAsia="en-GB"/>
        </w:rPr>
      </w:pPr>
    </w:p>
    <w:p w14:paraId="21095946" w14:textId="77777777" w:rsidR="00150AB9" w:rsidRDefault="00150AB9" w:rsidP="00150AB9">
      <w:pPr>
        <w:rPr>
          <w:rFonts w:ascii="Times New Roman" w:eastAsia="Arial" w:hAnsi="Times New Roman" w:cs="Times New Roman"/>
          <w:sz w:val="24"/>
          <w:szCs w:val="24"/>
          <w:lang w:val="en-AU" w:eastAsia="en-GB"/>
        </w:rPr>
      </w:pPr>
    </w:p>
    <w:p w14:paraId="741A4C1A" w14:textId="44D158C6" w:rsidR="000A35CE" w:rsidRPr="000A35CE" w:rsidRDefault="000A35CE" w:rsidP="000A35CE">
      <w:pPr>
        <w:pStyle w:val="Caption"/>
        <w:keepNext/>
        <w:spacing w:line="480" w:lineRule="auto"/>
        <w:rPr>
          <w:rFonts w:ascii="Times New Roman" w:hAnsi="Times New Roman" w:cs="Times New Roman"/>
          <w:b/>
          <w:bCs/>
          <w:i w:val="0"/>
          <w:iCs w:val="0"/>
          <w:color w:val="000000" w:themeColor="text1"/>
          <w:sz w:val="24"/>
          <w:szCs w:val="24"/>
        </w:rPr>
      </w:pPr>
      <w:bookmarkStart w:id="4" w:name="_Hlk153151494"/>
      <w:r w:rsidRPr="000A35CE">
        <w:rPr>
          <w:rFonts w:ascii="Times New Roman" w:hAnsi="Times New Roman" w:cs="Times New Roman"/>
          <w:b/>
          <w:bCs/>
          <w:i w:val="0"/>
          <w:iCs w:val="0"/>
          <w:color w:val="000000" w:themeColor="text1"/>
          <w:sz w:val="24"/>
          <w:szCs w:val="24"/>
        </w:rPr>
        <w:lastRenderedPageBreak/>
        <w:t xml:space="preserve">Table </w:t>
      </w:r>
      <w:r w:rsidRPr="000A35CE">
        <w:rPr>
          <w:rFonts w:ascii="Times New Roman" w:hAnsi="Times New Roman" w:cs="Times New Roman"/>
          <w:b/>
          <w:bCs/>
          <w:i w:val="0"/>
          <w:iCs w:val="0"/>
          <w:color w:val="000000" w:themeColor="text1"/>
          <w:sz w:val="24"/>
          <w:szCs w:val="24"/>
        </w:rPr>
        <w:fldChar w:fldCharType="begin"/>
      </w:r>
      <w:r w:rsidRPr="000A35CE">
        <w:rPr>
          <w:rFonts w:ascii="Times New Roman" w:hAnsi="Times New Roman" w:cs="Times New Roman"/>
          <w:b/>
          <w:bCs/>
          <w:i w:val="0"/>
          <w:iCs w:val="0"/>
          <w:color w:val="000000" w:themeColor="text1"/>
          <w:sz w:val="24"/>
          <w:szCs w:val="24"/>
        </w:rPr>
        <w:instrText xml:space="preserve"> SEQ Table \* ARABIC </w:instrText>
      </w:r>
      <w:r w:rsidRPr="000A35CE">
        <w:rPr>
          <w:rFonts w:ascii="Times New Roman" w:hAnsi="Times New Roman" w:cs="Times New Roman"/>
          <w:b/>
          <w:bCs/>
          <w:i w:val="0"/>
          <w:iCs w:val="0"/>
          <w:color w:val="000000" w:themeColor="text1"/>
          <w:sz w:val="24"/>
          <w:szCs w:val="24"/>
        </w:rPr>
        <w:fldChar w:fldCharType="separate"/>
      </w:r>
      <w:r w:rsidRPr="000A35CE">
        <w:rPr>
          <w:rFonts w:ascii="Times New Roman" w:hAnsi="Times New Roman" w:cs="Times New Roman"/>
          <w:b/>
          <w:bCs/>
          <w:i w:val="0"/>
          <w:iCs w:val="0"/>
          <w:noProof/>
          <w:color w:val="000000" w:themeColor="text1"/>
          <w:sz w:val="24"/>
          <w:szCs w:val="24"/>
        </w:rPr>
        <w:t>3</w:t>
      </w:r>
      <w:r w:rsidRPr="000A35CE">
        <w:rPr>
          <w:rFonts w:ascii="Times New Roman" w:hAnsi="Times New Roman" w:cs="Times New Roman"/>
          <w:b/>
          <w:bCs/>
          <w:i w:val="0"/>
          <w:iCs w:val="0"/>
          <w:color w:val="000000" w:themeColor="text1"/>
          <w:sz w:val="24"/>
          <w:szCs w:val="24"/>
        </w:rPr>
        <w:fldChar w:fldCharType="end"/>
      </w:r>
      <w:bookmarkEnd w:id="4"/>
      <w:r w:rsidRPr="000A35CE">
        <w:rPr>
          <w:rFonts w:ascii="Times New Roman" w:hAnsi="Times New Roman" w:cs="Times New Roman"/>
          <w:b/>
          <w:bCs/>
          <w:i w:val="0"/>
          <w:iCs w:val="0"/>
          <w:color w:val="000000" w:themeColor="text1"/>
          <w:sz w:val="24"/>
          <w:szCs w:val="24"/>
        </w:rPr>
        <w:t xml:space="preserve">: Summary of </w:t>
      </w:r>
      <w:proofErr w:type="spellStart"/>
      <w:r w:rsidRPr="000A35CE">
        <w:rPr>
          <w:rFonts w:ascii="Times New Roman" w:hAnsi="Times New Roman" w:cs="Times New Roman"/>
          <w:b/>
          <w:bCs/>
          <w:i w:val="0"/>
          <w:iCs w:val="0"/>
          <w:color w:val="000000" w:themeColor="text1"/>
          <w:sz w:val="24"/>
          <w:szCs w:val="24"/>
        </w:rPr>
        <w:t>fetal</w:t>
      </w:r>
      <w:proofErr w:type="spellEnd"/>
      <w:r w:rsidRPr="000A35CE">
        <w:rPr>
          <w:rFonts w:ascii="Times New Roman" w:hAnsi="Times New Roman" w:cs="Times New Roman"/>
          <w:b/>
          <w:bCs/>
          <w:i w:val="0"/>
          <w:iCs w:val="0"/>
          <w:color w:val="000000" w:themeColor="text1"/>
          <w:sz w:val="24"/>
          <w:szCs w:val="24"/>
        </w:rPr>
        <w:t>-neonatal outcome meta-analysis findings by level of midwifery healthcare integration</w:t>
      </w:r>
    </w:p>
    <w:tbl>
      <w:tblPr>
        <w:tblStyle w:val="TableGrid"/>
        <w:tblW w:w="13680" w:type="dxa"/>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2520"/>
        <w:gridCol w:w="1890"/>
        <w:gridCol w:w="1980"/>
        <w:gridCol w:w="2167"/>
        <w:gridCol w:w="893"/>
      </w:tblGrid>
      <w:tr w:rsidR="00150AB9" w:rsidRPr="00C01F2F" w14:paraId="2182C7E1" w14:textId="77777777" w:rsidTr="004C420C">
        <w:tc>
          <w:tcPr>
            <w:tcW w:w="4230" w:type="dxa"/>
            <w:vMerge w:val="restart"/>
            <w:tcBorders>
              <w:bottom w:val="single" w:sz="4" w:space="0" w:color="auto"/>
            </w:tcBorders>
          </w:tcPr>
          <w:p w14:paraId="679ECA73" w14:textId="77777777" w:rsidR="00150AB9" w:rsidRPr="00341E68" w:rsidRDefault="00150AB9" w:rsidP="004C420C">
            <w:pPr>
              <w:spacing w:line="480" w:lineRule="auto"/>
              <w:ind w:left="702"/>
              <w:rPr>
                <w:rFonts w:ascii="Times New Roman" w:eastAsia="Arial" w:hAnsi="Times New Roman" w:cs="Times New Roman"/>
                <w:color w:val="000000"/>
                <w:kern w:val="0"/>
                <w:sz w:val="24"/>
                <w:szCs w:val="24"/>
                <w:lang w:eastAsia="en-GB"/>
                <w14:ligatures w14:val="none"/>
              </w:rPr>
            </w:pPr>
          </w:p>
          <w:p w14:paraId="51C98F4B" w14:textId="77777777" w:rsidR="00150AB9" w:rsidRPr="00C01F2F" w:rsidRDefault="00150AB9" w:rsidP="004C420C">
            <w:pPr>
              <w:spacing w:line="480" w:lineRule="auto"/>
              <w:ind w:left="702"/>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Foeto-neonatal outcome (strata)</w:t>
            </w:r>
          </w:p>
        </w:tc>
        <w:tc>
          <w:tcPr>
            <w:tcW w:w="2520" w:type="dxa"/>
            <w:vMerge w:val="restart"/>
            <w:tcBorders>
              <w:bottom w:val="single" w:sz="4" w:space="0" w:color="auto"/>
            </w:tcBorders>
          </w:tcPr>
          <w:p w14:paraId="3C8B1134" w14:textId="77777777" w:rsidR="00150AB9" w:rsidRDefault="00150AB9" w:rsidP="004C420C">
            <w:pPr>
              <w:spacing w:line="480" w:lineRule="auto"/>
              <w:jc w:val="center"/>
              <w:rPr>
                <w:rFonts w:ascii="Times New Roman" w:eastAsia="Arial" w:hAnsi="Times New Roman" w:cs="Times New Roman"/>
                <w:color w:val="000000"/>
                <w:kern w:val="0"/>
                <w:sz w:val="24"/>
                <w:szCs w:val="24"/>
                <w:lang w:val="en-AU" w:eastAsia="en-GB"/>
                <w14:ligatures w14:val="none"/>
              </w:rPr>
            </w:pPr>
          </w:p>
          <w:p w14:paraId="3E1FD361"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Number of studies</w:t>
            </w:r>
          </w:p>
        </w:tc>
        <w:tc>
          <w:tcPr>
            <w:tcW w:w="3870" w:type="dxa"/>
            <w:gridSpan w:val="2"/>
            <w:tcBorders>
              <w:bottom w:val="single" w:sz="4" w:space="0" w:color="auto"/>
            </w:tcBorders>
          </w:tcPr>
          <w:p w14:paraId="65FD01C2" w14:textId="77777777" w:rsidR="00150AB9" w:rsidRPr="00C01F2F" w:rsidRDefault="00150AB9" w:rsidP="004C420C">
            <w:pPr>
              <w:spacing w:line="480" w:lineRule="auto"/>
              <w:jc w:val="center"/>
              <w:rPr>
                <w:rFonts w:ascii="Times New Roman" w:eastAsia="Arial" w:hAnsi="Times New Roman" w:cs="Times New Roman"/>
                <w:b/>
                <w:bCs/>
                <w:color w:val="000000"/>
                <w:kern w:val="0"/>
                <w:sz w:val="24"/>
                <w:szCs w:val="24"/>
                <w:lang w:val="en-AU" w:eastAsia="en-GB"/>
                <w14:ligatures w14:val="none"/>
              </w:rPr>
            </w:pPr>
            <w:r w:rsidRPr="00C01F2F">
              <w:rPr>
                <w:rFonts w:ascii="Times New Roman" w:eastAsia="Arial" w:hAnsi="Times New Roman" w:cs="Times New Roman"/>
                <w:b/>
                <w:bCs/>
                <w:color w:val="000000"/>
                <w:kern w:val="0"/>
                <w:sz w:val="24"/>
                <w:szCs w:val="24"/>
                <w:lang w:val="en-AU" w:eastAsia="en-GB"/>
                <w14:ligatures w14:val="none"/>
              </w:rPr>
              <w:t>Place of birth</w:t>
            </w:r>
          </w:p>
        </w:tc>
        <w:tc>
          <w:tcPr>
            <w:tcW w:w="2167" w:type="dxa"/>
            <w:vMerge w:val="restart"/>
            <w:tcBorders>
              <w:bottom w:val="single" w:sz="4" w:space="0" w:color="auto"/>
            </w:tcBorders>
          </w:tcPr>
          <w:p w14:paraId="3639614B" w14:textId="77777777" w:rsidR="00150AB9" w:rsidRPr="00C01F2F"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p>
          <w:p w14:paraId="525650B6" w14:textId="77777777" w:rsidR="00150AB9"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p>
          <w:p w14:paraId="5463477C" w14:textId="77777777" w:rsidR="00150AB9" w:rsidRPr="00C01F2F"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r w:rsidRPr="00C01F2F">
              <w:rPr>
                <w:rFonts w:ascii="Times New Roman" w:eastAsia="Arial" w:hAnsi="Times New Roman" w:cs="Times New Roman"/>
                <w:b/>
                <w:bCs/>
                <w:color w:val="000000"/>
                <w:kern w:val="0"/>
                <w:sz w:val="24"/>
                <w:szCs w:val="24"/>
                <w:lang w:val="en-AU" w:eastAsia="en-GB"/>
                <w14:ligatures w14:val="none"/>
              </w:rPr>
              <w:t>OR [95%CI]</w:t>
            </w:r>
          </w:p>
          <w:p w14:paraId="7FBA3310" w14:textId="77777777" w:rsidR="00150AB9" w:rsidRPr="00C01F2F"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r w:rsidRPr="00C01F2F">
              <w:rPr>
                <w:rFonts w:ascii="Times New Roman" w:eastAsia="Arial" w:hAnsi="Times New Roman" w:cs="Times New Roman"/>
                <w:b/>
                <w:bCs/>
                <w:color w:val="000000"/>
                <w:kern w:val="0"/>
                <w:sz w:val="24"/>
                <w:szCs w:val="24"/>
                <w:lang w:val="en-AU" w:eastAsia="en-GB"/>
                <w14:ligatures w14:val="none"/>
              </w:rPr>
              <w:t>M-H, Random</w:t>
            </w:r>
          </w:p>
        </w:tc>
        <w:tc>
          <w:tcPr>
            <w:tcW w:w="893" w:type="dxa"/>
            <w:vMerge w:val="restart"/>
            <w:tcBorders>
              <w:bottom w:val="single" w:sz="4" w:space="0" w:color="auto"/>
            </w:tcBorders>
          </w:tcPr>
          <w:p w14:paraId="2545F6E8" w14:textId="77777777" w:rsidR="00150AB9"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p>
          <w:p w14:paraId="081DF322" w14:textId="77777777" w:rsidR="00150AB9"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p>
          <w:p w14:paraId="00051275" w14:textId="77777777" w:rsidR="00150AB9"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p>
          <w:p w14:paraId="5DA1C155" w14:textId="77777777" w:rsidR="00150AB9" w:rsidRPr="00C01F2F"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r w:rsidRPr="00C01F2F">
              <w:rPr>
                <w:rFonts w:ascii="Times New Roman" w:eastAsia="Arial" w:hAnsi="Times New Roman" w:cs="Times New Roman"/>
                <w:b/>
                <w:bCs/>
                <w:color w:val="000000"/>
                <w:kern w:val="0"/>
                <w:sz w:val="24"/>
                <w:szCs w:val="24"/>
                <w:lang w:val="en-AU" w:eastAsia="en-GB"/>
                <w14:ligatures w14:val="none"/>
              </w:rPr>
              <w:t>I</w:t>
            </w:r>
            <w:r w:rsidRPr="00C01F2F">
              <w:rPr>
                <w:rFonts w:ascii="Times New Roman" w:eastAsia="Arial" w:hAnsi="Times New Roman" w:cs="Times New Roman"/>
                <w:b/>
                <w:bCs/>
                <w:color w:val="000000"/>
                <w:kern w:val="0"/>
                <w:sz w:val="24"/>
                <w:szCs w:val="24"/>
                <w:vertAlign w:val="superscript"/>
                <w:lang w:val="en-AU" w:eastAsia="en-GB"/>
                <w14:ligatures w14:val="none"/>
              </w:rPr>
              <w:t>2</w:t>
            </w:r>
          </w:p>
        </w:tc>
      </w:tr>
      <w:tr w:rsidR="00150AB9" w:rsidRPr="00C01F2F" w14:paraId="180B9C8F" w14:textId="77777777" w:rsidTr="004C420C">
        <w:trPr>
          <w:trHeight w:val="1430"/>
        </w:trPr>
        <w:tc>
          <w:tcPr>
            <w:tcW w:w="4230" w:type="dxa"/>
            <w:vMerge/>
            <w:tcBorders>
              <w:bottom w:val="single" w:sz="4" w:space="0" w:color="auto"/>
            </w:tcBorders>
          </w:tcPr>
          <w:p w14:paraId="313AB697"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
        </w:tc>
        <w:tc>
          <w:tcPr>
            <w:tcW w:w="2520" w:type="dxa"/>
            <w:vMerge/>
            <w:tcBorders>
              <w:bottom w:val="single" w:sz="4" w:space="0" w:color="auto"/>
            </w:tcBorders>
          </w:tcPr>
          <w:p w14:paraId="347B8D02"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
        </w:tc>
        <w:tc>
          <w:tcPr>
            <w:tcW w:w="1890" w:type="dxa"/>
            <w:tcBorders>
              <w:top w:val="single" w:sz="4" w:space="0" w:color="auto"/>
              <w:bottom w:val="single" w:sz="4" w:space="0" w:color="auto"/>
            </w:tcBorders>
          </w:tcPr>
          <w:p w14:paraId="02DD4A84"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 xml:space="preserve">Planned homebirth </w:t>
            </w:r>
            <w:r w:rsidRPr="00C01F2F">
              <w:rPr>
                <w:rFonts w:ascii="Times New Roman" w:eastAsia="Arial" w:hAnsi="Times New Roman" w:cs="Times New Roman"/>
                <w:b/>
                <w:bCs/>
                <w:color w:val="000000"/>
                <w:kern w:val="0"/>
                <w:sz w:val="24"/>
                <w:szCs w:val="24"/>
                <w:lang w:val="en-AU" w:eastAsia="en-GB"/>
                <w14:ligatures w14:val="none"/>
              </w:rPr>
              <w:t>n/N (%)</w:t>
            </w:r>
          </w:p>
        </w:tc>
        <w:tc>
          <w:tcPr>
            <w:tcW w:w="1980" w:type="dxa"/>
            <w:tcBorders>
              <w:top w:val="single" w:sz="4" w:space="0" w:color="auto"/>
              <w:bottom w:val="single" w:sz="4" w:space="0" w:color="auto"/>
            </w:tcBorders>
          </w:tcPr>
          <w:p w14:paraId="7E8053AF"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 xml:space="preserve">Planned Institutional birth </w:t>
            </w:r>
            <w:r w:rsidRPr="00C01F2F">
              <w:rPr>
                <w:rFonts w:ascii="Times New Roman" w:eastAsia="Arial" w:hAnsi="Times New Roman" w:cs="Times New Roman"/>
                <w:b/>
                <w:bCs/>
                <w:color w:val="000000"/>
                <w:kern w:val="0"/>
                <w:sz w:val="24"/>
                <w:szCs w:val="24"/>
                <w:lang w:val="en-AU" w:eastAsia="en-GB"/>
                <w14:ligatures w14:val="none"/>
              </w:rPr>
              <w:t>n/N (%)</w:t>
            </w:r>
          </w:p>
        </w:tc>
        <w:tc>
          <w:tcPr>
            <w:tcW w:w="2167" w:type="dxa"/>
            <w:vMerge/>
            <w:tcBorders>
              <w:bottom w:val="single" w:sz="4" w:space="0" w:color="auto"/>
            </w:tcBorders>
          </w:tcPr>
          <w:p w14:paraId="1C176773"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
        </w:tc>
        <w:tc>
          <w:tcPr>
            <w:tcW w:w="893" w:type="dxa"/>
            <w:vMerge/>
            <w:tcBorders>
              <w:bottom w:val="single" w:sz="4" w:space="0" w:color="auto"/>
            </w:tcBorders>
          </w:tcPr>
          <w:p w14:paraId="48E86F88"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
        </w:tc>
      </w:tr>
      <w:tr w:rsidR="00150AB9" w:rsidRPr="00C01F2F" w14:paraId="778721AA" w14:textId="77777777" w:rsidTr="004C420C">
        <w:trPr>
          <w:trHeight w:val="301"/>
        </w:trPr>
        <w:tc>
          <w:tcPr>
            <w:tcW w:w="4230" w:type="dxa"/>
            <w:tcBorders>
              <w:top w:val="single" w:sz="4" w:space="0" w:color="auto"/>
            </w:tcBorders>
          </w:tcPr>
          <w:p w14:paraId="1081DFDC" w14:textId="77777777" w:rsidR="00150AB9" w:rsidRPr="00C01F2F" w:rsidRDefault="00150AB9" w:rsidP="004C420C">
            <w:pPr>
              <w:spacing w:line="480" w:lineRule="auto"/>
              <w:rPr>
                <w:rFonts w:ascii="Times New Roman" w:eastAsia="Arial" w:hAnsi="Times New Roman" w:cs="Times New Roman"/>
                <w:b/>
                <w:bCs/>
                <w:color w:val="000000"/>
                <w:kern w:val="0"/>
                <w:sz w:val="24"/>
                <w:szCs w:val="24"/>
                <w:lang w:val="en-AU" w:eastAsia="en-GB"/>
                <w14:ligatures w14:val="none"/>
              </w:rPr>
            </w:pPr>
            <w:r w:rsidRPr="00C01F2F">
              <w:rPr>
                <w:rFonts w:ascii="Times New Roman" w:eastAsia="Arial" w:hAnsi="Times New Roman" w:cs="Times New Roman"/>
                <w:b/>
                <w:bCs/>
                <w:color w:val="000000"/>
                <w:kern w:val="0"/>
                <w:sz w:val="24"/>
                <w:szCs w:val="24"/>
                <w:lang w:val="en-AU" w:eastAsia="en-GB"/>
                <w14:ligatures w14:val="none"/>
              </w:rPr>
              <w:t>Perinatal or neonatal or foetal mortality</w:t>
            </w:r>
          </w:p>
        </w:tc>
        <w:tc>
          <w:tcPr>
            <w:tcW w:w="2520" w:type="dxa"/>
            <w:tcBorders>
              <w:top w:val="single" w:sz="4" w:space="0" w:color="auto"/>
            </w:tcBorders>
          </w:tcPr>
          <w:p w14:paraId="6175C074"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10</w:t>
            </w:r>
          </w:p>
        </w:tc>
        <w:tc>
          <w:tcPr>
            <w:tcW w:w="1890" w:type="dxa"/>
            <w:tcBorders>
              <w:top w:val="single" w:sz="4" w:space="0" w:color="auto"/>
            </w:tcBorders>
          </w:tcPr>
          <w:p w14:paraId="7D65118E"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731/806794</w:t>
            </w:r>
          </w:p>
        </w:tc>
        <w:tc>
          <w:tcPr>
            <w:tcW w:w="1980" w:type="dxa"/>
            <w:tcBorders>
              <w:top w:val="single" w:sz="4" w:space="0" w:color="auto"/>
            </w:tcBorders>
          </w:tcPr>
          <w:p w14:paraId="295F789C"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552/448979</w:t>
            </w:r>
          </w:p>
        </w:tc>
        <w:tc>
          <w:tcPr>
            <w:tcW w:w="2167" w:type="dxa"/>
            <w:tcBorders>
              <w:top w:val="single" w:sz="4" w:space="0" w:color="auto"/>
            </w:tcBorders>
          </w:tcPr>
          <w:p w14:paraId="4EA2D49C"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1.05 [0.62, 1.79]</w:t>
            </w:r>
          </w:p>
        </w:tc>
        <w:tc>
          <w:tcPr>
            <w:tcW w:w="893" w:type="dxa"/>
            <w:tcBorders>
              <w:top w:val="single" w:sz="4" w:space="0" w:color="auto"/>
            </w:tcBorders>
          </w:tcPr>
          <w:p w14:paraId="57C339A4"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82</w:t>
            </w:r>
          </w:p>
        </w:tc>
      </w:tr>
      <w:tr w:rsidR="00150AB9" w:rsidRPr="00C01F2F" w14:paraId="33CEADD8" w14:textId="77777777" w:rsidTr="004C420C">
        <w:trPr>
          <w:trHeight w:val="301"/>
        </w:trPr>
        <w:tc>
          <w:tcPr>
            <w:tcW w:w="4230" w:type="dxa"/>
          </w:tcPr>
          <w:p w14:paraId="162375D7"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Well-Integrated</w:t>
            </w:r>
          </w:p>
        </w:tc>
        <w:tc>
          <w:tcPr>
            <w:tcW w:w="2520" w:type="dxa"/>
          </w:tcPr>
          <w:p w14:paraId="696C6EFA"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 xml:space="preserve">8 </w:t>
            </w:r>
            <w:r w:rsidRPr="00C01F2F">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11/1471-0528.13084","author":[{"dropping-particle":"De","family":"Jonge","given":"A","non-dropping-particle":"","parse-names":false,"suffix":""},{"dropping-particle":"","family":"Geerts","given":"C C","non-dropping-particle":"","parse-names":false,"suffix":""},{"dropping-particle":"Van Der","family":"Goes","given":"B Y","non-dropping-particle":"","parse-names":false,"suffix":""},{"dropping-particle":"","family":"Mol","given":"B W","non-dropping-particle":"","parse-names":false,"suffix":""},{"dropping-particle":"","family":"Buitendijk","given":"S E","non-dropping-particle":"","parse-names":false,"suffix":""}],"id":"ITEM-1","issued":{"date-parts":[["2014"]]},"page":"1-9","title":"Perinatal mortality and morbidity up to 28 days after birth among 743 070 low-risk planned home and hospital births : a cohort study based on three merged national perinatal databases","type":"article-journal"},"uris":["http://www.mendeley.com/documents/?uuid=c8fcbb88-2a4b-4569-b47b-480a45e3d3e1"]},{"id":"ITEM-2","itemData":{"DOI":"10.1111/j.1471-0528.1993.tb12972.x","ISSN":"14710528","PMID":"8494832","abstract":"Objectives To compare the outcome of two methods of maternity care during the antenatal period and at delivery. One was to be midwife‐led for both antenatal care and delivery, the latter taking place in rooms similar to those in one's own home to simulate home confinement. The other would be consultant‐led with the mothers labouring in the delivery suite rooms with resuscitation equipment for both mother and baby in evidence, monitors present and a delivery bed on which both anaesthetic and obstetric procedures could be easily and safely carried out. Design Randomised controlled trial. Setting Leicester Royal Infirmary Maternity Hospital. Subjects Of 3510 women who were randomised, 2304 were assigned to the midwife‐led scheme and 1206 were assigned to the consultant‐led scheme. Main outcome measures Complications in the antenatal, intrapartum and postpartum periods were compared as was maternal morbidity and fetal mortality and morbidity. Satisfaction of the women with care over different periods of the pregnancy and birth were assessed. Results There were few significant differences in antepartum, intrapartum and postpartum events between the two groups. There was no difference in the percentage of mothers and babies discharged home alive and well. Generally higher levels of satisfaction with care antenatally and during labour and delivery were shown in those women allocated to midwife care. Copyright © 1993, Wiley Blackwell. All rights reserved","author":[{"dropping-particle":"","family":"Dobbie","given":"Gordon","non-dropping-particle":"","parse-names":false,"suffix":""},{"dropping-particle":"","family":"Owen‐Johnstone","given":"Lucy","non-dropping-particle":"","parse-names":false,"suffix":""},{"dropping-particle":"","family":"Jagger","given":"Carol","non-dropping-particle":"","parse-names":false,"suffix":""},{"dropping-particle":"","family":"Hopkins","given":"Margaret","non-dropping-particle":"","parse-names":false,"suffix":""},{"dropping-particle":"","family":"Kennedy","given":"June","non-dropping-particle":"","parse-names":false,"suffix":""}],"container-title":"BJOG: An International Journal of Obstetrics &amp; Gynaecology","id":"ITEM-2","issue":"4","issued":{"date-parts":[["1993"]]},"page":"316-323","title":"Simulated home delivery in hospital: a randomised controlled trial","type":"article-journal","volume":"100"},"uris":["http://www.mendeley.com/documents/?uuid=996b1dfc-ede9-4ab1-91be-2c93b649f4f7"]},{"id":"ITEM-3","itemData":{"DOI":"10.1016/j.midw.2015.08.007","ISSN":"02666138","PMID":"26386517","abstract":"Objective: to compare intrapartum- and neonatal mortality and intervention rates in term women starting labour in primary midwife-led versus secondary obstetrician-led care. Design: retrospective cohort study. Setting: Amsterdam region of the Netherlands. Participants: women with singleton pregnancies who gave birth beyond 37+0 weeks gestation in the years 2005 up to 2008 and lived in the catchment area of the neonatal intensive care units of both academic hospitals in Amsterdam. Women with a primary caesarean section or a pregnancy complicated by antepartum death or major congenital anomalies were excluded. For women in the midwife-led care group, a home or hospital birth could be planned. Measurements: analysis of linked data from the national perinatal register, and hospital- and midwifery record data. We assessed (unadjusted) relative risks with confidence intervals. Main outcome measures were incidences of intrapartum and neonatal (&lt;28 days) mortality. Secondary outcomes included incidences of caesarean section and vaginal instrumental delivery. Findings: 53,123 women started labour in primary care and 30,166 women in secondary care. Intrapartum and neonatal mortality rates were 37/53,123 (0.70‰) in the primary care group and 24/30,166 (0.80‰) in the secondary care group (relative risk 0.88; 95% CI 0.52-1.46). Women in the primary care group were less likely to deliver by secondary caesarean section (5% versus 16%; RR 0.31; 95% CI 0.30-0.32) or by instrumental delivery (10% versus 13%; RR 0.76; 95% CI 0.73-0.79). Key conclusions: we found a low absolute risk of intrapartum and neonatal mortality, with a comparable risk for women who started labour in primary versus secondary care. The intervention rate was significantly lower in women who started labour in primary care. Implications for practice: these findings suggest that it is possible to identify a group of women at low risk of complications that can start labour in primary care and have low rates of medical interventions whereas perinatal mortality is low.","author":[{"dropping-particle":"","family":"Wiegerinck","given":"M. M.J.","non-dropping-particle":"","parse-names":false,"suffix":""},{"dropping-particle":"","family":"Goes","given":"B. Y.","non-dropping-particle":"van der","parse-names":false,"suffix":""},{"dropping-particle":"","family":"Ravelli","given":"A. C.J.","non-dropping-particle":"","parse-names":false,"suffix":""},{"dropping-particle":"","family":"Post","given":"J. A.M.","non-dropping-particle":"van der","parse-names":false,"suffix":""},{"dropping-particle":"","family":"Klinkert","given":"J.","non-dropping-particle":"","parse-names":false,"suffix":""},{"dropping-particle":"","family":"Brandenbarg","given":"J.","non-dropping-particle":"","parse-names":false,"suffix":""},{"dropping-particle":"","family":"Buist","given":"F. C.D.","non-dropping-particle":"","parse-names":false,"suffix":""},{"dropping-particle":"","family":"Wouters","given":"M. G.A.J.","non-dropping-particle":"","parse-names":false,"suffix":""},{"dropping-particle":"","family":"Tamminga","given":"P.","non-dropping-particle":"","parse-names":false,"suffix":""},{"dropping-particle":"","family":"Jonge","given":"A.","non-dropping-particle":"de","parse-names":false,"suffix":""},{"dropping-particle":"","family":"Mol","given":"B. W.","non-dropping-particle":"","parse-names":false,"suffix":""}],"container-title":"Midwifery","id":"ITEM-3","issue":"12","issued":{"date-parts":[["2015"]]},"page":"1168-1176","publisher":"Elsevier","title":"Intrapartum and neonatal mortality in primary midwife-led and secondary obstetrician-led care in the Amsterdam region of the Netherlands: A retrospective cohort study","type":"article-journal","volume":"31"},"uris":["http://www.mendeley.com/documents/?uuid=abaa4a9b-3eb7-4286-90cd-62edbfb83c7e"]},{"id":"ITEM-4","itemData":{"DOI":"10.1186/s12884-016-1130-6","ISSN":"14712393","PMID":"27793112","abstract":"Background: The use of interventions in childbirth has increased the past decades. There is concern that some women might receive more interventions than they really need. For low-risk women, midwife-led birth settings may be of importance as a counterbalance towards the increasing rate of interventions. The effect of planned place of birth on interventions in the Netherlands is not yet clear. This study aims to give insight into differences in obstetric interventions and maternal outcomes for planned home versus planned hospital birth among women in midwife-led care. Methods: Women from twenty practices across the Netherlands were included in 2009 and 2010. Of these, 3495 were low-risk and in midwife-led care at the onset of labour. Information about planned place of birth and outcomes, including instrumental birth (caesarean section, vacuum or forceps birth), labour augmentation, episiotomy, oxytocin in third stage, postpartum haemorrhage &gt;1000 ml and perineal damage, came from the national midwife-led care perinatal database, and a postpartum questionnaire. Results: Women who planned home birth more often had spontaneous birth (nulliparous women aOR 1.38, 95 % CI 1.08-1.76, parous women aOR 2.29, 95 % CI 1.21-4.36) and less often episiotomy (nulliparous women aOR 0.73, 0.58-0.91, parous women aOR 0.47, 0.33-0.68) and use of oxytocin in the third stage (nulliparous women aOR 0.58, 0.42-0.80, parous women aOR 0.47, 0.37-0.60) compared to women who planned hospital birth. Nulliparous women more often had anal sphincter damage (aOR 1.75, 1.01-3.03), but the difference was not statistically significant if women who had caesarean sections were excluded. Parous women less often had labour augmentation (aOR 0.55, 0.36-0.82) and more often an intact perineum (aOR 1.65, 1.34-2.03). There were no differences in rates of vacuum/forceps birth, unplanned caesarean section and postpartum haemorrhage &gt;1000 ml. Conclusions: Women who planned home birth were more likely to give birth spontaneously and had fewer medical interventions.","author":[{"dropping-particle":"","family":"Bolten","given":"N.","non-dropping-particle":"","parse-names":false,"suffix":""},{"dropping-particle":"","family":"Jonge","given":"A.","non-dropping-particle":"de","parse-names":false,"suffix":""},{"dropping-particle":"","family":"Zwagerman","given":"E.","non-dropping-particle":"","parse-names":false,"suffix":""},{"dropping-particle":"","family":"Zwagerman","given":"P.","non-dropping-particle":"","parse-names":false,"suffix":""},{"dropping-particle":"","family":"Klomp","given":"T.","non-dropping-particle":"","parse-names":false,"suffix":""},{"dropping-particle":"","family":"Zwart","given":"J. J.","non-dropping-particle":"","parse-names":false,"suffix":""},{"dropping-particle":"","family":"Geerts","given":"C. C.","non-dropping-particle":"","parse-names":false,"suffix":""}],"container-title":"BMC Pregnancy and Childbirth","id":"ITEM-4","issue":"1","issued":{"date-parts":[["2016","10","28"]]},"publisher":"BMC Pregnancy and Childbirth","title":"Effect of planned place of birth on obstetric interventions and maternal outcomes among low-risk women: A cohort study in the Netherlands","type":"article-journal","volume":"16"},"uris":["http://www.mendeley.com/documents/?uuid=4617f906-56e3-4d57-9a31-6e4a983fd3ae"]},{"id":"ITEM-5","itemData":{"DOI":"10.1186/s40064-016-2306-2","ISSN":"21931801","abstract":"Objectives: The claimed advantages of home deliveries, including fewer medical interventions, are potentially counter balanced by the small additional risk on perinatal adverse outcome compared to hospital deliveries in low risk women. Homelike birth centres have been proposed a new setting for low risk women combining the advantages of home and hospital, resulting in lower intervention rates with equal safety. This paper addresses whether the introduction of a midwife-led birth centre adjacent to the hospital combines the advantages of home and hospital deliveries. Additionally, we investigate whether the introduction of a midwife-led birth centre leads to a different risk selection of women planning their delivery either at home, at the hospital or at the birth centre. Methods: Anonymized data, between January 2007 and June 2012, was collected from the four participating midwife practices. Women (n = 5558) were categorized according to intended place of birth. Women’s characteristics and pregnancy outcomes were compared between the period before and after its introduction using Chi square and Fisher’s Exact tests. Direct and indirect standardized rates were calculated for different outcomes [(1) intrapartum and neonatal mortality (&lt;24 h), (2) composite outcome of neonatal morbidities, (3) composite outcome of maternal morbidities, and (4) medical intervention], taking the period before introduction as reference. Results: After the introduction of the birth centre a different risk selection was observed. Women’s characteristics were most unfavourable for intended birth centre births. Additionally, an higher neonatal risk load was seen within these women. After its introduction neonatal morbidities decreased (5.0 vs. 3.8 %) and maternal morbidities decreased (8.3 vs. 7.3 %). Interventions were about equal. Direct and indirect standardization provided similar results. Conclusion: Neonatal morbidity and maternal morbidity tended to decrease, while overall intervention rates were unaffected. The introduction of the midwife-led birth centre seems to benefit the outcome of midwife-led deliveries. We interpret this change by the redistribution of the higher risk women among the low risk population intending birth at the birth centre instead of home.","author":[{"dropping-particle":"","family":"Kooy","given":"Jacoba","non-dropping-particle":"van der","parse-names":false,"suffix":""},{"dropping-particle":"","family":"Graaf","given":"Johanna P.","non-dropping-particle":"de","parse-names":false,"suffix":""},{"dropping-particle":"","family":"Birnie","given":"Doctor Erwin","non-dropping-particle":"","parse-names":false,"suffix":""},{"dropping-particle":"","family":"Denktas","given":"Semiha","non-dropping-particle":"","parse-names":false,"suffix":""},{"dropping-particle":"","family":"Steegers","given":"Eric A.P.","non-dropping-particle":"","parse-names":false,"suffix":""},{"dropping-particle":"","family":"Bonsel","given":"Gouke J.","non-dropping-particle":"","parse-names":false,"suffix":""}],"container-title":"SpringerPlus","id":"ITEM-5","issue":"1","issued":{"date-parts":[["2016"]]},"publisher":"Springer International Publishing","title":"Different settings of place of midwife-led birth: evaluation of a midwife-led birth centre","type":"article-journal","volume":"5"},"uris":["http://www.mendeley.com/documents/?uuid=92d6596d-628c-4f85-85c0-32d259d828dc"]},{"id":"ITEM-6","itemData":{"DOI":"10.1186/S12884-017-1348-Y/TABLES/4","ISSN":"14712393","PMID":"28595580","abstract":"Background: To compare the mode of delivery between planned home versus planned hospital births and to determine if differences in intervention rates could be interpreted as over- or undertreatment. Methods: Intervention and perinatal mortality rates were obtained for 679,952 low-risk women from the Dutch Perinatal Registry (2000-2007). Intervention was defined as operative vaginal delivery and/or caesarean section. Perinatal mortality was defined as the intrapartum and early neonatal mortality rate up to 7 days postpartum. Besides adjustment for maternal and care factors, we included for additional casemix adjustment: presence of congenital abnormality, small for gestational age, preterm birth, or low Apgar score. The techniques used were nested multiple stepwise logistic regression, and stratified analysis for separate risk groups. An intention-to-treat like analysis was performed. Results: The intervention rate was lower in planned home compared to planned hospital births (10.9% 95% CI 10.8-11.0 vs. 13.8% 95% CI 13.6-13.9). Intended place of birth had significant impact on the likelihood to intervene after adjustment (planned homebirth (OR 0.77 95% CI. 0.75-0.78)). The mortality rate was lower in planned home births (0.15% vs. 0.18%). After adjustment, the interaction term home- intervention was significant (OR1.51 95% CI 1.25-1.84). In risk groups, a higher perinatal mortality rate was observed in planned home births. Conclusions: The potential presence of over- or under treatment as expressed by adjusted perinatal mortality differs per risk group. In planned home births especially multiparous women showed universally lower intervention rates. However, the benefit of substantially fewer interventions in the planned home group seems to be counterbalanced by substantially increased mortality if intervention occurs.","author":[{"dropping-particle":"","family":"Kooy","given":"Jacoba","non-dropping-particle":"","parse-names":false,"suffix":""},{"dropping-particle":"","family":"Birnie","given":"Erwin","non-dropping-particle":"","parse-names":false,"suffix":""},{"dropping-particle":"","family":"Denktas","given":"Semiha","non-dropping-particle":"","parse-names":false,"suffix":""},{"dropping-particle":"","family":"Steegers","given":"Eric A.P.","non-dropping-particle":"","parse-names":false,"suffix":""},{"dropping-particle":"","family":"Bonsel","given":"Gouke J.","non-dropping-particle":"","parse-names":false,"suffix":""}],"container-title":"BMC Pregnancy and Childbirth","id":"ITEM-6","issue":"1","issued":{"date-parts":[["2017","6","8"]]},"page":"1-11","publisher":"BioMed Central Ltd.","title":"Planned home compared with planned hospital births: Mode of delivery and Perinatal mortality rates, an observational study","type":"article-journal","volume":"17"},"uris":["http://www.mendeley.com/documents/?uuid=86cd6207-3624-4875-b256-a56a89897af6"]},{"id":"ITEM-7","itemData":{"DOI":"10.1136/bmjopen-2017-018845","ISSN":"20446055","PMID":"29306890","abstract":"Objective To compare intrapartum and neonatal mortality in low-risk term women starting labour in midwife-led versus obstetrician-led care. Study design We performed a propensity score matched study using data from our national perinatal register, completed with data from medical files. We studied women without major risk factors with singleton pregnancies who gave birth at term between 2005 and 2008 in the Amsterdam region of the Netherlands. Major risk factors comprised non-vertex position of the fetus, previous Caesarean birth, hypertension, (gestational) diabetes mellitus, post-term pregnancy (≥42 weeks), prolonged rupture of membranes (&gt;24 hours), vaginal bleeding in the second half of pregnancy or induced labour. Groups were devided by midwife-led versus obstetrician-led care at the onset of labour. The primary outcome was intrapartum and neonatal (&lt;28 days) mortality. Secondary outcomes included obstetric interventions, 5 min Apgar scores&lt;7 and neonatal intensive care admittance for &gt;24 hours. Results We studied 57 396 women. Perinatal mortality occurred in 30 of 46 764 (0.64‰) women in midwife-led care and in 2 of 10 632 (0.19‰) women in obstetrician-led care (OR 3.4, 95% CI 0.82 to 14.3). A propensity score matched analysis in a 1:1 ratio with 10 632 women per group revealed an OR for perinatal mortality of 4.0 (95% CI 0.85 to 18.9). Conclusion Among low-risk women, midwife-led care at the onset of labour was associated with a statistically non-significant higher mortality rate.","author":[{"dropping-particle":"","family":"Wiegerinck","given":"Melanie M.J.","non-dropping-particle":"","parse-names":false,"suffix":""},{"dropping-particle":"","family":"Goes","given":"Birgit Y.","non-dropping-particle":"Van Der","parse-names":false,"suffix":""},{"dropping-particle":"","family":"Ravelli","given":"Anita C.J.","non-dropping-particle":"","parse-names":false,"suffix":""},{"dropping-particle":"","family":"Post","given":"Joris A.M.","non-dropping-particle":"Van Der","parse-names":false,"suffix":""},{"dropping-particle":"","family":"Buist","given":"Fayette C.D.","non-dropping-particle":"","parse-names":false,"suffix":""},{"dropping-particle":"","family":"Tamminga","given":"Pieter","non-dropping-particle":"","parse-names":false,"suffix":""},{"dropping-particle":"","family":"Mol","given":"Ben W.","non-dropping-particle":"","parse-names":false,"suffix":""}],"container-title":"BMJ Open","id":"ITEM-7","issue":"1","issued":{"date-parts":[["2018"]]},"page":"1-9","title":"Intrapartum and neonatal mortality among low-risk women in midwife-led versus obstetrician-led care in the Amsterdam region of the Netherlands: A propensity score matched study","type":"article-journal","volume":"8"},"uris":["http://www.mendeley.com/documents/?uuid=a6aed77f-19ec-4508-a09f-3803e428d5be"]},{"id":"ITEM-8","itemData":{"DOI":"10.1186/s12884-020-03204-3","ISBN":"1288402003204","ISSN":"14712393","PMID":"32894082","abstract":"Background: The maternity care system in the Netherlands is well known for its support of community-based midwifery. However, regular midwifery practices typically do not offer caseload midwifery care - one-to-one continuity of care throughout pregnancy and birth. Because we know very little about the outcomes for women receiving caseload care in the Netherlands, we compared caseload care with regular midwife-led care, looking at maternal and perinatal outcomes, including antenatal and intrapartum referrals to secondary (i.e., obstetrician-led) care. Methods: We selected 657 women in caseload care and 1954 matched controls (women in regular midwife-led care) from all women registered in the Dutch Perinatal Registry (Perined) who gave birth in 2015. To be eligible for selection the women had to be in midwife-led antenatal care beyond 28 gestational weeks. Each woman in caseload care was matched with three women in regular midwife-led care, using parity, maternal age, background (Dutch or non-Dutch) and region. These two cohorts were compared for referral rates, mode of birth, and other maternal and perinatal outcomes. Results: In caseload midwifery care, 46.9% of women were referred to obstetrician-led care (24.2% antenatally and 22.8% in the intrapartum period). In the matched cohort, 65.7% were referred (37.4% antenatally and 28.3% in the intrapartum period). In caseload care, 84.0% experienced a spontaneous vaginal birth versus 77.0% in regular midwife-led care. These patterns were observed for both nulliparous and multiparous women. Women in caseload care had fewer inductions of labour (13.2% vs 21.0%), more homebirths (39.4% vs 16.1%) and less perineal damage (intact perineum: 41.3% vs 28.2%). The incidence of perinatal mortality and a low Apgar score was low in both groups. Conclusions: We found that when compared to regular midwife-led care, caseload midwifery care in the Netherlands is associated with a lower referral rate to obstetrician-led care - both antenatally and in the intrapartum period - and a higher spontaneous vaginal birth rate, with similar perinatal safety. The challenge is to include this model as part of the current effort to improve the quality of Dutch maternity care, making caseload care available and affordable for more women.","author":[{"dropping-particle":"","family":"Offerhaus","given":"Pien","non-dropping-particle":"","parse-names":false,"suffix":""},{"dropping-particle":"","family":"Jans","given":"Suze","non-dropping-particle":"","parse-names":false,"suffix":""},{"dropping-particle":"","family":"Hukkelhoven","given":"Chantal","non-dropping-particle":"","parse-names":false,"suffix":""},{"dropping-particle":"","family":"Vries","given":"Raymond","non-dropping-particle":"De","parse-names":false,"suffix":""},{"dropping-particle":"","family":"Nieuwenhuijze","given":"Marianne","non-dropping-particle":"","parse-names":false,"suffix":""}],"container-title":"BMC Pregnancy and Childbirth","id":"ITEM-8","issue":"1","issued":{"date-parts":[["2020"]]},"page":"1-11","publisher":"BMC Pregnancy and Childbirth","title":"Women's characteristics and care outcomes of caseload midwifery care in the Netherlands: A retrospective cohort study","type":"article-journal","volume":"20"},"uris":["http://www.mendeley.com/documents/?uuid=95f8e48d-7fee-4b35-a581-338b005c4d66"]}],"mendeley":{"formattedCitation":"(15,23–26,28,30,33)","manualFormatting":"(17–21, 23, 25, 26)","plainTextFormattedCitation":"(15,23–26,28,30,33)","previouslyFormattedCitation":"(15,23–26,28,30,33)"},"properties":{"noteIndex":0},"schema":"https://github.com/citation-style-language/schema/raw/master/csl-citation.json"}</w:instrText>
            </w:r>
            <w:r w:rsidRPr="00C01F2F">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17–21,</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3,</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5,</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6)</w:t>
            </w:r>
            <w:r w:rsidRPr="00C01F2F">
              <w:rPr>
                <w:rFonts w:ascii="Times New Roman" w:eastAsia="Arial" w:hAnsi="Times New Roman" w:cs="Times New Roman"/>
                <w:color w:val="000000"/>
                <w:kern w:val="0"/>
                <w:sz w:val="24"/>
                <w:szCs w:val="24"/>
                <w:lang w:val="en-AU" w:eastAsia="en-GB"/>
                <w14:ligatures w14:val="none"/>
              </w:rPr>
              <w:fldChar w:fldCharType="end"/>
            </w:r>
          </w:p>
        </w:tc>
        <w:tc>
          <w:tcPr>
            <w:tcW w:w="1890" w:type="dxa"/>
          </w:tcPr>
          <w:p w14:paraId="7FEA5DA9"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716/803371</w:t>
            </w:r>
          </w:p>
        </w:tc>
        <w:tc>
          <w:tcPr>
            <w:tcW w:w="1980" w:type="dxa"/>
          </w:tcPr>
          <w:p w14:paraId="5D180B5D"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529/431464</w:t>
            </w:r>
          </w:p>
        </w:tc>
        <w:tc>
          <w:tcPr>
            <w:tcW w:w="2167" w:type="dxa"/>
          </w:tcPr>
          <w:p w14:paraId="7E78C912"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1.00 [0.54, 1.85]</w:t>
            </w:r>
          </w:p>
        </w:tc>
        <w:tc>
          <w:tcPr>
            <w:tcW w:w="893" w:type="dxa"/>
          </w:tcPr>
          <w:p w14:paraId="7AC6B305"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0</w:t>
            </w:r>
          </w:p>
        </w:tc>
      </w:tr>
      <w:tr w:rsidR="00150AB9" w:rsidRPr="00C01F2F" w14:paraId="2F52D5CF" w14:textId="77777777" w:rsidTr="004C420C">
        <w:trPr>
          <w:trHeight w:val="322"/>
        </w:trPr>
        <w:tc>
          <w:tcPr>
            <w:tcW w:w="4230" w:type="dxa"/>
          </w:tcPr>
          <w:p w14:paraId="1AF00805"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Less-well integrated</w:t>
            </w:r>
          </w:p>
        </w:tc>
        <w:tc>
          <w:tcPr>
            <w:tcW w:w="2520" w:type="dxa"/>
          </w:tcPr>
          <w:p w14:paraId="05706569"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 xml:space="preserve">2 </w:t>
            </w:r>
            <w:r w:rsidRPr="00C01F2F">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016/J.SRHC.2012.10.001","ISSN":"1877-5756","PMID":"23182447","abstract":"Background: The safety of planned home births remains controversial in Western countries. The aim of the present study was to compare outcomes in women who planned, and were selected to, home birth at the onset of labor with women who planned for a hospital birth. Methods: Data from 1631 planned home births between 1990 and 2007 were compared with a random sample of 16,310 low-risk women with planned hospital births. The primary outcomes were intrapartum intervention rates and complications. Secondary outcomes were perinatal and neonatal death rates. Results: Primiparas who planned home births had reduced risks for assisted vaginal delivery (OR 0.32; 95% CI 0.20-0.48), epidural analgesia (OR 0.21; CI 0.14-0.33) and dystocia (OR 0.40; CI 0.27-0.59). Multiparas who planned home births had reduced risks for operative vaginal delivery (OR 0.26; CI 0.12-0.56), epidural analgesia (OR 0.08; CI 0.04-0.16), episiotomy (OR 0.48; CI 0.31-0.75), anal sphincter tears (OR 0.29; CI 0.12-0.70), dystocia (OR 0.10; CI 0.06-0.17) and postpartum hemorrhage (OR 0.27; CI 0.17-0.41). We found no differences in cesarean section rate. Perinatal mortality rate was 0.6/1000 (CI 0-3.4) and neonatal mortality rate 0.6/1000 (CI 0-3.4) in the home birth cohort. In the hospital birth cohort, the rates were 0.6/1000 (CI 0.3-1.1) and 0.9/1000 (CI 0.5-1.5) respectively. Conclusions: Planning for home births was associated with reduced risk of interventions and complications. The study is too small to make statistical comparisons of perinatal and neonatal mortality. © 2012 Elsevier B.V.","author":[{"dropping-particle":"","family":"Blix","given":"Ellen","non-dropping-particle":"","parse-names":false,"suffix":""},{"dropping-particle":"","family":"Huitfeldt","given":"Anette Schaumburg","non-dropping-particle":"","parse-names":false,"suffix":""},{"dropping-particle":"","family":"Øian","given":"Pål","non-dropping-particle":"","parse-names":false,"suffix":""},{"dropping-particle":"","family":"Straume","given":"Bjørn","non-dropping-particle":"","parse-names":false,"suffix":""},{"dropping-particle":"","family":"Kumle","given":"Merethe","non-dropping-particle":"","parse-names":false,"suffix":""}],"container-title":"Sexual &amp; Reproductive Healthcare","id":"ITEM-1","issue":"4","issued":{"date-parts":[["2012","12","1"]]},"page":"147-153","publisher":"Elsevier","title":"Outcomes of planned home births and planned hospital births in low-risk women in Norway between 1990 and 2007: A retrospective cohort study","type":"article-journal","volume":"3"},"uris":["http://www.mendeley.com/documents/?uuid=83cecf07-e860-349c-af5a-fd45b8343e39"]},{"id":"ITEM-2","itemData":{"DOI":"10.3390/ijerph191610461","ISSN":"16604601","PMID":"36012096","abstract":"Homebirth is legal and has been regulated by law in Hungary since 2012. Despite the obvious advantages of homebirth, it has not yet been broadly accepted, due to various opinions related to safety and risks associated with giving birth outside of a hospital. Our study aimed at exploring both real maternal and feto-neonatal characteristics associated with Hungarian homebirths. A total of 2997 cases were considered in support of our retrospective cohort study. In the examined period, there was a significant, continual rise in the number of homebirths by a rate of 0.22% on average per year. Aggregated maternal complications (primary uterine inertia, prolonged second stage labour, and third stage haemorrhage) were prevalent among homebirth cases (1.29% vs. 0.72%, p &lt; 0.05) and were associated with an average of 11.77% rate of transfer to a health care institution. On the other hand, the rate of operative (vaginal or caesarean) delivery was 26.31% among institutionalized births. A slightly better Apgar score and relatively high rate (20%) of caesarean deliveries were correlated with institutionalized births (p &lt; 0.05). However, the overall intervention rate was lower among homebirths (0.11% vs. 42.57%) than institutional birth cases (p &lt; 0.001). Overall, homebirth is a reliable option for childbirth for healthy and low-risk mothers with uncomplicated pregnancies, which is reflected in the increasing number of deliveries at home in Hungary. Furthermore, utilizing the experiences of countries where homebirth is a long-established method may further improve the outcome of homebirths in Hungary.","author":[{"dropping-particle":"","family":"Wami","given":"Girma A.","non-dropping-particle":"","parse-names":false,"suffix":""},{"dropping-particle":"","family":"Prémusz","given":"Viktória","non-dropping-particle":"","parse-names":false,"suffix":""},{"dropping-particle":"","family":"Csákány","given":"György M.","non-dropping-particle":"","parse-names":false,"suffix":""},{"dropping-particle":"","family":"Kálmán","given":"Kovács","non-dropping-particle":"","parse-names":false,"suffix":""},{"dropping-particle":"","family":"Vértes","given":"Viola","non-dropping-particle":"","parse-names":false,"suffix":""},{"dropping-particle":"","family":"Tamás","given":"Péter","non-dropping-particle":"","parse-names":false,"suffix":""}],"container-title":"International Journal of Environmental Research and Public Health","id":"ITEM-2","issue":"16","issued":{"date-parts":[["2022","8","1"]]},"page":"1-13","publisher":"MDPI","title":"Characteristics of Homebirth in Hungary: A Retrospective Cohort Study","type":"article-journal","volume":"19"},"uris":["http://www.mendeley.com/documents/?uuid=c4fdc5e4-e2c9-45fb-be79-07d65974a02a"]}],"mendeley":{"formattedCitation":"(7,36)","manualFormatting":"(7, 34)","plainTextFormattedCitation":"(7,36)","previouslyFormattedCitation":"(7,36)"},"properties":{"noteIndex":0},"schema":"https://github.com/citation-style-language/schema/raw/master/csl-citation.json"}</w:instrText>
            </w:r>
            <w:r w:rsidRPr="00C01F2F">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7,</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34)</w:t>
            </w:r>
            <w:r w:rsidRPr="00C01F2F">
              <w:rPr>
                <w:rFonts w:ascii="Times New Roman" w:eastAsia="Arial" w:hAnsi="Times New Roman" w:cs="Times New Roman"/>
                <w:color w:val="000000"/>
                <w:kern w:val="0"/>
                <w:sz w:val="24"/>
                <w:szCs w:val="24"/>
                <w:lang w:val="en-AU" w:eastAsia="en-GB"/>
                <w14:ligatures w14:val="none"/>
              </w:rPr>
              <w:fldChar w:fldCharType="end"/>
            </w:r>
          </w:p>
        </w:tc>
        <w:tc>
          <w:tcPr>
            <w:tcW w:w="1890" w:type="dxa"/>
          </w:tcPr>
          <w:p w14:paraId="43EF2C76"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15/3423</w:t>
            </w:r>
          </w:p>
        </w:tc>
        <w:tc>
          <w:tcPr>
            <w:tcW w:w="1980" w:type="dxa"/>
          </w:tcPr>
          <w:p w14:paraId="49897100"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23/17515</w:t>
            </w:r>
          </w:p>
        </w:tc>
        <w:tc>
          <w:tcPr>
            <w:tcW w:w="2167" w:type="dxa"/>
          </w:tcPr>
          <w:p w14:paraId="38C0E770"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1.37 [0.61, 3.07]</w:t>
            </w:r>
          </w:p>
        </w:tc>
        <w:tc>
          <w:tcPr>
            <w:tcW w:w="893" w:type="dxa"/>
          </w:tcPr>
          <w:p w14:paraId="5B7B96BE"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85</w:t>
            </w:r>
          </w:p>
        </w:tc>
      </w:tr>
      <w:tr w:rsidR="00150AB9" w:rsidRPr="00C01F2F" w14:paraId="77BA1775" w14:textId="77777777" w:rsidTr="004C420C">
        <w:trPr>
          <w:trHeight w:val="97"/>
        </w:trPr>
        <w:tc>
          <w:tcPr>
            <w:tcW w:w="4230" w:type="dxa"/>
          </w:tcPr>
          <w:p w14:paraId="17E1376D" w14:textId="77777777" w:rsidR="00150AB9" w:rsidRPr="00C01F2F" w:rsidRDefault="00150AB9" w:rsidP="004C420C">
            <w:pPr>
              <w:spacing w:line="480" w:lineRule="auto"/>
              <w:rPr>
                <w:rFonts w:ascii="Times New Roman" w:hAnsi="Times New Roman" w:cs="Times New Roman"/>
                <w:b/>
                <w:bCs/>
                <w:sz w:val="24"/>
                <w:szCs w:val="24"/>
              </w:rPr>
            </w:pPr>
            <w:r w:rsidRPr="00C01F2F">
              <w:rPr>
                <w:rFonts w:ascii="Times New Roman" w:hAnsi="Times New Roman" w:cs="Times New Roman"/>
                <w:b/>
                <w:bCs/>
                <w:sz w:val="24"/>
                <w:szCs w:val="24"/>
              </w:rPr>
              <w:t>Low birth weight &lt;2500g or SGA</w:t>
            </w:r>
            <w:r>
              <w:rPr>
                <w:rFonts w:ascii="Times New Roman" w:hAnsi="Times New Roman" w:cs="Times New Roman"/>
                <w:b/>
                <w:bCs/>
                <w:sz w:val="24"/>
                <w:szCs w:val="24"/>
              </w:rPr>
              <w:t xml:space="preserve"> </w:t>
            </w:r>
            <w:r w:rsidRPr="00C01F2F">
              <w:rPr>
                <w:rFonts w:ascii="Times New Roman" w:hAnsi="Times New Roman" w:cs="Times New Roman"/>
                <w:b/>
                <w:bCs/>
                <w:sz w:val="24"/>
                <w:szCs w:val="24"/>
              </w:rPr>
              <w:t>&lt;10%</w:t>
            </w:r>
          </w:p>
        </w:tc>
        <w:tc>
          <w:tcPr>
            <w:tcW w:w="2520" w:type="dxa"/>
          </w:tcPr>
          <w:p w14:paraId="3618002E"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7</w:t>
            </w:r>
          </w:p>
        </w:tc>
        <w:tc>
          <w:tcPr>
            <w:tcW w:w="1890" w:type="dxa"/>
          </w:tcPr>
          <w:p w14:paraId="51CBA54C"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28242/407185</w:t>
            </w:r>
          </w:p>
        </w:tc>
        <w:tc>
          <w:tcPr>
            <w:tcW w:w="1980" w:type="dxa"/>
          </w:tcPr>
          <w:p w14:paraId="0C91447B"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18570/225009</w:t>
            </w:r>
          </w:p>
        </w:tc>
        <w:tc>
          <w:tcPr>
            <w:tcW w:w="2167" w:type="dxa"/>
          </w:tcPr>
          <w:p w14:paraId="3BFCDD6E"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0.84 [0.69, 1.03]</w:t>
            </w:r>
          </w:p>
        </w:tc>
        <w:tc>
          <w:tcPr>
            <w:tcW w:w="893" w:type="dxa"/>
          </w:tcPr>
          <w:p w14:paraId="6EC78805"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46</w:t>
            </w:r>
          </w:p>
        </w:tc>
      </w:tr>
      <w:tr w:rsidR="00150AB9" w:rsidRPr="00C01F2F" w14:paraId="60167C19" w14:textId="77777777" w:rsidTr="004C420C">
        <w:trPr>
          <w:trHeight w:val="97"/>
        </w:trPr>
        <w:tc>
          <w:tcPr>
            <w:tcW w:w="4230" w:type="dxa"/>
          </w:tcPr>
          <w:p w14:paraId="3922D638"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hAnsi="Times New Roman" w:cs="Times New Roman"/>
                <w:sz w:val="24"/>
                <w:szCs w:val="24"/>
              </w:rPr>
              <w:t>Well-Integrated</w:t>
            </w:r>
          </w:p>
        </w:tc>
        <w:tc>
          <w:tcPr>
            <w:tcW w:w="2520" w:type="dxa"/>
          </w:tcPr>
          <w:p w14:paraId="0880FFC8"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 xml:space="preserve">5 </w:t>
            </w:r>
            <w:r w:rsidRPr="00C01F2F">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11/birt.12150","ISSN":"1523536X","PMID":"25613161","abstract":"Background: At 2.2 percent in 2012, the home birth rate in Iceland is the highest in the Nordic countries and has been rising rapidly in the new millennium. The objective of this study was to compare the outcomes of planned home births and planned hospital births in comparable low-risk groups in Iceland. Methods: The study is a retrospective cohort study comparing the total population of 307 planned home births in Iceland in 2005-2009 to a matched 1:3 sample of 921 planned hospital births. Regression analysis, adjusted for confounding variables, was performed for the primary outcome variables. Results: The rate of oxytocin augmentation, epidural analgesia, and postpartum hemorrhage was significantly lower when labor started as a planned home birth. Differences in the rates of other primary outcome variables were not significant. The home birth group had lower rates of operative birth and obstetric anal sphincter injury. The rate of 5-minute Apgar score &lt; 7 was the same in the home and hospital birth groups, but the home birth group had a higher rate of neonatal intensive care unit admission. Intervention and adverse outcome rates in both study groups, including transfer rates, were higher among primiparas than multiparas. Oxytocin augmentation, epidural analgesia, and postpartum hemorrhage rates were significantly interrelated. Conclusions: This study adds to the growing body of evidence that suggests that planned home birth for low-risk women is as safe as planned hospital birth.","author":[{"dropping-particle":"","family":"Halfdansdottir","given":"Berglind","non-dropping-particle":"","parse-names":false,"suffix":""},{"dropping-particle":"","family":"Smarason","given":"Alexander Kr","non-dropping-particle":"","parse-names":false,"suffix":""},{"dropping-particle":"","family":"Olafsdottir","given":"Olof A.","non-dropping-particle":"","parse-names":false,"suffix":""},{"dropping-particle":"","family":"Hildingsson","given":"Ingegerd","non-dropping-particle":"","parse-names":false,"suffix":""},{"dropping-particle":"","family":"Sveinsdottir","given":"Herdis","non-dropping-particle":"","parse-names":false,"suffix":""}],"container-title":"Birth","id":"ITEM-1","issue":"1","issued":{"date-parts":[["2015"]]},"page":"16-26","title":"Outcome of planned home and hospital births among low-risk women in Iceland in 2005-2009: A retrospective cohort study","type":"article-journal","volume":"42"},"uris":["http://www.mendeley.com/documents/?uuid=2bd0094a-8b9a-4043-af3c-7a1d175cb59c"]},{"id":"ITEM-2","itemData":{"DOI":"10.1186/S12884-017-1348-Y/TABLES/4","ISSN":"14712393","PMID":"28595580","abstract":"Background: To compare the mode of delivery between planned home versus planned hospital births and to determine if differences in intervention rates could be interpreted as over- or undertreatment. Methods: Intervention and perinatal mortality rates were obtained for 679,952 low-risk women from the Dutch Perinatal Registry (2000-2007). Intervention was defined as operative vaginal delivery and/or caesarean section. Perinatal mortality was defined as the intrapartum and early neonatal mortality rate up to 7 days postpartum. Besides adjustment for maternal and care factors, we included for additional casemix adjustment: presence of congenital abnormality, small for gestational age, preterm birth, or low Apgar score. The techniques used were nested multiple stepwise logistic regression, and stratified analysis for separate risk groups. An intention-to-treat like analysis was performed. Results: The intervention rate was lower in planned home compared to planned hospital births (10.9% 95% CI 10.8-11.0 vs. 13.8% 95% CI 13.6-13.9). Intended place of birth had significant impact on the likelihood to intervene after adjustment (planned homebirth (OR 0.77 95% CI. 0.75-0.78)). The mortality rate was lower in planned home births (0.15% vs. 0.18%). After adjustment, the interaction term home- intervention was significant (OR1.51 95% CI 1.25-1.84). In risk groups, a higher perinatal mortality rate was observed in planned home births. Conclusions: The potential presence of over- or under treatment as expressed by adjusted perinatal mortality differs per risk group. In planned home births especially multiparous women showed universally lower intervention rates. However, the benefit of substantially fewer interventions in the planned home group seems to be counterbalanced by substantially increased mortality if intervention occurs.","author":[{"dropping-particle":"","family":"Kooy","given":"Jacoba","non-dropping-particle":"","parse-names":false,"suffix":""},{"dropping-particle":"","family":"Birnie","given":"Erwin","non-dropping-particle":"","parse-names":false,"suffix":""},{"dropping-particle":"","family":"Denktas","given":"Semiha","non-dropping-particle":"","parse-names":false,"suffix":""},{"dropping-particle":"","family":"Steegers","given":"Eric A.P.","non-dropping-particle":"","parse-names":false,"suffix":""},{"dropping-particle":"","family":"Bonsel","given":"Gouke J.","non-dropping-particle":"","parse-names":false,"suffix":""}],"container-title":"BMC Pregnancy and Childbirth","id":"ITEM-2","issue":"1","issued":{"date-parts":[["2017","6","8"]]},"page":"1-11","publisher":"BioMed Central Ltd.","title":"Planned home compared with planned hospital births: Mode of delivery and Perinatal mortality rates, an observational study","type":"article-journal","volume":"17"},"uris":["http://www.mendeley.com/documents/?uuid=86cd6207-3624-4875-b256-a56a89897af6"]},{"id":"ITEM-3","itemData":{"DOI":"10.1186/s12884-020-03204-3","ISBN":"1288402003204","ISSN":"14712393","PMID":"32894082","abstract":"Background: The maternity care system in the Netherlands is well known for its support of community-based midwifery. However, regular midwifery practices typically do not offer caseload midwifery care - one-to-one continuity of care throughout pregnancy and birth. Because we know very little about the outcomes for women receiving caseload care in the Netherlands, we compared caseload care with regular midwife-led care, looking at maternal and perinatal outcomes, including antenatal and intrapartum referrals to secondary (i.e., obstetrician-led) care. Methods: We selected 657 women in caseload care and 1954 matched controls (women in regular midwife-led care) from all women registered in the Dutch Perinatal Registry (Perined) who gave birth in 2015. To be eligible for selection the women had to be in midwife-led antenatal care beyond 28 gestational weeks. Each woman in caseload care was matched with three women in regular midwife-led care, using parity, maternal age, background (Dutch or non-Dutch) and region. These two cohorts were compared for referral rates, mode of birth, and other maternal and perinatal outcomes. Results: In caseload midwifery care, 46.9% of women were referred to obstetrician-led care (24.2% antenatally and 22.8% in the intrapartum period). In the matched cohort, 65.7% were referred (37.4% antenatally and 28.3% in the intrapartum period). In caseload care, 84.0% experienced a spontaneous vaginal birth versus 77.0% in regular midwife-led care. These patterns were observed for both nulliparous and multiparous women. Women in caseload care had fewer inductions of labour (13.2% vs 21.0%), more homebirths (39.4% vs 16.1%) and less perineal damage (intact perineum: 41.3% vs 28.2%). The incidence of perinatal mortality and a low Apgar score was low in both groups. Conclusions: We found that when compared to regular midwife-led care, caseload midwifery care in the Netherlands is associated with a lower referral rate to obstetrician-led care - both antenatally and in the intrapartum period - and a higher spontaneous vaginal birth rate, with similar perinatal safety. The challenge is to include this model as part of the current effort to improve the quality of Dutch maternity care, making caseload care available and affordable for more women.","author":[{"dropping-particle":"","family":"Offerhaus","given":"Pien","non-dropping-particle":"","parse-names":false,"suffix":""},{"dropping-particle":"","family":"Jans","given":"Suze","non-dropping-particle":"","parse-names":false,"suffix":""},{"dropping-particle":"","family":"Hukkelhoven","given":"Chantal","non-dropping-particle":"","parse-names":false,"suffix":""},{"dropping-particle":"","family":"Vries","given":"Raymond","non-dropping-particle":"De","parse-names":false,"suffix":""},{"dropping-particle":"","family":"Nieuwenhuijze","given":"Marianne","non-dropping-particle":"","parse-names":false,"suffix":""}],"container-title":"BMC Pregnancy and Childbirth","id":"ITEM-3","issue":"1","issued":{"date-parts":[["2020"]]},"page":"1-11","publisher":"BMC Pregnancy and Childbirth","title":"Women's characteristics and care outcomes of caseload midwifery care in the Netherlands: A retrospective cohort study","type":"article-journal","volume":"20"},"uris":["http://www.mendeley.com/documents/?uuid=95f8e48d-7fee-4b35-a581-338b005c4d66"]},{"id":"ITEM-4","itemData":{"DOI":"10.1186/s40064-016-2306-2","ISSN":"21931801","abstract":"Objectives: The claimed advantages of home deliveries, including fewer medical interventions, are potentially counter balanced by the small additional risk on perinatal adverse outcome compared to hospital deliveries in low risk women. Homelike birth centres have been proposed a new setting for low risk women combining the advantages of home and hospital, resulting in lower intervention rates with equal safety. This paper addresses whether the introduction of a midwife-led birth centre adjacent to the hospital combines the advantages of home and hospital deliveries. Additionally, we investigate whether the introduction of a midwife-led birth centre leads to a different risk selection of women planning their delivery either at home, at the hospital or at the birth centre. Methods: Anonymized data, between January 2007 and June 2012, was collected from the four participating midwife practices. Women (n = 5558) were categorized according to intended place of birth. Women’s characteristics and pregnancy outcomes were compared between the period before and after its introduction using Chi square and Fisher’s Exact tests. Direct and indirect standardized rates were calculated for different outcomes [(1) intrapartum and neonatal mortality (&lt;24 h), (2) composite outcome of neonatal morbidities, (3) composite outcome of maternal morbidities, and (4) medical intervention], taking the period before introduction as reference. Results: After the introduction of the birth centre a different risk selection was observed. Women’s characteristics were most unfavourable for intended birth centre births. Additionally, an higher neonatal risk load was seen within these women. After its introduction neonatal morbidities decreased (5.0 vs. 3.8 %) and maternal morbidities decreased (8.3 vs. 7.3 %). Interventions were about equal. Direct and indirect standardization provided similar results. Conclusion: Neonatal morbidity and maternal morbidity tended to decrease, while overall intervention rates were unaffected. The introduction of the midwife-led birth centre seems to benefit the outcome of midwife-led deliveries. We interpret this change by the redistribution of the higher risk women among the low risk population intending birth at the birth centre instead of home.","author":[{"dropping-particle":"","family":"Kooy","given":"Jacoba","non-dropping-particle":"van der","parse-names":false,"suffix":""},{"dropping-particle":"","family":"Graaf","given":"Johanna P.","non-dropping-particle":"de","parse-names":false,"suffix":""},{"dropping-particle":"","family":"Birnie","given":"Doctor Erwin","non-dropping-particle":"","parse-names":false,"suffix":""},{"dropping-particle":"","family":"Denktas","given":"Semiha","non-dropping-particle":"","parse-names":false,"suffix":""},{"dropping-particle":"","family":"Steegers","given":"Eric A.P.","non-dropping-particle":"","parse-names":false,"suffix":""},{"dropping-particle":"","family":"Bonsel","given":"Gouke J.","non-dropping-particle":"","parse-names":false,"suffix":""}],"container-title":"SpringerPlus","id":"ITEM-4","issue":"1","issued":{"date-parts":[["2016"]]},"publisher":"Springer International Publishing","title":"Different settings of place of midwife-led birth: evaluation of a midwife-led birth centre","type":"article-journal","volume":"5"},"uris":["http://www.mendeley.com/documents/?uuid=92d6596d-628c-4f85-85c0-32d259d828dc"]}],"mendeley":{"formattedCitation":"(15,26,32,33)","manualFormatting":"(20, 21, 26, 32)","plainTextFormattedCitation":"(15,26,32,33)","previouslyFormattedCitation":"(15,26,32,33)"},"properties":{"noteIndex":0},"schema":"https://github.com/citation-style-language/schema/raw/master/csl-citation.json"}</w:instrText>
            </w:r>
            <w:r w:rsidRPr="00C01F2F">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20,</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1,</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6,</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32)</w:t>
            </w:r>
            <w:r w:rsidRPr="00C01F2F">
              <w:rPr>
                <w:rFonts w:ascii="Times New Roman" w:eastAsia="Arial" w:hAnsi="Times New Roman" w:cs="Times New Roman"/>
                <w:color w:val="000000"/>
                <w:kern w:val="0"/>
                <w:sz w:val="24"/>
                <w:szCs w:val="24"/>
                <w:lang w:val="en-AU" w:eastAsia="en-GB"/>
                <w14:ligatures w14:val="none"/>
              </w:rPr>
              <w:fldChar w:fldCharType="end"/>
            </w:r>
          </w:p>
        </w:tc>
        <w:tc>
          <w:tcPr>
            <w:tcW w:w="1890" w:type="dxa"/>
          </w:tcPr>
          <w:p w14:paraId="57E1628A"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28105/404545</w:t>
            </w:r>
          </w:p>
        </w:tc>
        <w:tc>
          <w:tcPr>
            <w:tcW w:w="1980" w:type="dxa"/>
          </w:tcPr>
          <w:p w14:paraId="7C8E1B86"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18503/223553</w:t>
            </w:r>
          </w:p>
        </w:tc>
        <w:tc>
          <w:tcPr>
            <w:tcW w:w="2167" w:type="dxa"/>
          </w:tcPr>
          <w:p w14:paraId="72C2EA40"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0.84 [0.75, 0.93]</w:t>
            </w:r>
          </w:p>
        </w:tc>
        <w:tc>
          <w:tcPr>
            <w:tcW w:w="893" w:type="dxa"/>
          </w:tcPr>
          <w:p w14:paraId="3AA17BC8"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9</w:t>
            </w:r>
          </w:p>
        </w:tc>
      </w:tr>
      <w:tr w:rsidR="00150AB9" w:rsidRPr="00C01F2F" w14:paraId="27D65B5D" w14:textId="77777777" w:rsidTr="004C420C">
        <w:trPr>
          <w:trHeight w:val="107"/>
        </w:trPr>
        <w:tc>
          <w:tcPr>
            <w:tcW w:w="4230" w:type="dxa"/>
          </w:tcPr>
          <w:p w14:paraId="59A3C01E"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hAnsi="Times New Roman" w:cs="Times New Roman"/>
                <w:sz w:val="24"/>
                <w:szCs w:val="24"/>
              </w:rPr>
              <w:t>Less-well integrated</w:t>
            </w:r>
          </w:p>
        </w:tc>
        <w:tc>
          <w:tcPr>
            <w:tcW w:w="2520" w:type="dxa"/>
          </w:tcPr>
          <w:p w14:paraId="7A0E3475"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 xml:space="preserve">2 </w:t>
            </w:r>
            <w:r w:rsidRPr="00C01F2F">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3390/ijerph191610461","ISSN":"16604601","PMID":"36012096","abstract":"Homebirth is legal and has been regulated by law in Hungary since 2012. Despite the obvious advantages of homebirth, it has not yet been broadly accepted, due to various opinions related to safety and risks associated with giving birth outside of a hospital. Our study aimed at exploring both real maternal and feto-neonatal characteristics associated with Hungarian homebirths. A total of 2997 cases were considered in support of our retrospective cohort study. In the examined period, there was a significant, continual rise in the number of homebirths by a rate of 0.22% on average per year. Aggregated maternal complications (primary uterine inertia, prolonged second stage labour, and third stage haemorrhage) were prevalent among homebirth cases (1.29% vs. 0.72%, p &lt; 0.05) and were associated with an average of 11.77% rate of transfer to a health care institution. On the other hand, the rate of operative (vaginal or caesarean) delivery was 26.31% among institutionalized births. A slightly better Apgar score and relatively high rate (20%) of caesarean deliveries were correlated with institutionalized births (p &lt; 0.05). However, the overall intervention rate was lower among homebirths (0.11% vs. 42.57%) than institutional birth cases (p &lt; 0.001). Overall, homebirth is a reliable option for childbirth for healthy and low-risk mothers with uncomplicated pregnancies, which is reflected in the increasing number of deliveries at home in Hungary. Furthermore, utilizing the experiences of countries where homebirth is a long-established method may further improve the outcome of homebirths in Hungary.","author":[{"dropping-particle":"","family":"Wami","given":"Girma A.","non-dropping-particle":"","parse-names":false,"suffix":""},{"dropping-particle":"","family":"Prémusz","given":"Viktória","non-dropping-particle":"","parse-names":false,"suffix":""},{"dropping-particle":"","family":"Csákány","given":"György M.","non-dropping-particle":"","parse-names":false,"suffix":""},{"dropping-particle":"","family":"Kálmán","given":"Kovács","non-dropping-particle":"","parse-names":false,"suffix":""},{"dropping-particle":"","family":"Vértes","given":"Viola","non-dropping-particle":"","parse-names":false,"suffix":""},{"dropping-particle":"","family":"Tamás","given":"Péter","non-dropping-particle":"","parse-names":false,"suffix":""}],"container-title":"International Journal of Environmental Research and Public Health","id":"ITEM-1","issue":"16","issued":{"date-parts":[["2022","8","1"]]},"page":"1-13","publisher":"MDPI","title":"Characteristics of Homebirth in Hungary: A Retrospective Cohort Study","type":"article-journal","volume":"19"},"uris":["http://www.mendeley.com/documents/?uuid=c4fdc5e4-e2c9-45fb-be79-07d65974a02a"]},{"id":"ITEM-2","itemData":{"DOI":"10.3390/ijerph17082718","ISSN":"16604601","PMID":"32326549","abstract":"Background: The present observational study aimed to describe women and delivery characteristics and early birth outcomes according to planned out-of-hospital delivery and to compare this information with comparable planned in-hospital deliveries. Methods: 1099 healthy low-risk women who delivered out-of-hospital between 2014 to 2018, with a gestational age of 37–42 completed weeks of pregnancy, with single, vertex babies whose birth was expected to be vaginal and spontaneous were enrolled. Moreover, a case-control study was designed comparing characteristics of these births to a matched 1:5 sample. Results: living in a medium city (RR 1.81, 95% CI 1.19–2.74), being multiparous (RR 1.66, CI 1.09–2.51), having the first child at ≥35 years old (RR 1.84, CI 1.02–3.33), not working (RR 1.77, CI 1.06–2.96), not being omnivorous (RR 1.80, CI 1.08–3.00), and not smoking (RR 2.53, CI 1.06–6.07) were all related to an increased chance of delivering at home compared to in a freestanding midwifery unit. The significant factors in choosing to give birth out-of-hospital instead of in-hospital were living in a large or medium city (OR 2.20; 1.75–2.77; OR 2.41; 1.93–3.02) and having a secondary or higher level of education (OR &gt; 2 for both parents). Within the first week of delivery, 6 of 1099 mothers and 19 of 1099 neonates were hospitalized. Conclusions: out-of-hospital births in women with low-risk pregnancies is a possible option that needs to be planned, monitored, regulated, and evaluated according to healthcare control systems in order to work, as in hospitals, for the safest and most effective care to a mother and her neonate(s).","author":[{"dropping-particle":"","family":"Campiotti","given":"Marta","non-dropping-particle":"","parse-names":false,"suffix":""},{"dropping-particle":"","family":"Campi","given":"Rita","non-dropping-particle":"","parse-names":false,"suffix":""},{"dropping-particle":"","family":"Zanetti","given":"Michele","non-dropping-particle":"","parse-names":false,"suffix":""},{"dropping-particle":"","family":"Olivieri","given":"Paola","non-dropping-particle":"","parse-names":false,"suffix":""},{"dropping-particle":"","family":"Faggianelli","given":"Alice","non-dropping-particle":"","parse-names":false,"suffix":""},{"dropping-particle":"","family":"Bonati","given":"Maurizio","non-dropping-particle":"","parse-names":false,"suffix":""}],"container-title":"International Journal of Environmental Research and Public Health","id":"ITEM-2","issue":"8","issued":{"date-parts":[["2020"]]},"title":"Low-risk planned out-of-hospital births: Characteristics and perinatal outcomes in different italian birth settings","type":"article-journal","volume":"17"},"uris":["http://www.mendeley.com/documents/?uuid=7fff1ef8-3c17-43c1-9f31-48bf6edde5e0"]}],"mendeley":{"formattedCitation":"(7,37)","manualFormatting":"(7, 33)","plainTextFormattedCitation":"(7,37)","previouslyFormattedCitation":"(7,37)"},"properties":{"noteIndex":0},"schema":"https://github.com/citation-style-language/schema/raw/master/csl-citation.json"}</w:instrText>
            </w:r>
            <w:r w:rsidRPr="00C01F2F">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7,</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33)</w:t>
            </w:r>
            <w:r w:rsidRPr="00C01F2F">
              <w:rPr>
                <w:rFonts w:ascii="Times New Roman" w:eastAsia="Arial" w:hAnsi="Times New Roman" w:cs="Times New Roman"/>
                <w:color w:val="000000"/>
                <w:kern w:val="0"/>
                <w:sz w:val="24"/>
                <w:szCs w:val="24"/>
                <w:lang w:val="en-AU" w:eastAsia="en-GB"/>
                <w14:ligatures w14:val="none"/>
              </w:rPr>
              <w:fldChar w:fldCharType="end"/>
            </w:r>
          </w:p>
        </w:tc>
        <w:tc>
          <w:tcPr>
            <w:tcW w:w="1890" w:type="dxa"/>
          </w:tcPr>
          <w:p w14:paraId="0DFF6C7C"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137/2640</w:t>
            </w:r>
          </w:p>
        </w:tc>
        <w:tc>
          <w:tcPr>
            <w:tcW w:w="1980" w:type="dxa"/>
          </w:tcPr>
          <w:p w14:paraId="1AF18DD1"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67/1456</w:t>
            </w:r>
          </w:p>
        </w:tc>
        <w:tc>
          <w:tcPr>
            <w:tcW w:w="2167" w:type="dxa"/>
          </w:tcPr>
          <w:p w14:paraId="3FDA4A51"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0.73 [0.31, 1.70]</w:t>
            </w:r>
          </w:p>
        </w:tc>
        <w:tc>
          <w:tcPr>
            <w:tcW w:w="893" w:type="dxa"/>
          </w:tcPr>
          <w:p w14:paraId="3461D287"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85</w:t>
            </w:r>
          </w:p>
        </w:tc>
      </w:tr>
      <w:tr w:rsidR="00150AB9" w:rsidRPr="00C01F2F" w14:paraId="20ECF490" w14:textId="77777777" w:rsidTr="004C420C">
        <w:trPr>
          <w:trHeight w:val="97"/>
        </w:trPr>
        <w:tc>
          <w:tcPr>
            <w:tcW w:w="4230" w:type="dxa"/>
          </w:tcPr>
          <w:p w14:paraId="657BBBDA" w14:textId="77777777" w:rsidR="00150AB9" w:rsidRPr="00C01F2F" w:rsidRDefault="00150AB9" w:rsidP="004C420C">
            <w:pPr>
              <w:spacing w:line="480" w:lineRule="auto"/>
              <w:rPr>
                <w:rFonts w:ascii="Times New Roman" w:hAnsi="Times New Roman" w:cs="Times New Roman"/>
                <w:b/>
                <w:bCs/>
                <w:sz w:val="24"/>
                <w:szCs w:val="24"/>
              </w:rPr>
            </w:pPr>
            <w:r w:rsidRPr="00C01F2F">
              <w:rPr>
                <w:rFonts w:ascii="Times New Roman" w:hAnsi="Times New Roman" w:cs="Times New Roman"/>
                <w:b/>
                <w:bCs/>
                <w:sz w:val="24"/>
                <w:szCs w:val="24"/>
              </w:rPr>
              <w:t>Large birth weight ≥4000g or LGA</w:t>
            </w:r>
            <w:r>
              <w:rPr>
                <w:rFonts w:ascii="Times New Roman" w:hAnsi="Times New Roman" w:cs="Times New Roman"/>
                <w:b/>
                <w:bCs/>
                <w:sz w:val="24"/>
                <w:szCs w:val="24"/>
              </w:rPr>
              <w:t xml:space="preserve"> </w:t>
            </w:r>
            <w:r w:rsidRPr="00C01F2F">
              <w:rPr>
                <w:rFonts w:ascii="Times New Roman" w:hAnsi="Times New Roman" w:cs="Times New Roman"/>
                <w:b/>
                <w:bCs/>
                <w:sz w:val="24"/>
                <w:szCs w:val="24"/>
              </w:rPr>
              <w:t>&gt;90%</w:t>
            </w:r>
          </w:p>
        </w:tc>
        <w:tc>
          <w:tcPr>
            <w:tcW w:w="2520" w:type="dxa"/>
          </w:tcPr>
          <w:p w14:paraId="56E27575"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3</w:t>
            </w:r>
          </w:p>
        </w:tc>
        <w:tc>
          <w:tcPr>
            <w:tcW w:w="1890" w:type="dxa"/>
          </w:tcPr>
          <w:p w14:paraId="48C0EC7C"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844/2675</w:t>
            </w:r>
          </w:p>
        </w:tc>
        <w:tc>
          <w:tcPr>
            <w:tcW w:w="1980" w:type="dxa"/>
          </w:tcPr>
          <w:p w14:paraId="2C3D28DD"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444/3341</w:t>
            </w:r>
          </w:p>
        </w:tc>
        <w:tc>
          <w:tcPr>
            <w:tcW w:w="2167" w:type="dxa"/>
          </w:tcPr>
          <w:p w14:paraId="41557BA1"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1.41 [0.83, 2.40]</w:t>
            </w:r>
          </w:p>
        </w:tc>
        <w:tc>
          <w:tcPr>
            <w:tcW w:w="893" w:type="dxa"/>
          </w:tcPr>
          <w:p w14:paraId="0774A50F"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79</w:t>
            </w:r>
          </w:p>
        </w:tc>
      </w:tr>
      <w:tr w:rsidR="00150AB9" w:rsidRPr="00C01F2F" w14:paraId="2ACCF7C7" w14:textId="77777777" w:rsidTr="004C420C">
        <w:trPr>
          <w:trHeight w:val="97"/>
        </w:trPr>
        <w:tc>
          <w:tcPr>
            <w:tcW w:w="4230" w:type="dxa"/>
          </w:tcPr>
          <w:p w14:paraId="3D6EF00F"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hAnsi="Times New Roman" w:cs="Times New Roman"/>
                <w:sz w:val="24"/>
                <w:szCs w:val="24"/>
              </w:rPr>
              <w:lastRenderedPageBreak/>
              <w:t>Well-Integrated</w:t>
            </w:r>
          </w:p>
        </w:tc>
        <w:tc>
          <w:tcPr>
            <w:tcW w:w="2520" w:type="dxa"/>
          </w:tcPr>
          <w:p w14:paraId="63FC4EAE"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 xml:space="preserve">2 </w:t>
            </w:r>
            <w:r w:rsidRPr="00C01F2F">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86/s12884-020-03204-3","ISBN":"1288402003204","ISSN":"14712393","PMID":"32894082","abstract":"Background: The maternity care system in the Netherlands is well known for its support of community-based midwifery. However, regular midwifery practices typically do not offer caseload midwifery care - one-to-one continuity of care throughout pregnancy and birth. Because we know very little about the outcomes for women receiving caseload care in the Netherlands, we compared caseload care with regular midwife-led care, looking at maternal and perinatal outcomes, including antenatal and intrapartum referrals to secondary (i.e., obstetrician-led) care. Methods: We selected 657 women in caseload care and 1954 matched controls (women in regular midwife-led care) from all women registered in the Dutch Perinatal Registry (Perined) who gave birth in 2015. To be eligible for selection the women had to be in midwife-led antenatal care beyond 28 gestational weeks. Each woman in caseload care was matched with three women in regular midwife-led care, using parity, maternal age, background (Dutch or non-Dutch) and region. These two cohorts were compared for referral rates, mode of birth, and other maternal and perinatal outcomes. Results: In caseload midwifery care, 46.9% of women were referred to obstetrician-led care (24.2% antenatally and 22.8% in the intrapartum period). In the matched cohort, 65.7% were referred (37.4% antenatally and 28.3% in the intrapartum period). In caseload care, 84.0% experienced a spontaneous vaginal birth versus 77.0% in regular midwife-led care. These patterns were observed for both nulliparous and multiparous women. Women in caseload care had fewer inductions of labour (13.2% vs 21.0%), more homebirths (39.4% vs 16.1%) and less perineal damage (intact perineum: 41.3% vs 28.2%). The incidence of perinatal mortality and a low Apgar score was low in both groups. Conclusions: We found that when compared to regular midwife-led care, caseload midwifery care in the Netherlands is associated with a lower referral rate to obstetrician-led care - both antenatally and in the intrapartum period - and a higher spontaneous vaginal birth rate, with similar perinatal safety. The challenge is to include this model as part of the current effort to improve the quality of Dutch maternity care, making caseload care available and affordable for more women.","author":[{"dropping-particle":"","family":"Offerhaus","given":"Pien","non-dropping-particle":"","parse-names":false,"suffix":""},{"dropping-particle":"","family":"Jans","given":"Suze","non-dropping-particle":"","parse-names":false,"suffix":""},{"dropping-particle":"","family":"Hukkelhoven","given":"Chantal","non-dropping-particle":"","parse-names":false,"suffix":""},{"dropping-particle":"","family":"Vries","given":"Raymond","non-dropping-particle":"De","parse-names":false,"suffix":""},{"dropping-particle":"","family":"Nieuwenhuijze","given":"Marianne","non-dropping-particle":"","parse-names":false,"suffix":""}],"container-title":"BMC Pregnancy and Childbirth","id":"ITEM-1","issue":"1","issued":{"date-parts":[["2020"]]},"page":"1-11","publisher":"BMC Pregnancy and Childbirth","title":"Women's characteristics and care outcomes of caseload midwifery care in the Netherlands: A retrospective cohort study","type":"article-journal","volume":"20"},"uris":["http://www.mendeley.com/documents/?uuid=95f8e48d-7fee-4b35-a581-338b005c4d66"]},{"id":"ITEM-2","itemData":{"DOI":"10.1186/s12884-015-0455-x","ISSN":"14712393","PMID":"25884308","abstract":"Background: Most studies on birth settings investigate the association between planned place of birth at the start of labor and birth outcomes and intervention rates. To optimize maternity care it also is important to pay attention to the entire process of pregnancy and childbirth. This study explores the association between the initial preferred place of birth and model of care, and the course of pregnancy and labor in low-risk nulliparous women in the Netherlands. Methods: As part of a Dutch prospective cohort study (2007-2011), we compared medical indications during pregnancy and birth outcomes of 576 women who initially preferred a home birth (n = 226), a midwife-led hospital birth (n = 168) or an obstetrician-led hospital birth (n = 182). Data were obtained by a questionnaire before 20 weeks of gestation and by medical records. Analyses were performed according to the initial preferred place of birth. Results: Low-risk nulliparous women who preferred a home birth with midwife-led care were less likely to be diagnosed with a medical indication during pregnancy compared to women who preferred a birth with obstetrician-led care (OR 0.41 95% CI 0.25-0.66). Preferring a birth with midwife-led care - both at home and in hospital - was associated with lower odds of induced labor (OR 0.51 95% CI 0.28-0.95 respectively OR 0.42 95% CI 0.21-0.85) and epidural analgesia (OR 0.32 95% CI 0.18-0.56 respectively OR 0.34 95% CI 0.19-0.62) compared to preferring a birth with obstetrician-led care. In addition, women who preferred a home birth were less likely to experience augmentation of labor (OR 0.54 95% CI 0.32-0.93) and narcotic analgesia (OR 0.41 95% CI 0.21-0.79) compared to women who preferred a birth with obstetrician-led care. We observed no significant association between preferred place of birth and mode of birth. Conclusions: Nulliparous women who initially preferred a home birth were less likely to be diagnosed with a medical indication during pregnancy. Women who initially preferred a birth with midwife-led care - both at home and in hospital - experienced lower rates of interventions during labor. Although some differences can be attributed to the model of care, we suggest that characteristics and attitudes of women themselves also play an important role.","author":[{"dropping-particle":"","family":"Haaren-ten Haken","given":"Tamar M.","non-dropping-particle":"van","parse-names":false,"suffix":""},{"dropping-particle":"","family":"Hendrix","given":"Marijke","non-dropping-particle":"","parse-names":false,"suffix":""},{"dropping-particle":"","family":"Smits","given":"Luc J.","non-dropping-particle":"","parse-names":false,"suffix":""},{"dropping-particle":"","family":"Nieuwenhuijze","given":"Marianne J.","non-dropping-particle":"","parse-names":false,"suffix":""},{"dropping-particle":"","family":"Severens","given":"Johan L.","non-dropping-particle":"","parse-names":false,"suffix":""},{"dropping-particle":"","family":"Vries","given":"Raymond G.","non-dropping-particle":"de","parse-names":false,"suffix":""},{"dropping-particle":"","family":"Nijhuis","given":"Jan G.","non-dropping-particle":"","parse-names":false,"suffix":""}],"container-title":"BMC Pregnancy and Childbirth","id":"ITEM-2","issue":"1","issued":{"date-parts":[["2015"]]},"page":"1-9","title":"The influence of preferred place of birth on the course of pregnancy and labor among healthy nulliparous women: A prospective cohort study","type":"article-journal","volume":"15"},"uris":["http://www.mendeley.com/documents/?uuid=f7d2d825-8ab1-40b9-9e8d-d6ff6523378d"]}],"mendeley":{"formattedCitation":"(26,27)","manualFormatting":"(21, 22)","plainTextFormattedCitation":"(26,27)","previouslyFormattedCitation":"(26,27)"},"properties":{"noteIndex":0},"schema":"https://github.com/citation-style-language/schema/raw/master/csl-citation.json"}</w:instrText>
            </w:r>
            <w:r w:rsidRPr="00C01F2F">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21,</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2)</w:t>
            </w:r>
            <w:r w:rsidRPr="00C01F2F">
              <w:rPr>
                <w:rFonts w:ascii="Times New Roman" w:eastAsia="Arial" w:hAnsi="Times New Roman" w:cs="Times New Roman"/>
                <w:color w:val="000000"/>
                <w:kern w:val="0"/>
                <w:sz w:val="24"/>
                <w:szCs w:val="24"/>
                <w:lang w:val="en-AU" w:eastAsia="en-GB"/>
                <w14:ligatures w14:val="none"/>
              </w:rPr>
              <w:fldChar w:fldCharType="end"/>
            </w:r>
          </w:p>
        </w:tc>
        <w:tc>
          <w:tcPr>
            <w:tcW w:w="1890" w:type="dxa"/>
          </w:tcPr>
          <w:p w14:paraId="6163643E"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46/883</w:t>
            </w:r>
          </w:p>
        </w:tc>
        <w:tc>
          <w:tcPr>
            <w:tcW w:w="1980" w:type="dxa"/>
          </w:tcPr>
          <w:p w14:paraId="3D09821B"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94/2136</w:t>
            </w:r>
          </w:p>
        </w:tc>
        <w:tc>
          <w:tcPr>
            <w:tcW w:w="2167" w:type="dxa"/>
          </w:tcPr>
          <w:p w14:paraId="30D108A5"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1.04 [0.71, 1.53]</w:t>
            </w:r>
          </w:p>
        </w:tc>
        <w:tc>
          <w:tcPr>
            <w:tcW w:w="893" w:type="dxa"/>
          </w:tcPr>
          <w:p w14:paraId="5E457CAE"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0</w:t>
            </w:r>
          </w:p>
        </w:tc>
      </w:tr>
      <w:tr w:rsidR="00150AB9" w:rsidRPr="00C01F2F" w14:paraId="19A0D66F" w14:textId="77777777" w:rsidTr="004C420C">
        <w:trPr>
          <w:trHeight w:val="107"/>
        </w:trPr>
        <w:tc>
          <w:tcPr>
            <w:tcW w:w="4230" w:type="dxa"/>
          </w:tcPr>
          <w:p w14:paraId="144A5B99"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hAnsi="Times New Roman" w:cs="Times New Roman"/>
                <w:sz w:val="24"/>
                <w:szCs w:val="24"/>
              </w:rPr>
              <w:t>Less-well integrated</w:t>
            </w:r>
          </w:p>
        </w:tc>
        <w:tc>
          <w:tcPr>
            <w:tcW w:w="2520" w:type="dxa"/>
          </w:tcPr>
          <w:p w14:paraId="03A8A8F2"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 xml:space="preserve">1 </w:t>
            </w:r>
            <w:r w:rsidRPr="00C01F2F">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3390/ijerph191610461","ISSN":"16604601","PMID":"36012096","abstract":"Homebirth is legal and has been regulated by law in Hungary since 2012. Despite the obvious advantages of homebirth, it has not yet been broadly accepted, due to various opinions related to safety and risks associated with giving birth outside of a hospital. Our study aimed at exploring both real maternal and feto-neonatal characteristics associated with Hungarian homebirths. A total of 2997 cases were considered in support of our retrospective cohort study. In the examined period, there was a significant, continual rise in the number of homebirths by a rate of 0.22% on average per year. Aggregated maternal complications (primary uterine inertia, prolonged second stage labour, and third stage haemorrhage) were prevalent among homebirth cases (1.29% vs. 0.72%, p &lt; 0.05) and were associated with an average of 11.77% rate of transfer to a health care institution. On the other hand, the rate of operative (vaginal or caesarean) delivery was 26.31% among institutionalized births. A slightly better Apgar score and relatively high rate (20%) of caesarean deliveries were correlated with institutionalized births (p &lt; 0.05). However, the overall intervention rate was lower among homebirths (0.11% vs. 42.57%) than institutional birth cases (p &lt; 0.001). Overall, homebirth is a reliable option for childbirth for healthy and low-risk mothers with uncomplicated pregnancies, which is reflected in the increasing number of deliveries at home in Hungary. Furthermore, utilizing the experiences of countries where homebirth is a long-established method may further improve the outcome of homebirths in Hungary.","author":[{"dropping-particle":"","family":"Wami","given":"Girma A.","non-dropping-particle":"","parse-names":false,"suffix":""},{"dropping-particle":"","family":"Prémusz","given":"Viktória","non-dropping-particle":"","parse-names":false,"suffix":""},{"dropping-particle":"","family":"Csákány","given":"György M.","non-dropping-particle":"","parse-names":false,"suffix":""},{"dropping-particle":"","family":"Kálmán","given":"Kovács","non-dropping-particle":"","parse-names":false,"suffix":""},{"dropping-particle":"","family":"Vértes","given":"Viola","non-dropping-particle":"","parse-names":false,"suffix":""},{"dropping-particle":"","family":"Tamás","given":"Péter","non-dropping-particle":"","parse-names":false,"suffix":""}],"container-title":"International Journal of Environmental Research and Public Health","id":"ITEM-1","issue":"16","issued":{"date-parts":[["2022","8","1"]]},"page":"1-13","publisher":"MDPI","title":"Characteristics of Homebirth in Hungary: A Retrospective Cohort Study","type":"article-journal","volume":"19"},"uris":["http://www.mendeley.com/documents/?uuid=c4fdc5e4-e2c9-45fb-be79-07d65974a02a"]}],"mendeley":{"formattedCitation":"(7)","plainTextFormattedCitation":"(7)","previouslyFormattedCitation":"(7)"},"properties":{"noteIndex":0},"schema":"https://github.com/citation-style-language/schema/raw/master/csl-citation.json"}</w:instrText>
            </w:r>
            <w:r w:rsidRPr="00C01F2F">
              <w:rPr>
                <w:rFonts w:ascii="Times New Roman" w:eastAsia="Arial" w:hAnsi="Times New Roman" w:cs="Times New Roman"/>
                <w:color w:val="000000"/>
                <w:kern w:val="0"/>
                <w:sz w:val="24"/>
                <w:szCs w:val="24"/>
                <w:lang w:val="en-AU" w:eastAsia="en-GB"/>
                <w14:ligatures w14:val="none"/>
              </w:rPr>
              <w:fldChar w:fldCharType="separate"/>
            </w:r>
            <w:r w:rsidRPr="00654020">
              <w:rPr>
                <w:rFonts w:ascii="Times New Roman" w:eastAsia="Arial" w:hAnsi="Times New Roman" w:cs="Times New Roman"/>
                <w:noProof/>
                <w:color w:val="000000"/>
                <w:kern w:val="0"/>
                <w:sz w:val="24"/>
                <w:szCs w:val="24"/>
                <w:lang w:val="en-AU" w:eastAsia="en-GB"/>
                <w14:ligatures w14:val="none"/>
              </w:rPr>
              <w:t>(7)</w:t>
            </w:r>
            <w:r w:rsidRPr="00C01F2F">
              <w:rPr>
                <w:rFonts w:ascii="Times New Roman" w:eastAsia="Arial" w:hAnsi="Times New Roman" w:cs="Times New Roman"/>
                <w:color w:val="000000"/>
                <w:kern w:val="0"/>
                <w:sz w:val="24"/>
                <w:szCs w:val="24"/>
                <w:lang w:val="en-AU" w:eastAsia="en-GB"/>
                <w14:ligatures w14:val="none"/>
              </w:rPr>
              <w:fldChar w:fldCharType="end"/>
            </w:r>
          </w:p>
        </w:tc>
        <w:tc>
          <w:tcPr>
            <w:tcW w:w="1890" w:type="dxa"/>
          </w:tcPr>
          <w:p w14:paraId="7865ED67"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798/1792</w:t>
            </w:r>
          </w:p>
        </w:tc>
        <w:tc>
          <w:tcPr>
            <w:tcW w:w="1980" w:type="dxa"/>
          </w:tcPr>
          <w:p w14:paraId="79519009"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350/1205</w:t>
            </w:r>
          </w:p>
        </w:tc>
        <w:tc>
          <w:tcPr>
            <w:tcW w:w="2167" w:type="dxa"/>
          </w:tcPr>
          <w:p w14:paraId="490FA0C8"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1.96 [1.68, 2.29]</w:t>
            </w:r>
          </w:p>
        </w:tc>
        <w:tc>
          <w:tcPr>
            <w:tcW w:w="893" w:type="dxa"/>
          </w:tcPr>
          <w:p w14:paraId="7797E7B4"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Na</w:t>
            </w:r>
          </w:p>
        </w:tc>
      </w:tr>
      <w:tr w:rsidR="00150AB9" w:rsidRPr="00C01F2F" w14:paraId="4A44ABB7" w14:textId="77777777" w:rsidTr="004C420C">
        <w:trPr>
          <w:trHeight w:val="97"/>
        </w:trPr>
        <w:tc>
          <w:tcPr>
            <w:tcW w:w="4230" w:type="dxa"/>
          </w:tcPr>
          <w:p w14:paraId="4A4F257C" w14:textId="77777777" w:rsidR="00150AB9" w:rsidRPr="00C01F2F" w:rsidRDefault="00150AB9" w:rsidP="004C420C">
            <w:pPr>
              <w:spacing w:line="480" w:lineRule="auto"/>
              <w:rPr>
                <w:rFonts w:ascii="Times New Roman" w:hAnsi="Times New Roman" w:cs="Times New Roman"/>
                <w:b/>
                <w:bCs/>
                <w:sz w:val="24"/>
                <w:szCs w:val="24"/>
              </w:rPr>
            </w:pPr>
            <w:r w:rsidRPr="00C01F2F">
              <w:rPr>
                <w:rFonts w:ascii="Times New Roman" w:hAnsi="Times New Roman" w:cs="Times New Roman"/>
                <w:b/>
                <w:bCs/>
                <w:sz w:val="24"/>
                <w:szCs w:val="24"/>
              </w:rPr>
              <w:t>Preterm/premature born</w:t>
            </w:r>
          </w:p>
        </w:tc>
        <w:tc>
          <w:tcPr>
            <w:tcW w:w="2520" w:type="dxa"/>
          </w:tcPr>
          <w:p w14:paraId="595DD29F"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
        </w:tc>
        <w:tc>
          <w:tcPr>
            <w:tcW w:w="1890" w:type="dxa"/>
          </w:tcPr>
          <w:p w14:paraId="7F661006"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
        </w:tc>
        <w:tc>
          <w:tcPr>
            <w:tcW w:w="1980" w:type="dxa"/>
          </w:tcPr>
          <w:p w14:paraId="0981B676"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
        </w:tc>
        <w:tc>
          <w:tcPr>
            <w:tcW w:w="2167" w:type="dxa"/>
          </w:tcPr>
          <w:p w14:paraId="50417F25"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
        </w:tc>
        <w:tc>
          <w:tcPr>
            <w:tcW w:w="893" w:type="dxa"/>
          </w:tcPr>
          <w:p w14:paraId="7BB783B5"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p>
        </w:tc>
      </w:tr>
      <w:tr w:rsidR="00150AB9" w:rsidRPr="00C01F2F" w14:paraId="5D6E3831" w14:textId="77777777" w:rsidTr="004C420C">
        <w:trPr>
          <w:trHeight w:val="97"/>
        </w:trPr>
        <w:tc>
          <w:tcPr>
            <w:tcW w:w="4230" w:type="dxa"/>
          </w:tcPr>
          <w:p w14:paraId="477C7A26"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hAnsi="Times New Roman" w:cs="Times New Roman"/>
                <w:sz w:val="24"/>
                <w:szCs w:val="24"/>
              </w:rPr>
              <w:t>Well-Integrated</w:t>
            </w:r>
          </w:p>
        </w:tc>
        <w:tc>
          <w:tcPr>
            <w:tcW w:w="2520" w:type="dxa"/>
          </w:tcPr>
          <w:p w14:paraId="0D66E883"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 xml:space="preserve">6 </w:t>
            </w:r>
            <w:r w:rsidRPr="00C01F2F">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11/j.1471-0528.1993.tb12972.x","ISSN":"14710528","PMID":"8494832","abstract":"Objectives To compare the outcome of two methods of maternity care during the antenatal period and at delivery. One was to be midwife‐led for both antenatal care and delivery, the latter taking place in rooms similar to those in one's own home to simulate home confinement. The other would be consultant‐led with the mothers labouring in the delivery suite rooms with resuscitation equipment for both mother and baby in evidence, monitors present and a delivery bed on which both anaesthetic and obstetric procedures could be easily and safely carried out. Design Randomised controlled trial. Setting Leicester Royal Infirmary Maternity Hospital. Subjects Of 3510 women who were randomised, 2304 were assigned to the midwife‐led scheme and 1206 were assigned to the consultant‐led scheme. Main outcome measures Complications in the antenatal, intrapartum and postpartum periods were compared as was maternal morbidity and fetal mortality and morbidity. Satisfaction of the women with care over different periods of the pregnancy and birth were assessed. Results There were few significant differences in antepartum, intrapartum and postpartum events between the two groups. There was no difference in the percentage of mothers and babies discharged home alive and well. Generally higher levels of satisfaction with care antenatally and during labour and delivery were shown in those women allocated to midwife care. Copyright © 1993, Wiley Blackwell. All rights reserved","author":[{"dropping-particle":"","family":"Dobbie","given":"Gordon","non-dropping-particle":"","parse-names":false,"suffix":""},{"dropping-particle":"","family":"Owen‐Johnstone","given":"Lucy","non-dropping-particle":"","parse-names":false,"suffix":""},{"dropping-particle":"","family":"Jagger","given":"Carol","non-dropping-particle":"","parse-names":false,"suffix":""},{"dropping-particle":"","family":"Hopkins","given":"Margaret","non-dropping-particle":"","parse-names":false,"suffix":""},{"dropping-particle":"","family":"Kennedy","given":"June","non-dropping-particle":"","parse-names":false,"suffix":""}],"container-title":"BJOG: An International Journal of Obstetrics &amp; Gynaecology","id":"ITEM-1","issue":"4","issued":{"date-parts":[["1993"]]},"page":"316-323","title":"Simulated home delivery in hospital: a randomised controlled trial","type":"article-journal","volume":"100"},"uris":["http://www.mendeley.com/documents/?uuid=996b1dfc-ede9-4ab1-91be-2c93b649f4f7"]},{"id":"ITEM-2","itemData":{"DOI":"10.1186/s12884-015-0455-x","ISSN":"14712393","PMID":"25884308","abstract":"Background: Most studies on birth settings investigate the association between planned place of birth at the start of labor and birth outcomes and intervention rates. To optimize maternity care it also is important to pay attention to the entire process of pregnancy and childbirth. This study explores the association between the initial preferred place of birth and model of care, and the course of pregnancy and labor in low-risk nulliparous women in the Netherlands. Methods: As part of a Dutch prospective cohort study (2007-2011), we compared medical indications during pregnancy and birth outcomes of 576 women who initially preferred a home birth (n = 226), a midwife-led hospital birth (n = 168) or an obstetrician-led hospital birth (n = 182). Data were obtained by a questionnaire before 20 weeks of gestation and by medical records. Analyses were performed according to the initial preferred place of birth. Results: Low-risk nulliparous women who preferred a home birth with midwife-led care were less likely to be diagnosed with a medical indication during pregnancy compared to women who preferred a birth with obstetrician-led care (OR 0.41 95% CI 0.25-0.66). Preferring a birth with midwife-led care - both at home and in hospital - was associated with lower odds of induced labor (OR 0.51 95% CI 0.28-0.95 respectively OR 0.42 95% CI 0.21-0.85) and epidural analgesia (OR 0.32 95% CI 0.18-0.56 respectively OR 0.34 95% CI 0.19-0.62) compared to preferring a birth with obstetrician-led care. In addition, women who preferred a home birth were less likely to experience augmentation of labor (OR 0.54 95% CI 0.32-0.93) and narcotic analgesia (OR 0.41 95% CI 0.21-0.79) compared to women who preferred a birth with obstetrician-led care. We observed no significant association between preferred place of birth and mode of birth. Conclusions: Nulliparous women who initially preferred a home birth were less likely to be diagnosed with a medical indication during pregnancy. Women who initially preferred a birth with midwife-led care - both at home and in hospital - experienced lower rates of interventions during labor. Although some differences can be attributed to the model of care, we suggest that characteristics and attitudes of women themselves also play an important role.","author":[{"dropping-particle":"","family":"Haaren-ten Haken","given":"Tamar M.","non-dropping-particle":"van","parse-names":false,"suffix":""},{"dropping-particle":"","family":"Hendrix","given":"Marijke","non-dropping-particle":"","parse-names":false,"suffix":""},{"dropping-particle":"","family":"Smits","given":"Luc J.","non-dropping-particle":"","parse-names":false,"suffix":""},{"dropping-particle":"","family":"Nieuwenhuijze","given":"Marianne J.","non-dropping-particle":"","parse-names":false,"suffix":""},{"dropping-particle":"","family":"Severens","given":"Johan L.","non-dropping-particle":"","parse-names":false,"suffix":""},{"dropping-particle":"","family":"Vries","given":"Raymond G.","non-dropping-particle":"de","parse-names":false,"suffix":""},{"dropping-particle":"","family":"Nijhuis","given":"Jan G.","non-dropping-particle":"","parse-names":false,"suffix":""}],"container-title":"BMC Pregnancy and Childbirth","id":"ITEM-2","issue":"1","issued":{"date-parts":[["2015"]]},"page":"1-9","title":"The influence of preferred place of birth on the course of pregnancy and labor among healthy nulliparous women: A prospective cohort study","type":"article-journal","volume":"15"},"uris":["http://www.mendeley.com/documents/?uuid=f7d2d825-8ab1-40b9-9e8d-d6ff6523378d"]},{"id":"ITEM-3","itemData":{"DOI":"10.1111/1471-0528.13084","author":[{"dropping-particle":"De","family":"Jonge","given":"A","non-dropping-particle":"","parse-names":false,"suffix":""},{"dropping-particle":"","family":"Geerts","given":"C C","non-dropping-particle":"","parse-names":false,"suffix":""},{"dropping-particle":"Van Der","family":"Goes","given":"B Y","non-dropping-particle":"","parse-names":false,"suffix":""},{"dropping-particle":"","family":"Mol","given":"B W","non-dropping-particle":"","parse-names":false,"suffix":""},{"dropping-particle":"","family":"Buitendijk","given":"S E","non-dropping-particle":"","parse-names":false,"suffix":""}],"id":"ITEM-3","issued":{"date-parts":[["2014"]]},"page":"1-9","title":"Perinatal mortality and morbidity up to 28 days after birth among 743 070 low-risk planned home and hospital births : a cohort study based on three merged national perinatal databases","type":"article-journal"},"uris":["http://www.mendeley.com/documents/?uuid=c8fcbb88-2a4b-4569-b47b-480a45e3d3e1"]},{"id":"ITEM-4","itemData":{"DOI":"10.1186/s40064-016-2306-2","ISSN":"21931801","abstract":"Objectives: The claimed advantages of home deliveries, including fewer medical interventions, are potentially counter balanced by the small additional risk on perinatal adverse outcome compared to hospital deliveries in low risk women. Homelike birth centres have been proposed a new setting for low risk women combining the advantages of home and hospital, resulting in lower intervention rates with equal safety. This paper addresses whether the introduction of a midwife-led birth centre adjacent to the hospital combines the advantages of home and hospital deliveries. Additionally, we investigate whether the introduction of a midwife-led birth centre leads to a different risk selection of women planning their delivery either at home, at the hospital or at the birth centre. Methods: Anonymized data, between January 2007 and June 2012, was collected from the four participating midwife practices. Women (n = 5558) were categorized according to intended place of birth. Women’s characteristics and pregnancy outcomes were compared between the period before and after its introduction using Chi square and Fisher’s Exact tests. Direct and indirect standardized rates were calculated for different outcomes [(1) intrapartum and neonatal mortality (&lt;24 h), (2) composite outcome of neonatal morbidities, (3) composite outcome of maternal morbidities, and (4) medical intervention], taking the period before introduction as reference. Results: After the introduction of the birth centre a different risk selection was observed. Women’s characteristics were most unfavourable for intended birth centre births. Additionally, an higher neonatal risk load was seen within these women. After its introduction neonatal morbidities decreased (5.0 vs. 3.8 %) and maternal morbidities decreased (8.3 vs. 7.3 %). Interventions were about equal. Direct and indirect standardization provided similar results. Conclusion: Neonatal morbidity and maternal morbidity tended to decrease, while overall intervention rates were unaffected. The introduction of the midwife-led birth centre seems to benefit the outcome of midwife-led deliveries. We interpret this change by the redistribution of the higher risk women among the low risk population intending birth at the birth centre instead of home.","author":[{"dropping-particle":"","family":"Kooy","given":"Jacoba","non-dropping-particle":"van der","parse-names":false,"suffix":""},{"dropping-particle":"","family":"Graaf","given":"Johanna P.","non-dropping-particle":"de","parse-names":false,"suffix":""},{"dropping-particle":"","family":"Birnie","given":"Doctor Erwin","non-dropping-particle":"","parse-names":false,"suffix":""},{"dropping-particle":"","family":"Denktas","given":"Semiha","non-dropping-particle":"","parse-names":false,"suffix":""},{"dropping-particle":"","family":"Steegers","given":"Eric A.P.","non-dropping-particle":"","parse-names":false,"suffix":""},{"dropping-particle":"","family":"Bonsel","given":"Gouke J.","non-dropping-particle":"","parse-names":false,"suffix":""}],"container-title":"SpringerPlus","id":"ITEM-4","issue":"1","issued":{"date-parts":[["2016"]]},"publisher":"Springer International Publishing","title":"Different settings of place of midwife-led birth: evaluation of a midwife-led birth centre","type":"article-journal","volume":"5"},"uris":["http://www.mendeley.com/documents/?uuid=92d6596d-628c-4f85-85c0-32d259d828dc"]},{"id":"ITEM-5","itemData":{"DOI":"10.1186/S12884-017-1348-Y/TABLES/4","ISSN":"14712393","PMID":"28595580","abstract":"Background: To compare the mode of delivery between planned home versus planned hospital births and to determine if differences in intervention rates could be interpreted as over- or undertreatment. Methods: Intervention and perinatal mortality rates were obtained for 679,952 low-risk women from the Dutch Perinatal Registry (2000-2007). Intervention was defined as operative vaginal delivery and/or caesarean section. Perinatal mortality was defined as the intrapartum and early neonatal mortality rate up to 7 days postpartum. Besides adjustment for maternal and care factors, we included for additional casemix adjustment: presence of congenital abnormality, small for gestational age, preterm birth, or low Apgar score. The techniques used were nested multiple stepwise logistic regression, and stratified analysis for separate risk groups. An intention-to-treat like analysis was performed. Results: The intervention rate was lower in planned home compared to planned hospital births (10.9% 95% CI 10.8-11.0 vs. 13.8% 95% CI 13.6-13.9). Intended place of birth had significant impact on the likelihood to intervene after adjustment (planned homebirth (OR 0.77 95% CI. 0.75-0.78)). The mortality rate was lower in planned home births (0.15% vs. 0.18%). After adjustment, the interaction term home- intervention was significant (OR1.51 95% CI 1.25-1.84). In risk groups, a higher perinatal mortality rate was observed in planned home births. Conclusions: The potential presence of over- or under treatment as expressed by adjusted perinatal mortality differs per risk group. In planned home births especially multiparous women showed universally lower intervention rates. However, the benefit of substantially fewer interventions in the planned home group seems to be counterbalanced by substantially increased mortality if intervention occurs.","author":[{"dropping-particle":"","family":"Kooy","given":"Jacoba","non-dropping-particle":"","parse-names":false,"suffix":""},{"dropping-particle":"","family":"Birnie","given":"Erwin","non-dropping-particle":"","parse-names":false,"suffix":""},{"dropping-particle":"","family":"Denktas","given":"Semiha","non-dropping-particle":"","parse-names":false,"suffix":""},{"dropping-particle":"","family":"Steegers","given":"Eric A.P.","non-dropping-particle":"","parse-names":false,"suffix":""},{"dropping-particle":"","family":"Bonsel","given":"Gouke J.","non-dropping-particle":"","parse-names":false,"suffix":""}],"container-title":"BMC Pregnancy and Childbirth","id":"ITEM-5","issue":"1","issued":{"date-parts":[["2017","6","8"]]},"page":"1-11","publisher":"BioMed Central Ltd.","title":"Planned home compared with planned hospital births: Mode of delivery and Perinatal mortality rates, an observational study","type":"article-journal","volume":"17"},"uris":["http://www.mendeley.com/documents/?uuid=86cd6207-3624-4875-b256-a56a89897af6"]},{"id":"ITEM-6","itemData":{"DOI":"10.1186/s12884-020-03204-3","ISBN":"1288402003204","ISSN":"14712393","PMID":"32894082","abstract":"Background: The maternity care system in the Netherlands is well known for its support of community-based midwifery. However, regular midwifery practices typically do not offer caseload midwifery care - one-to-one continuity of care throughout pregnancy and birth. Because we know very little about the outcomes for women receiving caseload care in the Netherlands, we compared caseload care with regular midwife-led care, looking at maternal and perinatal outcomes, including antenatal and intrapartum referrals to secondary (i.e., obstetrician-led) care. Methods: We selected 657 women in caseload care and 1954 matched controls (women in regular midwife-led care) from all women registered in the Dutch Perinatal Registry (Perined) who gave birth in 2015. To be eligible for selection the women had to be in midwife-led antenatal care beyond 28 gestational weeks. Each woman in caseload care was matched with three women in regular midwife-led care, using parity, maternal age, background (Dutch or non-Dutch) and region. These two cohorts were compared for referral rates, mode of birth, and other maternal and perinatal outcomes. Results: In caseload midwifery care, 46.9% of women were referred to obstetrician-led care (24.2% antenatally and 22.8% in the intrapartum period). In the matched cohort, 65.7% were referred (37.4% antenatally and 28.3% in the intrapartum period). In caseload care, 84.0% experienced a spontaneous vaginal birth versus 77.0% in regular midwife-led care. These patterns were observed for both nulliparous and multiparous women. Women in caseload care had fewer inductions of labour (13.2% vs 21.0%), more homebirths (39.4% vs 16.1%) and less perineal damage (intact perineum: 41.3% vs 28.2%). The incidence of perinatal mortality and a low Apgar score was low in both groups. Conclusions: We found that when compared to regular midwife-led care, caseload midwifery care in the Netherlands is associated with a lower referral rate to obstetrician-led care - both antenatally and in the intrapartum period - and a higher spontaneous vaginal birth rate, with similar perinatal safety. The challenge is to include this model as part of the current effort to improve the quality of Dutch maternity care, making caseload care available and affordable for more women.","author":[{"dropping-particle":"","family":"Offerhaus","given":"Pien","non-dropping-particle":"","parse-names":false,"suffix":""},{"dropping-particle":"","family":"Jans","given":"Suze","non-dropping-particle":"","parse-names":false,"suffix":""},{"dropping-particle":"","family":"Hukkelhoven","given":"Chantal","non-dropping-particle":"","parse-names":false,"suffix":""},{"dropping-particle":"","family":"Vries","given":"Raymond","non-dropping-particle":"De","parse-names":false,"suffix":""},{"dropping-particle":"","family":"Nieuwenhuijze","given":"Marianne","non-dropping-particle":"","parse-names":false,"suffix":""}],"container-title":"BMC Pregnancy and Childbirth","id":"ITEM-6","issue":"1","issued":{"date-parts":[["2020"]]},"page":"1-11","publisher":"BMC Pregnancy and Childbirth","title":"Women's characteristics and care outcomes of caseload midwifery care in the Netherlands: A retrospective cohort study","type":"article-journal","volume":"20"},"uris":["http://www.mendeley.com/documents/?uuid=95f8e48d-7fee-4b35-a581-338b005c4d66"]}],"mendeley":{"formattedCitation":"(15,23,26,27,30,33)","manualFormatting":"(17, 20–22, 25, 26)","plainTextFormattedCitation":"(15,23,26,27,30,33)","previouslyFormattedCitation":"(15,23,26,27,30,33)"},"properties":{"noteIndex":0},"schema":"https://github.com/citation-style-language/schema/raw/master/csl-citation.json"}</w:instrText>
            </w:r>
            <w:r w:rsidRPr="00C01F2F">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17,</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0–22,</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5,</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6)</w:t>
            </w:r>
            <w:r w:rsidRPr="00C01F2F">
              <w:rPr>
                <w:rFonts w:ascii="Times New Roman" w:eastAsia="Arial" w:hAnsi="Times New Roman" w:cs="Times New Roman"/>
                <w:color w:val="000000"/>
                <w:kern w:val="0"/>
                <w:sz w:val="24"/>
                <w:szCs w:val="24"/>
                <w:lang w:val="en-AU" w:eastAsia="en-GB"/>
                <w14:ligatures w14:val="none"/>
              </w:rPr>
              <w:fldChar w:fldCharType="end"/>
            </w:r>
          </w:p>
        </w:tc>
        <w:tc>
          <w:tcPr>
            <w:tcW w:w="1890" w:type="dxa"/>
          </w:tcPr>
          <w:p w14:paraId="3FF2A1DC"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20236/728655</w:t>
            </w:r>
          </w:p>
        </w:tc>
        <w:tc>
          <w:tcPr>
            <w:tcW w:w="1980" w:type="dxa"/>
          </w:tcPr>
          <w:p w14:paraId="5A385E92"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12586/389403</w:t>
            </w:r>
          </w:p>
        </w:tc>
        <w:tc>
          <w:tcPr>
            <w:tcW w:w="2167" w:type="dxa"/>
          </w:tcPr>
          <w:p w14:paraId="3F90E539"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0.89 [0.81, 0.98]</w:t>
            </w:r>
          </w:p>
        </w:tc>
        <w:tc>
          <w:tcPr>
            <w:tcW w:w="893" w:type="dxa"/>
          </w:tcPr>
          <w:p w14:paraId="34B6A1E9"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80</w:t>
            </w:r>
          </w:p>
        </w:tc>
      </w:tr>
      <w:tr w:rsidR="00150AB9" w:rsidRPr="00C01F2F" w14:paraId="36DF7801" w14:textId="77777777" w:rsidTr="004C420C">
        <w:trPr>
          <w:trHeight w:val="107"/>
        </w:trPr>
        <w:tc>
          <w:tcPr>
            <w:tcW w:w="4230" w:type="dxa"/>
          </w:tcPr>
          <w:p w14:paraId="686E93C1"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hAnsi="Times New Roman" w:cs="Times New Roman"/>
                <w:sz w:val="24"/>
                <w:szCs w:val="24"/>
              </w:rPr>
              <w:t>Less-well integrated</w:t>
            </w:r>
          </w:p>
        </w:tc>
        <w:tc>
          <w:tcPr>
            <w:tcW w:w="2520" w:type="dxa"/>
          </w:tcPr>
          <w:p w14:paraId="752738CA"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0</w:t>
            </w:r>
          </w:p>
        </w:tc>
        <w:tc>
          <w:tcPr>
            <w:tcW w:w="1890" w:type="dxa"/>
          </w:tcPr>
          <w:p w14:paraId="7CBA89E0"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w:t>
            </w:r>
          </w:p>
        </w:tc>
        <w:tc>
          <w:tcPr>
            <w:tcW w:w="1980" w:type="dxa"/>
          </w:tcPr>
          <w:p w14:paraId="1B48572E"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w:t>
            </w:r>
          </w:p>
        </w:tc>
        <w:tc>
          <w:tcPr>
            <w:tcW w:w="2167" w:type="dxa"/>
          </w:tcPr>
          <w:p w14:paraId="41453C7A"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w:t>
            </w:r>
          </w:p>
        </w:tc>
        <w:tc>
          <w:tcPr>
            <w:tcW w:w="893" w:type="dxa"/>
          </w:tcPr>
          <w:p w14:paraId="182DFA13"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w:t>
            </w:r>
          </w:p>
        </w:tc>
      </w:tr>
      <w:tr w:rsidR="00150AB9" w:rsidRPr="00C01F2F" w14:paraId="4F6C7E78" w14:textId="77777777" w:rsidTr="004C420C">
        <w:trPr>
          <w:trHeight w:val="97"/>
        </w:trPr>
        <w:tc>
          <w:tcPr>
            <w:tcW w:w="4230" w:type="dxa"/>
          </w:tcPr>
          <w:p w14:paraId="360B94AE" w14:textId="77777777" w:rsidR="00150AB9" w:rsidRPr="00C01F2F" w:rsidRDefault="00150AB9" w:rsidP="004C420C">
            <w:pPr>
              <w:spacing w:line="480" w:lineRule="auto"/>
              <w:rPr>
                <w:rFonts w:ascii="Times New Roman" w:hAnsi="Times New Roman" w:cs="Times New Roman"/>
                <w:b/>
                <w:bCs/>
                <w:sz w:val="24"/>
                <w:szCs w:val="24"/>
              </w:rPr>
            </w:pPr>
            <w:r>
              <w:rPr>
                <w:rFonts w:ascii="Times New Roman" w:hAnsi="Times New Roman" w:cs="Times New Roman"/>
                <w:b/>
                <w:bCs/>
                <w:sz w:val="24"/>
                <w:szCs w:val="24"/>
              </w:rPr>
              <w:t>Post-term</w:t>
            </w:r>
            <w:r w:rsidRPr="00C01F2F">
              <w:rPr>
                <w:rFonts w:ascii="Times New Roman" w:hAnsi="Times New Roman" w:cs="Times New Roman"/>
                <w:b/>
                <w:bCs/>
                <w:sz w:val="24"/>
                <w:szCs w:val="24"/>
              </w:rPr>
              <w:t xml:space="preserve"> born</w:t>
            </w:r>
          </w:p>
        </w:tc>
        <w:tc>
          <w:tcPr>
            <w:tcW w:w="2520" w:type="dxa"/>
          </w:tcPr>
          <w:p w14:paraId="7553BAA3"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6</w:t>
            </w:r>
          </w:p>
        </w:tc>
        <w:tc>
          <w:tcPr>
            <w:tcW w:w="1890" w:type="dxa"/>
          </w:tcPr>
          <w:p w14:paraId="282C00D8"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77296/725800</w:t>
            </w:r>
          </w:p>
        </w:tc>
        <w:tc>
          <w:tcPr>
            <w:tcW w:w="1980" w:type="dxa"/>
          </w:tcPr>
          <w:p w14:paraId="3B291B3C"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36760/386516</w:t>
            </w:r>
          </w:p>
        </w:tc>
        <w:tc>
          <w:tcPr>
            <w:tcW w:w="2167" w:type="dxa"/>
          </w:tcPr>
          <w:p w14:paraId="3306B28D"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1.17 [1.05, 1.30]</w:t>
            </w:r>
          </w:p>
        </w:tc>
        <w:tc>
          <w:tcPr>
            <w:tcW w:w="893" w:type="dxa"/>
          </w:tcPr>
          <w:p w14:paraId="22FC9853"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81</w:t>
            </w:r>
          </w:p>
        </w:tc>
      </w:tr>
      <w:tr w:rsidR="00150AB9" w:rsidRPr="00C01F2F" w14:paraId="5E5047E1" w14:textId="77777777" w:rsidTr="004C420C">
        <w:trPr>
          <w:trHeight w:val="97"/>
        </w:trPr>
        <w:tc>
          <w:tcPr>
            <w:tcW w:w="4230" w:type="dxa"/>
          </w:tcPr>
          <w:p w14:paraId="103CA507"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hAnsi="Times New Roman" w:cs="Times New Roman"/>
                <w:sz w:val="24"/>
                <w:szCs w:val="24"/>
              </w:rPr>
              <w:t>Well-Integrated</w:t>
            </w:r>
          </w:p>
        </w:tc>
        <w:tc>
          <w:tcPr>
            <w:tcW w:w="2520" w:type="dxa"/>
          </w:tcPr>
          <w:p w14:paraId="0193B272"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 xml:space="preserve">5 </w:t>
            </w:r>
            <w:r w:rsidRPr="00C01F2F">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11/1471-0528.13084","author":[{"dropping-particle":"De","family":"Jonge","given":"A","non-dropping-particle":"","parse-names":false,"suffix":""},{"dropping-particle":"","family":"Geerts","given":"C C","non-dropping-particle":"","parse-names":false,"suffix":""},{"dropping-particle":"Van Der","family":"Goes","given":"B Y","non-dropping-particle":"","parse-names":false,"suffix":""},{"dropping-particle":"","family":"Mol","given":"B W","non-dropping-particle":"","parse-names":false,"suffix":""},{"dropping-particle":"","family":"Buitendijk","given":"S E","non-dropping-particle":"","parse-names":false,"suffix":""}],"id":"ITEM-1","issued":{"date-parts":[["2014"]]},"page":"1-9","title":"Perinatal mortality and morbidity up to 28 days after birth among 743 070 low-risk planned home and hospital births : a cohort study based on three merged national perinatal databases","type":"article-journal"},"uris":["http://www.mendeley.com/documents/?uuid=c8fcbb88-2a4b-4569-b47b-480a45e3d3e1"]},{"id":"ITEM-2","itemData":{"DOI":"10.1186/s12884-015-0455-x","ISSN":"14712393","PMID":"25884308","abstract":"Background: Most studies on birth settings investigate the association between planned place of birth at the start of labor and birth outcomes and intervention rates. To optimize maternity care it also is important to pay attention to the entire process of pregnancy and childbirth. This study explores the association between the initial preferred place of birth and model of care, and the course of pregnancy and labor in low-risk nulliparous women in the Netherlands. Methods: As part of a Dutch prospective cohort study (2007-2011), we compared medical indications during pregnancy and birth outcomes of 576 women who initially preferred a home birth (n = 226), a midwife-led hospital birth (n = 168) or an obstetrician-led hospital birth (n = 182). Data were obtained by a questionnaire before 20 weeks of gestation and by medical records. Analyses were performed according to the initial preferred place of birth. Results: Low-risk nulliparous women who preferred a home birth with midwife-led care were less likely to be diagnosed with a medical indication during pregnancy compared to women who preferred a birth with obstetrician-led care (OR 0.41 95% CI 0.25-0.66). Preferring a birth with midwife-led care - both at home and in hospital - was associated with lower odds of induced labor (OR 0.51 95% CI 0.28-0.95 respectively OR 0.42 95% CI 0.21-0.85) and epidural analgesia (OR 0.32 95% CI 0.18-0.56 respectively OR 0.34 95% CI 0.19-0.62) compared to preferring a birth with obstetrician-led care. In addition, women who preferred a home birth were less likely to experience augmentation of labor (OR 0.54 95% CI 0.32-0.93) and narcotic analgesia (OR 0.41 95% CI 0.21-0.79) compared to women who preferred a birth with obstetrician-led care. We observed no significant association between preferred place of birth and mode of birth. Conclusions: Nulliparous women who initially preferred a home birth were less likely to be diagnosed with a medical indication during pregnancy. Women who initially preferred a birth with midwife-led care - both at home and in hospital - experienced lower rates of interventions during labor. Although some differences can be attributed to the model of care, we suggest that characteristics and attitudes of women themselves also play an important role.","author":[{"dropping-particle":"","family":"Haaren-ten Haken","given":"Tamar M.","non-dropping-particle":"van","parse-names":false,"suffix":""},{"dropping-particle":"","family":"Hendrix","given":"Marijke","non-dropping-particle":"","parse-names":false,"suffix":""},{"dropping-particle":"","family":"Smits","given":"Luc J.","non-dropping-particle":"","parse-names":false,"suffix":""},{"dropping-particle":"","family":"Nieuwenhuijze","given":"Marianne J.","non-dropping-particle":"","parse-names":false,"suffix":""},{"dropping-particle":"","family":"Severens","given":"Johan L.","non-dropping-particle":"","parse-names":false,"suffix":""},{"dropping-particle":"","family":"Vries","given":"Raymond G.","non-dropping-particle":"de","parse-names":false,"suffix":""},{"dropping-particle":"","family":"Nijhuis","given":"Jan G.","non-dropping-particle":"","parse-names":false,"suffix":""}],"container-title":"BMC Pregnancy and Childbirth","id":"ITEM-2","issue":"1","issued":{"date-parts":[["2015"]]},"page":"1-9","title":"The influence of preferred place of birth on the course of pregnancy and labor among healthy nulliparous women: A prospective cohort study","type":"article-journal","volume":"15"},"uris":["http://www.mendeley.com/documents/?uuid=f7d2d825-8ab1-40b9-9e8d-d6ff6523378d"]},{"id":"ITEM-3","itemData":{"DOI":"10.1186/s40064-016-2306-2","ISSN":"21931801","abstract":"Objectives: The claimed advantages of home deliveries, including fewer medical interventions, are potentially counter balanced by the small additional risk on perinatal adverse outcome compared to hospital deliveries in low risk women. Homelike birth centres have been proposed a new setting for low risk women combining the advantages of home and hospital, resulting in lower intervention rates with equal safety. This paper addresses whether the introduction of a midwife-led birth centre adjacent to the hospital combines the advantages of home and hospital deliveries. Additionally, we investigate whether the introduction of a midwife-led birth centre leads to a different risk selection of women planning their delivery either at home, at the hospital or at the birth centre. Methods: Anonymized data, between January 2007 and June 2012, was collected from the four participating midwife practices. Women (n = 5558) were categorized according to intended place of birth. Women’s characteristics and pregnancy outcomes were compared between the period before and after its introduction using Chi square and Fisher’s Exact tests. Direct and indirect standardized rates were calculated for different outcomes [(1) intrapartum and neonatal mortality (&lt;24 h), (2) composite outcome of neonatal morbidities, (3) composite outcome of maternal morbidities, and (4) medical intervention], taking the period before introduction as reference. Results: After the introduction of the birth centre a different risk selection was observed. Women’s characteristics were most unfavourable for intended birth centre births. Additionally, an higher neonatal risk load was seen within these women. After its introduction neonatal morbidities decreased (5.0 vs. 3.8 %) and maternal morbidities decreased (8.3 vs. 7.3 %). Interventions were about equal. Direct and indirect standardization provided similar results. Conclusion: Neonatal morbidity and maternal morbidity tended to decrease, while overall intervention rates were unaffected. The introduction of the midwife-led birth centre seems to benefit the outcome of midwife-led deliveries. We interpret this change by the redistribution of the higher risk women among the low risk population intending birth at the birth centre instead of home.","author":[{"dropping-particle":"","family":"Kooy","given":"Jacoba","non-dropping-particle":"van der","parse-names":false,"suffix":""},{"dropping-particle":"","family":"Graaf","given":"Johanna P.","non-dropping-particle":"de","parse-names":false,"suffix":""},{"dropping-particle":"","family":"Birnie","given":"Doctor Erwin","non-dropping-particle":"","parse-names":false,"suffix":""},{"dropping-particle":"","family":"Denktas","given":"Semiha","non-dropping-particle":"","parse-names":false,"suffix":""},{"dropping-particle":"","family":"Steegers","given":"Eric A.P.","non-dropping-particle":"","parse-names":false,"suffix":""},{"dropping-particle":"","family":"Bonsel","given":"Gouke J.","non-dropping-particle":"","parse-names":false,"suffix":""}],"container-title":"SpringerPlus","id":"ITEM-3","issue":"1","issued":{"date-parts":[["2016"]]},"publisher":"Springer International Publishing","title":"Different settings of place of midwife-led birth: evaluation of a midwife-led birth centre","type":"article-journal","volume":"5"},"uris":["http://www.mendeley.com/documents/?uuid=92d6596d-628c-4f85-85c0-32d259d828dc"]},{"id":"ITEM-4","itemData":{"DOI":"10.1186/S12884-017-1348-Y/TABLES/4","ISSN":"14712393","PMID":"28595580","abstract":"Background: To compare the mode of delivery between planned home versus planned hospital births and to determine if differences in intervention rates could be interpreted as over- or undertreatment. Methods: Intervention and perinatal mortality rates were obtained for 679,952 low-risk women from the Dutch Perinatal Registry (2000-2007). Intervention was defined as operative vaginal delivery and/or caesarean section. Perinatal mortality was defined as the intrapartum and early neonatal mortality rate up to 7 days postpartum. Besides adjustment for maternal and care factors, we included for additional casemix adjustment: presence of congenital abnormality, small for gestational age, preterm birth, or low Apgar score. The techniques used were nested multiple stepwise logistic regression, and stratified analysis for separate risk groups. An intention-to-treat like analysis was performed. Results: The intervention rate was lower in planned home compared to planned hospital births (10.9% 95% CI 10.8-11.0 vs. 13.8% 95% CI 13.6-13.9). Intended place of birth had significant impact on the likelihood to intervene after adjustment (planned homebirth (OR 0.77 95% CI. 0.75-0.78)). The mortality rate was lower in planned home births (0.15% vs. 0.18%). After adjustment, the interaction term home- intervention was significant (OR1.51 95% CI 1.25-1.84). In risk groups, a higher perinatal mortality rate was observed in planned home births. Conclusions: The potential presence of over- or under treatment as expressed by adjusted perinatal mortality differs per risk group. In planned home births especially multiparous women showed universally lower intervention rates. However, the benefit of substantially fewer interventions in the planned home group seems to be counterbalanced by substantially increased mortality if intervention occurs.","author":[{"dropping-particle":"","family":"Kooy","given":"Jacoba","non-dropping-particle":"","parse-names":false,"suffix":""},{"dropping-particle":"","family":"Birnie","given":"Erwin","non-dropping-particle":"","parse-names":false,"suffix":""},{"dropping-particle":"","family":"Denktas","given":"Semiha","non-dropping-particle":"","parse-names":false,"suffix":""},{"dropping-particle":"","family":"Steegers","given":"Eric A.P.","non-dropping-particle":"","parse-names":false,"suffix":""},{"dropping-particle":"","family":"Bonsel","given":"Gouke J.","non-dropping-particle":"","parse-names":false,"suffix":""}],"container-title":"BMC Pregnancy and Childbirth","id":"ITEM-4","issue":"1","issued":{"date-parts":[["2017","6","8"]]},"page":"1-11","publisher":"BioMed Central Ltd.","title":"Planned home compared with planned hospital births: Mode of delivery and Perinatal mortality rates, an observational study","type":"article-journal","volume":"17"},"uris":["http://www.mendeley.com/documents/?uuid=86cd6207-3624-4875-b256-a56a89897af6"]},{"id":"ITEM-5","itemData":{"DOI":"10.1186/s12884-020-03204-3","ISBN":"1288402003204","ISSN":"14712393","PMID":"32894082","abstract":"Background: The maternity care system in the Netherlands is well known for its support of community-based midwifery. However, regular midwifery practices typically do not offer caseload midwifery care - one-to-one continuity of care throughout pregnancy and birth. Because we know very little about the outcomes for women receiving caseload care in the Netherlands, we compared caseload care with regular midwife-led care, looking at maternal and perinatal outcomes, including antenatal and intrapartum referrals to secondary (i.e., obstetrician-led) care. Methods: We selected 657 women in caseload care and 1954 matched controls (women in regular midwife-led care) from all women registered in the Dutch Perinatal Registry (Perined) who gave birth in 2015. To be eligible for selection the women had to be in midwife-led antenatal care beyond 28 gestational weeks. Each woman in caseload care was matched with three women in regular midwife-led care, using parity, maternal age, background (Dutch or non-Dutch) and region. These two cohorts were compared for referral rates, mode of birth, and other maternal and perinatal outcomes. Results: In caseload midwifery care, 46.9% of women were referred to obstetrician-led care (24.2% antenatally and 22.8% in the intrapartum period). In the matched cohort, 65.7% were referred (37.4% antenatally and 28.3% in the intrapartum period). In caseload care, 84.0% experienced a spontaneous vaginal birth versus 77.0% in regular midwife-led care. These patterns were observed for both nulliparous and multiparous women. Women in caseload care had fewer inductions of labour (13.2% vs 21.0%), more homebirths (39.4% vs 16.1%) and less perineal damage (intact perineum: 41.3% vs 28.2%). The incidence of perinatal mortality and a low Apgar score was low in both groups. Conclusions: We found that when compared to regular midwife-led care, caseload midwifery care in the Netherlands is associated with a lower referral rate to obstetrician-led care - both antenatally and in the intrapartum period - and a higher spontaneous vaginal birth rate, with similar perinatal safety. The challenge is to include this model as part of the current effort to improve the quality of Dutch maternity care, making caseload care available and affordable for more women.","author":[{"dropping-particle":"","family":"Offerhaus","given":"Pien","non-dropping-particle":"","parse-names":false,"suffix":""},{"dropping-particle":"","family":"Jans","given":"Suze","non-dropping-particle":"","parse-names":false,"suffix":""},{"dropping-particle":"","family":"Hukkelhoven","given":"Chantal","non-dropping-particle":"","parse-names":false,"suffix":""},{"dropping-particle":"","family":"Vries","given":"Raymond","non-dropping-particle":"De","parse-names":false,"suffix":""},{"dropping-particle":"","family":"Nieuwenhuijze","given":"Marianne","non-dropping-particle":"","parse-names":false,"suffix":""}],"container-title":"BMC Pregnancy and Childbirth","id":"ITEM-5","issue":"1","issued":{"date-parts":[["2020"]]},"page":"1-11","publisher":"BMC Pregnancy and Childbirth","title":"Women's characteristics and care outcomes of caseload midwifery care in the Netherlands: A retrospective cohort study","type":"article-journal","volume":"20"},"uris":["http://www.mendeley.com/documents/?uuid=95f8e48d-7fee-4b35-a581-338b005c4d66"]}],"mendeley":{"formattedCitation":"(15,23,26,27,33)","manualFormatting":"(17, 20–22, 26)","plainTextFormattedCitation":"(15,23,26,27,33)","previouslyFormattedCitation":"(15,23,26,27,33)"},"properties":{"noteIndex":0},"schema":"https://github.com/citation-style-language/schema/raw/master/csl-citation.json"}</w:instrText>
            </w:r>
            <w:r w:rsidRPr="00C01F2F">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17,</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0–22,</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6)</w:t>
            </w:r>
            <w:r w:rsidRPr="00C01F2F">
              <w:rPr>
                <w:rFonts w:ascii="Times New Roman" w:eastAsia="Arial" w:hAnsi="Times New Roman" w:cs="Times New Roman"/>
                <w:color w:val="000000"/>
                <w:kern w:val="0"/>
                <w:sz w:val="24"/>
                <w:szCs w:val="24"/>
                <w:lang w:val="en-AU" w:eastAsia="en-GB"/>
                <w14:ligatures w14:val="none"/>
              </w:rPr>
              <w:fldChar w:fldCharType="end"/>
            </w:r>
          </w:p>
        </w:tc>
        <w:tc>
          <w:tcPr>
            <w:tcW w:w="1890" w:type="dxa"/>
          </w:tcPr>
          <w:p w14:paraId="1A317C09"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77292/725545</w:t>
            </w:r>
          </w:p>
        </w:tc>
        <w:tc>
          <w:tcPr>
            <w:tcW w:w="1980" w:type="dxa"/>
          </w:tcPr>
          <w:p w14:paraId="777016B8"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36758/385893</w:t>
            </w:r>
          </w:p>
        </w:tc>
        <w:tc>
          <w:tcPr>
            <w:tcW w:w="2167" w:type="dxa"/>
          </w:tcPr>
          <w:p w14:paraId="2224980E"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1.16 [1.04, 1.28]</w:t>
            </w:r>
          </w:p>
        </w:tc>
        <w:tc>
          <w:tcPr>
            <w:tcW w:w="893" w:type="dxa"/>
          </w:tcPr>
          <w:p w14:paraId="70EA0F0D"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83</w:t>
            </w:r>
          </w:p>
        </w:tc>
      </w:tr>
      <w:tr w:rsidR="00150AB9" w:rsidRPr="00C01F2F" w14:paraId="34184EFE" w14:textId="77777777" w:rsidTr="004C420C">
        <w:trPr>
          <w:trHeight w:val="107"/>
        </w:trPr>
        <w:tc>
          <w:tcPr>
            <w:tcW w:w="4230" w:type="dxa"/>
          </w:tcPr>
          <w:p w14:paraId="48E25AC7"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hAnsi="Times New Roman" w:cs="Times New Roman"/>
                <w:sz w:val="24"/>
                <w:szCs w:val="24"/>
              </w:rPr>
              <w:t>Less-well integrated</w:t>
            </w:r>
          </w:p>
        </w:tc>
        <w:tc>
          <w:tcPr>
            <w:tcW w:w="2520" w:type="dxa"/>
          </w:tcPr>
          <w:p w14:paraId="2EC16E8B"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 xml:space="preserve">1 </w:t>
            </w:r>
            <w:r w:rsidRPr="00C01F2F">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11/birt.12749","ISSN":"1523536X","abstract":"Background: Midwife-led units have been shown to be safer and reduce interventions for women at low risk of complications at birth. In 2017, the first alongside birth center was opened in Spain. The aim of this study was to compare outcomes for women with uncomplicated pregnancies giving birth in the Midwife-led unit (MLU) and in the Obstetric unit (OU) of the same hospital. Methods: Retrospective cohort study comparing birth outcomes between low-risk women, depending on their planned place of birth. Data were analyzed with an intention-to-treat approach for women that gave birth between January 2018 and December 2020. Results: A total of 878 women were included in the study, 255 women chose to give birth in the MLU and 623 in the OU. Findings showed that women in the MLU were more likely to have a vaginal birth (91.4%) than in the OU (83.8%) (aOR 2.98 [95%CI 1.62–5.47]), less likely to have an instrumental delivery, 3.9% versus 11.2% (0.25 [0.11–0.55]), to use epidural analgesia, 19.6% versus 77.9% (0.15 [0.04–0.17]) and to have an episiotomy, 7.4% versus 15.4% (0.27 [0.14–0.53]). There were no differences in rates of postpartum hemorrhage, retained placenta, or adverse neonatal outcomes. Intrapartum and postpartum transfer rates from the MLU to the OU were 21.1% and 2.4%, respectively. Conclusions: The high rate of obstetric interventions in Spain could be reduced by implementing midwife-led units across the whole system, without an increase in maternal or neonatal complications.","author":[{"dropping-particle":"","family":"Palau-Costafreda","given":"Roser","non-dropping-particle":"","parse-names":false,"suffix":""},{"dropping-particle":"","family":"García Gumiel","given":"Sara","non-dropping-particle":"","parse-names":false,"suffix":""},{"dropping-particle":"","family":"Eles Velasco","given":"Amaranta","non-dropping-particle":"","parse-names":false,"suffix":""},{"dropping-particle":"","family":"Jansana-Riera","given":"Anna","non-dropping-particle":"","parse-names":false,"suffix":""},{"dropping-particle":"","family":"Orus-Covisa","given":"Lluna","non-dropping-particle":"","parse-names":false,"suffix":""},{"dropping-particle":"","family":"Hermida González","given":"Júlia","non-dropping-particle":"","parse-names":false,"suffix":""},{"dropping-particle":"","family":"Algarra Ramos","given":"Miriam","non-dropping-particle":"","parse-names":false,"suffix":""},{"dropping-particle":"","family":"Canet-Vélez","given":"Olga","non-dropping-particle":"","parse-names":false,"suffix":""},{"dropping-particle":"","family":"Obregón Gutiérrez","given":"Noemí","non-dropping-particle":"","parse-names":false,"suffix":""},{"dropping-particle":"","family":"Escuriet","given":"Ramón","non-dropping-particle":"","parse-names":false,"suffix":""}],"container-title":"Birth","id":"ITEM-1","issue":"June","issued":{"date-parts":[["2023"]]},"page":"1-11","title":"The first alongside midwifery unit in Spain: A retrospective cohort study of maternal and neonatal outcomes","type":"article-journal"},"uris":["http://www.mendeley.com/documents/?uuid=19e2b8c6-b503-4746-bef7-fd5044001d9d"]}],"mendeley":{"formattedCitation":"(35)","plainTextFormattedCitation":"(35)","previouslyFormattedCitation":"(35)"},"properties":{"noteIndex":0},"schema":"https://github.com/citation-style-language/schema/raw/master/csl-citation.json"}</w:instrText>
            </w:r>
            <w:r w:rsidRPr="00C01F2F">
              <w:rPr>
                <w:rFonts w:ascii="Times New Roman" w:eastAsia="Arial" w:hAnsi="Times New Roman" w:cs="Times New Roman"/>
                <w:color w:val="000000"/>
                <w:kern w:val="0"/>
                <w:sz w:val="24"/>
                <w:szCs w:val="24"/>
                <w:lang w:val="en-AU" w:eastAsia="en-GB"/>
                <w14:ligatures w14:val="none"/>
              </w:rPr>
              <w:fldChar w:fldCharType="separate"/>
            </w:r>
            <w:r w:rsidRPr="00654020">
              <w:rPr>
                <w:rFonts w:ascii="Times New Roman" w:eastAsia="Arial" w:hAnsi="Times New Roman" w:cs="Times New Roman"/>
                <w:noProof/>
                <w:color w:val="000000"/>
                <w:kern w:val="0"/>
                <w:sz w:val="24"/>
                <w:szCs w:val="24"/>
                <w:lang w:val="en-AU" w:eastAsia="en-GB"/>
                <w14:ligatures w14:val="none"/>
              </w:rPr>
              <w:t>(35)</w:t>
            </w:r>
            <w:r w:rsidRPr="00C01F2F">
              <w:rPr>
                <w:rFonts w:ascii="Times New Roman" w:eastAsia="Arial" w:hAnsi="Times New Roman" w:cs="Times New Roman"/>
                <w:color w:val="000000"/>
                <w:kern w:val="0"/>
                <w:sz w:val="24"/>
                <w:szCs w:val="24"/>
                <w:lang w:val="en-AU" w:eastAsia="en-GB"/>
                <w14:ligatures w14:val="none"/>
              </w:rPr>
              <w:fldChar w:fldCharType="end"/>
            </w:r>
          </w:p>
        </w:tc>
        <w:tc>
          <w:tcPr>
            <w:tcW w:w="1890" w:type="dxa"/>
          </w:tcPr>
          <w:p w14:paraId="4DBA93B3"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4/255</w:t>
            </w:r>
          </w:p>
        </w:tc>
        <w:tc>
          <w:tcPr>
            <w:tcW w:w="1980" w:type="dxa"/>
          </w:tcPr>
          <w:p w14:paraId="09C125A1"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2/623</w:t>
            </w:r>
          </w:p>
        </w:tc>
        <w:tc>
          <w:tcPr>
            <w:tcW w:w="2167" w:type="dxa"/>
          </w:tcPr>
          <w:p w14:paraId="51CD3EAB"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4.95 [0.90, 27.19]</w:t>
            </w:r>
          </w:p>
        </w:tc>
        <w:tc>
          <w:tcPr>
            <w:tcW w:w="893" w:type="dxa"/>
          </w:tcPr>
          <w:p w14:paraId="49EA1444"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Na</w:t>
            </w:r>
          </w:p>
        </w:tc>
      </w:tr>
      <w:tr w:rsidR="00150AB9" w:rsidRPr="00C01F2F" w14:paraId="6B099158" w14:textId="77777777" w:rsidTr="004C420C">
        <w:trPr>
          <w:trHeight w:val="97"/>
        </w:trPr>
        <w:tc>
          <w:tcPr>
            <w:tcW w:w="4230" w:type="dxa"/>
          </w:tcPr>
          <w:p w14:paraId="239B3B65" w14:textId="77777777" w:rsidR="00150AB9" w:rsidRPr="00C01F2F" w:rsidRDefault="00150AB9" w:rsidP="004C420C">
            <w:pPr>
              <w:spacing w:line="480" w:lineRule="auto"/>
              <w:rPr>
                <w:rFonts w:ascii="Times New Roman" w:hAnsi="Times New Roman" w:cs="Times New Roman"/>
                <w:b/>
                <w:bCs/>
                <w:sz w:val="24"/>
                <w:szCs w:val="24"/>
              </w:rPr>
            </w:pPr>
            <w:r w:rsidRPr="00C01F2F">
              <w:rPr>
                <w:rFonts w:ascii="Times New Roman" w:hAnsi="Times New Roman" w:cs="Times New Roman"/>
                <w:b/>
                <w:bCs/>
                <w:sz w:val="24"/>
                <w:szCs w:val="24"/>
              </w:rPr>
              <w:t>Non-vertex presentation</w:t>
            </w:r>
          </w:p>
        </w:tc>
        <w:tc>
          <w:tcPr>
            <w:tcW w:w="2520" w:type="dxa"/>
          </w:tcPr>
          <w:p w14:paraId="1542525C"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5</w:t>
            </w:r>
          </w:p>
        </w:tc>
        <w:tc>
          <w:tcPr>
            <w:tcW w:w="1890" w:type="dxa"/>
          </w:tcPr>
          <w:p w14:paraId="2C5E3D88"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67/3394</w:t>
            </w:r>
          </w:p>
        </w:tc>
        <w:tc>
          <w:tcPr>
            <w:tcW w:w="1980" w:type="dxa"/>
          </w:tcPr>
          <w:p w14:paraId="366B6765"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204/4544</w:t>
            </w:r>
          </w:p>
        </w:tc>
        <w:tc>
          <w:tcPr>
            <w:tcW w:w="2167" w:type="dxa"/>
          </w:tcPr>
          <w:p w14:paraId="516A5120"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0.59 [0.41, 0.85]</w:t>
            </w:r>
          </w:p>
        </w:tc>
        <w:tc>
          <w:tcPr>
            <w:tcW w:w="893" w:type="dxa"/>
          </w:tcPr>
          <w:p w14:paraId="76B724BE"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33</w:t>
            </w:r>
          </w:p>
        </w:tc>
      </w:tr>
      <w:tr w:rsidR="00150AB9" w:rsidRPr="00C01F2F" w14:paraId="5A3B9326" w14:textId="77777777" w:rsidTr="004C420C">
        <w:trPr>
          <w:trHeight w:val="97"/>
        </w:trPr>
        <w:tc>
          <w:tcPr>
            <w:tcW w:w="4230" w:type="dxa"/>
          </w:tcPr>
          <w:p w14:paraId="6919D4C7"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hAnsi="Times New Roman" w:cs="Times New Roman"/>
                <w:sz w:val="24"/>
                <w:szCs w:val="24"/>
              </w:rPr>
              <w:t>Well-Integrated</w:t>
            </w:r>
          </w:p>
        </w:tc>
        <w:tc>
          <w:tcPr>
            <w:tcW w:w="2520" w:type="dxa"/>
          </w:tcPr>
          <w:p w14:paraId="1F04C138"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 xml:space="preserve">3 </w:t>
            </w:r>
            <w:r w:rsidRPr="00C01F2F">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11/birt.12150","ISSN":"1523536X","PMID":"25613161","abstract":"Background: At 2.2 percent in 2012, the home birth rate in Iceland is the highest in the Nordic countries and has been rising rapidly in the new millennium. The objective of this study was to compare the outcomes of planned home births and planned hospital births in comparable low-risk groups in Iceland. Methods: The study is a retrospective cohort study comparing the total population of 307 planned home births in Iceland in 2005-2009 to a matched 1:3 sample of 921 planned hospital births. Regression analysis, adjusted for confounding variables, was performed for the primary outcome variables. Results: The rate of oxytocin augmentation, epidural analgesia, and postpartum hemorrhage was significantly lower when labor started as a planned home birth. Differences in the rates of other primary outcome variables were not significant. The home birth group had lower rates of operative birth and obstetric anal sphincter injury. The rate of 5-minute Apgar score &lt; 7 was the same in the home and hospital birth groups, but the home birth group had a higher rate of neonatal intensive care unit admission. Intervention and adverse outcome rates in both study groups, including transfer rates, were higher among primiparas than multiparas. Oxytocin augmentation, epidural analgesia, and postpartum hemorrhage rates were significantly interrelated. Conclusions: This study adds to the growing body of evidence that suggests that planned home birth for low-risk women is as safe as planned hospital birth.","author":[{"dropping-particle":"","family":"Halfdansdottir","given":"Berglind","non-dropping-particle":"","parse-names":false,"suffix":""},{"dropping-particle":"","family":"Smarason","given":"Alexander Kr","non-dropping-particle":"","parse-names":false,"suffix":""},{"dropping-particle":"","family":"Olafsdottir","given":"Olof A.","non-dropping-particle":"","parse-names":false,"suffix":""},{"dropping-particle":"","family":"Hildingsson","given":"Ingegerd","non-dropping-particle":"","parse-names":false,"suffix":""},{"dropping-particle":"","family":"Sveinsdottir","given":"Herdis","non-dropping-particle":"","parse-names":false,"suffix":""}],"container-title":"Birth","id":"ITEM-1","issue":"1","issued":{"date-parts":[["2015"]]},"page":"16-26","title":"Outcome of planned home and hospital births among low-risk women in Iceland in 2005-2009: A retrospective cohort study","type":"article-journal","volume":"42"},"uris":["http://www.mendeley.com/documents/?uuid=2bd0094a-8b9a-4043-af3c-7a1d175cb59c"]},{"id":"ITEM-2","itemData":{"DOI":"10.1186/s12884-015-0455-x","ISSN":"14712393","PMID":"25884308","abstract":"Background: Most studies on birth settings investigate the association between planned place of birth at the start of labor and birth outcomes and intervention rates. To optimize maternity care it also is important to pay attention to the entire process of pregnancy and childbirth. This study explores the association between the initial preferred place of birth and model of care, and the course of pregnancy and labor in low-risk nulliparous women in the Netherlands. Methods: As part of a Dutch prospective cohort study (2007-2011), we compared medical indications during pregnancy and birth outcomes of 576 women who initially preferred a home birth (n = 226), a midwife-led hospital birth (n = 168) or an obstetrician-led hospital birth (n = 182). Data were obtained by a questionnaire before 20 weeks of gestation and by medical records. Analyses were performed according to the initial preferred place of birth. Results: Low-risk nulliparous women who preferred a home birth with midwife-led care were less likely to be diagnosed with a medical indication during pregnancy compared to women who preferred a birth with obstetrician-led care (OR 0.41 95% CI 0.25-0.66). Preferring a birth with midwife-led care - both at home and in hospital - was associated with lower odds of induced labor (OR 0.51 95% CI 0.28-0.95 respectively OR 0.42 95% CI 0.21-0.85) and epidural analgesia (OR 0.32 95% CI 0.18-0.56 respectively OR 0.34 95% CI 0.19-0.62) compared to preferring a birth with obstetrician-led care. In addition, women who preferred a home birth were less likely to experience augmentation of labor (OR 0.54 95% CI 0.32-0.93) and narcotic analgesia (OR 0.41 95% CI 0.21-0.79) compared to women who preferred a birth with obstetrician-led care. We observed no significant association between preferred place of birth and mode of birth. Conclusions: Nulliparous women who initially preferred a home birth were less likely to be diagnosed with a medical indication during pregnancy. Women who initially preferred a birth with midwife-led care - both at home and in hospital - experienced lower rates of interventions during labor. Although some differences can be attributed to the model of care, we suggest that characteristics and attitudes of women themselves also play an important role.","author":[{"dropping-particle":"","family":"Haaren-ten Haken","given":"Tamar M.","non-dropping-particle":"van","parse-names":false,"suffix":""},{"dropping-particle":"","family":"Hendrix","given":"Marijke","non-dropping-particle":"","parse-names":false,"suffix":""},{"dropping-particle":"","family":"Smits","given":"Luc J.","non-dropping-particle":"","parse-names":false,"suffix":""},{"dropping-particle":"","family":"Nieuwenhuijze","given":"Marianne J.","non-dropping-particle":"","parse-names":false,"suffix":""},{"dropping-particle":"","family":"Severens","given":"Johan L.","non-dropping-particle":"","parse-names":false,"suffix":""},{"dropping-particle":"","family":"Vries","given":"Raymond G.","non-dropping-particle":"de","parse-names":false,"suffix":""},{"dropping-particle":"","family":"Nijhuis","given":"Jan G.","non-dropping-particle":"","parse-names":false,"suffix":""}],"container-title":"BMC Pregnancy and Childbirth","id":"ITEM-2","issue":"1","issued":{"date-parts":[["2015"]]},"page":"1-9","title":"The influence of preferred place of birth on the course of pregnancy and labor among healthy nulliparous women: A prospective cohort study","type":"article-journal","volume":"15"},"uris":["http://www.mendeley.com/documents/?uuid=f7d2d825-8ab1-40b9-9e8d-d6ff6523378d"]},{"id":"ITEM-3","itemData":{"DOI":"10.1186/s12884-020-03204-3","ISBN":"1288402003204","ISSN":"14712393","PMID":"32894082","abstract":"Background: The maternity care system in the Netherlands is well known for its support of community-based midwifery. However, regular midwifery practices typically do not offer caseload midwifery care - one-to-one continuity of care throughout pregnancy and birth. Because we know very little about the outcomes for women receiving caseload care in the Netherlands, we compared caseload care with regular midwife-led care, looking at maternal and perinatal outcomes, including antenatal and intrapartum referrals to secondary (i.e., obstetrician-led) care. Methods: We selected 657 women in caseload care and 1954 matched controls (women in regular midwife-led care) from all women registered in the Dutch Perinatal Registry (Perined) who gave birth in 2015. To be eligible for selection the women had to be in midwife-led antenatal care beyond 28 gestational weeks. Each woman in caseload care was matched with three women in regular midwife-led care, using parity, maternal age, background (Dutch or non-Dutch) and region. These two cohorts were compared for referral rates, mode of birth, and other maternal and perinatal outcomes. Results: In caseload midwifery care, 46.9% of women were referred to obstetrician-led care (24.2% antenatally and 22.8% in the intrapartum period). In the matched cohort, 65.7% were referred (37.4% antenatally and 28.3% in the intrapartum period). In caseload care, 84.0% experienced a spontaneous vaginal birth versus 77.0% in regular midwife-led care. These patterns were observed for both nulliparous and multiparous women. Women in caseload care had fewer inductions of labour (13.2% vs 21.0%), more homebirths (39.4% vs 16.1%) and less perineal damage (intact perineum: 41.3% vs 28.2%). The incidence of perinatal mortality and a low Apgar score was low in both groups. Conclusions: We found that when compared to regular midwife-led care, caseload midwifery care in the Netherlands is associated with a lower referral rate to obstetrician-led care - both antenatally and in the intrapartum period - and a higher spontaneous vaginal birth rate, with similar perinatal safety. The challenge is to include this model as part of the current effort to improve the quality of Dutch maternity care, making caseload care available and affordable for more women.","author":[{"dropping-particle":"","family":"Offerhaus","given":"Pien","non-dropping-particle":"","parse-names":false,"suffix":""},{"dropping-particle":"","family":"Jans","given":"Suze","non-dropping-particle":"","parse-names":false,"suffix":""},{"dropping-particle":"","family":"Hukkelhoven","given":"Chantal","non-dropping-particle":"","parse-names":false,"suffix":""},{"dropping-particle":"","family":"Vries","given":"Raymond","non-dropping-particle":"De","parse-names":false,"suffix":""},{"dropping-particle":"","family":"Nieuwenhuijze","given":"Marianne","non-dropping-particle":"","parse-names":false,"suffix":""}],"container-title":"BMC Pregnancy and Childbirth","id":"ITEM-3","issue":"1","issued":{"date-parts":[["2020"]]},"page":"1-11","publisher":"BMC Pregnancy and Childbirth","title":"Women's characteristics and care outcomes of caseload midwifery care in the Netherlands: A retrospective cohort study","type":"article-journal","volume":"20"},"uris":["http://www.mendeley.com/documents/?uuid=95f8e48d-7fee-4b35-a581-338b005c4d66"]}],"mendeley":{"formattedCitation":"(26,27,32)","manualFormatting":"(21, 22, 32)","plainTextFormattedCitation":"(26,27,32)","previouslyFormattedCitation":"(26,27,32)"},"properties":{"noteIndex":0},"schema":"https://github.com/citation-style-language/schema/raw/master/csl-citation.json"}</w:instrText>
            </w:r>
            <w:r w:rsidRPr="00C01F2F">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21,</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2,</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32)</w:t>
            </w:r>
            <w:r w:rsidRPr="00C01F2F">
              <w:rPr>
                <w:rFonts w:ascii="Times New Roman" w:eastAsia="Arial" w:hAnsi="Times New Roman" w:cs="Times New Roman"/>
                <w:color w:val="000000"/>
                <w:kern w:val="0"/>
                <w:sz w:val="24"/>
                <w:szCs w:val="24"/>
                <w:lang w:val="en-AU" w:eastAsia="en-GB"/>
                <w14:ligatures w14:val="none"/>
              </w:rPr>
              <w:fldChar w:fldCharType="end"/>
            </w:r>
          </w:p>
        </w:tc>
        <w:tc>
          <w:tcPr>
            <w:tcW w:w="1890" w:type="dxa"/>
          </w:tcPr>
          <w:p w14:paraId="14753C8A"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46/1190</w:t>
            </w:r>
          </w:p>
        </w:tc>
        <w:tc>
          <w:tcPr>
            <w:tcW w:w="1980" w:type="dxa"/>
          </w:tcPr>
          <w:p w14:paraId="70A040A3"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173/3057</w:t>
            </w:r>
          </w:p>
        </w:tc>
        <w:tc>
          <w:tcPr>
            <w:tcW w:w="2167" w:type="dxa"/>
          </w:tcPr>
          <w:p w14:paraId="4EDCAA7F"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0.67 [0.48, 0.93]</w:t>
            </w:r>
          </w:p>
        </w:tc>
        <w:tc>
          <w:tcPr>
            <w:tcW w:w="893" w:type="dxa"/>
          </w:tcPr>
          <w:p w14:paraId="02859897"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0</w:t>
            </w:r>
          </w:p>
        </w:tc>
      </w:tr>
      <w:tr w:rsidR="00150AB9" w:rsidRPr="00C01F2F" w14:paraId="581C098C" w14:textId="77777777" w:rsidTr="004C420C">
        <w:trPr>
          <w:trHeight w:val="107"/>
        </w:trPr>
        <w:tc>
          <w:tcPr>
            <w:tcW w:w="4230" w:type="dxa"/>
          </w:tcPr>
          <w:p w14:paraId="3A88FEC9"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hAnsi="Times New Roman" w:cs="Times New Roman"/>
                <w:sz w:val="24"/>
                <w:szCs w:val="24"/>
              </w:rPr>
              <w:t>Less-well integrated</w:t>
            </w:r>
          </w:p>
        </w:tc>
        <w:tc>
          <w:tcPr>
            <w:tcW w:w="2520" w:type="dxa"/>
          </w:tcPr>
          <w:p w14:paraId="34A337AB"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 xml:space="preserve">2 </w:t>
            </w:r>
            <w:r w:rsidRPr="00C01F2F">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11/j.1471-0528.2011.03043.x","ISSN":"14700328","PMID":"21749629","abstract":"Objective To investigate possible differences in operative delivery rate among low-risk women, randomised to an alongside midwifery-led unit or to standard obstetric units within the same hospital. Design Randomised controlled trial. Setting Department of Obstetrics and Gynaecology, Østfold Hospital Trust, TromsØ, Norway. Population A total of 1111 women assessed to be at low risk at onset of spontaneous labour. Methods Randomisation into one of three birth units: the special unit; the normal unit; or the midwife-led unit. Main outcome measures Total operative delivery rate, augmentation, pain relief, postpartum haemorrhage, sphincter injuries and intrapartum transfer, Apgar score &lt;7 at 5 minutes, metabolic acidosis and transfer to neonatal intensive care unit. Results There were no significant differences in total operative deliveries between the three units: 16.3% in the midwife-led unit; 18.0% in the normal unit; and 18.8% in the special unit. There were no significant differences in postpartum haemorrhage, sphincter injuries or in neonatal outcomes. There were statistically significant differences in augmentation (midwife-led unit versus normal unit RR 0.73, 95% CI 0.59-0.89; midwife-led unit versus special unit RR 0.69, 95% CI 0.56-0.86), in epidural analgesia (midwife-led unit versus normal unit RR 0.68, 95% CI 0.52-0.90; midwife-led unit versus special unit RR 0.64, 95% CI 0.47-0.86) and in acupuncture (midwife-led unit versus normal unit RR 1.45, 95% CI 1.25-1.69; midwife-led unit versus special unit RR 1.45, 95% CI 1.22-1.73). Conclusions The level of birth care does not significantly affect the rate of operative deliveries in low-risk women without any expressed preference for level of birth care. © 2011 The Authors BJOG An International Journal of Obstetrics and Gynaecology © 2011 RCOG.","author":[{"dropping-particle":"","family":"Bernitz","given":"S.","non-dropping-particle":"","parse-names":false,"suffix":""},{"dropping-particle":"","family":"Rolland","given":"R.","non-dropping-particle":"","parse-names":false,"suffix":""},{"dropping-particle":"","family":"Blix","given":"E.","non-dropping-particle":"","parse-names":false,"suffix":""},{"dropping-particle":"","family":"Jacobsen","given":"M.","non-dropping-particle":"","parse-names":false,"suffix":""},{"dropping-particle":"","family":"SjØborg","given":"K.","non-dropping-particle":"","parse-names":false,"suffix":""},{"dropping-particle":"","family":"Øian","given":"P.","non-dropping-particle":"","parse-names":false,"suffix":""}],"container-title":"BJOG: An International Journal of Obstetrics and Gynaecology","id":"ITEM-1","issue":"11","issued":{"date-parts":[["2011"]]},"page":"1357-1364","title":"Is the operative delivery rate in low-risk women dependent on the level of birth care? A randomised controlled trial","type":"article-journal","volume":"118"},"uris":["http://www.mendeley.com/documents/?uuid=c03e9681-2de7-4c6c-87b1-73077a860a98"]},{"id":"ITEM-2","itemData":{"DOI":"10.3390/ijerph191610461","ISSN":"16604601","PMID":"36012096","abstract":"Homebirth is legal and has been regulated by law in Hungary since 2012. Despite the obvious advantages of homebirth, it has not yet been broadly accepted, due to various opinions related to safety and risks associated with giving birth outside of a hospital. Our study aimed at exploring both real maternal and feto-neonatal characteristics associated with Hungarian homebirths. A total of 2997 cases were considered in support of our retrospective cohort study. In the examined period, there was a significant, continual rise in the number of homebirths by a rate of 0.22% on average per year. Aggregated maternal complications (primary uterine inertia, prolonged second stage labour, and third stage haemorrhage) were prevalent among homebirth cases (1.29% vs. 0.72%, p &lt; 0.05) and were associated with an average of 11.77% rate of transfer to a health care institution. On the other hand, the rate of operative (vaginal or caesarean) delivery was 26.31% among institutionalized births. A slightly better Apgar score and relatively high rate (20%) of caesarean deliveries were correlated with institutionalized births (p &lt; 0.05). However, the overall intervention rate was lower among homebirths (0.11% vs. 42.57%) than institutional birth cases (p &lt; 0.001). Overall, homebirth is a reliable option for childbirth for healthy and low-risk mothers with uncomplicated pregnancies, which is reflected in the increasing number of deliveries at home in Hungary. Furthermore, utilizing the experiences of countries where homebirth is a long-established method may further improve the outcome of homebirths in Hungary.","author":[{"dropping-particle":"","family":"Wami","given":"Girma A.","non-dropping-particle":"","parse-names":false,"suffix":""},{"dropping-particle":"","family":"Prémusz","given":"Viktória","non-dropping-particle":"","parse-names":false,"suffix":""},{"dropping-particle":"","family":"Csákány","given":"György M.","non-dropping-particle":"","parse-names":false,"suffix":""},{"dropping-particle":"","family":"Kálmán","given":"Kovács","non-dropping-particle":"","parse-names":false,"suffix":""},{"dropping-particle":"","family":"Vértes","given":"Viola","non-dropping-particle":"","parse-names":false,"suffix":""},{"dropping-particle":"","family":"Tamás","given":"Péter","non-dropping-particle":"","parse-names":false,"suffix":""}],"container-title":"International Journal of Environmental Research and Public Health","id":"ITEM-2","issue":"16","issued":{"date-parts":[["2022","8","1"]]},"page":"1-13","publisher":"MDPI","title":"Characteristics of Homebirth in Hungary: A Retrospective Cohort Study","type":"article-journal","volume":"19"},"uris":["http://www.mendeley.com/documents/?uuid=c4fdc5e4-e2c9-45fb-be79-07d65974a02a"]}],"mendeley":{"formattedCitation":"(7,29)","manualFormatting":"(7, 24)","plainTextFormattedCitation":"(7,29)","previouslyFormattedCitation":"(7,29)"},"properties":{"noteIndex":0},"schema":"https://github.com/citation-style-language/schema/raw/master/csl-citation.json"}</w:instrText>
            </w:r>
            <w:r w:rsidRPr="00C01F2F">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7,</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4)</w:t>
            </w:r>
            <w:r w:rsidRPr="00C01F2F">
              <w:rPr>
                <w:rFonts w:ascii="Times New Roman" w:eastAsia="Arial" w:hAnsi="Times New Roman" w:cs="Times New Roman"/>
                <w:color w:val="000000"/>
                <w:kern w:val="0"/>
                <w:sz w:val="24"/>
                <w:szCs w:val="24"/>
                <w:lang w:val="en-AU" w:eastAsia="en-GB"/>
                <w14:ligatures w14:val="none"/>
              </w:rPr>
              <w:fldChar w:fldCharType="end"/>
            </w:r>
          </w:p>
        </w:tc>
        <w:tc>
          <w:tcPr>
            <w:tcW w:w="1890" w:type="dxa"/>
          </w:tcPr>
          <w:p w14:paraId="749B5C02"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21/2204</w:t>
            </w:r>
          </w:p>
        </w:tc>
        <w:tc>
          <w:tcPr>
            <w:tcW w:w="1980" w:type="dxa"/>
          </w:tcPr>
          <w:p w14:paraId="07259E1C"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31/1487</w:t>
            </w:r>
          </w:p>
        </w:tc>
        <w:tc>
          <w:tcPr>
            <w:tcW w:w="2167" w:type="dxa"/>
          </w:tcPr>
          <w:p w14:paraId="492F4282"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0.46 [0.16, 1.37]</w:t>
            </w:r>
          </w:p>
        </w:tc>
        <w:tc>
          <w:tcPr>
            <w:tcW w:w="893" w:type="dxa"/>
          </w:tcPr>
          <w:p w14:paraId="351740C1"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71</w:t>
            </w:r>
          </w:p>
        </w:tc>
      </w:tr>
      <w:tr w:rsidR="00150AB9" w:rsidRPr="00966ED3" w14:paraId="5B0362BB" w14:textId="77777777" w:rsidTr="004C420C">
        <w:trPr>
          <w:trHeight w:val="97"/>
        </w:trPr>
        <w:tc>
          <w:tcPr>
            <w:tcW w:w="4230" w:type="dxa"/>
          </w:tcPr>
          <w:p w14:paraId="46A72D1B" w14:textId="77777777" w:rsidR="00150AB9" w:rsidRPr="00C01F2F" w:rsidRDefault="00150AB9" w:rsidP="004C420C">
            <w:pPr>
              <w:spacing w:line="480" w:lineRule="auto"/>
              <w:rPr>
                <w:rFonts w:ascii="Times New Roman" w:hAnsi="Times New Roman" w:cs="Times New Roman"/>
                <w:b/>
                <w:bCs/>
                <w:sz w:val="24"/>
                <w:szCs w:val="24"/>
                <w:lang w:val="pt-BR"/>
              </w:rPr>
            </w:pPr>
            <w:r w:rsidRPr="00C01F2F">
              <w:rPr>
                <w:rFonts w:ascii="Times New Roman" w:hAnsi="Times New Roman" w:cs="Times New Roman"/>
                <w:b/>
                <w:bCs/>
                <w:sz w:val="24"/>
                <w:szCs w:val="24"/>
                <w:lang w:val="pt-BR"/>
              </w:rPr>
              <w:t>Neonatal mal-formations (congenital anomalies)</w:t>
            </w:r>
          </w:p>
        </w:tc>
        <w:tc>
          <w:tcPr>
            <w:tcW w:w="2520" w:type="dxa"/>
          </w:tcPr>
          <w:p w14:paraId="167A3835"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pt-BR" w:eastAsia="en-GB"/>
                <w14:ligatures w14:val="none"/>
              </w:rPr>
            </w:pPr>
          </w:p>
        </w:tc>
        <w:tc>
          <w:tcPr>
            <w:tcW w:w="1890" w:type="dxa"/>
          </w:tcPr>
          <w:p w14:paraId="69CB0319"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pt-BR" w:eastAsia="en-GB"/>
                <w14:ligatures w14:val="none"/>
              </w:rPr>
            </w:pPr>
          </w:p>
        </w:tc>
        <w:tc>
          <w:tcPr>
            <w:tcW w:w="1980" w:type="dxa"/>
          </w:tcPr>
          <w:p w14:paraId="2C42B89D"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pt-BR" w:eastAsia="en-GB"/>
                <w14:ligatures w14:val="none"/>
              </w:rPr>
            </w:pPr>
          </w:p>
        </w:tc>
        <w:tc>
          <w:tcPr>
            <w:tcW w:w="2167" w:type="dxa"/>
          </w:tcPr>
          <w:p w14:paraId="16B13368"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pt-BR" w:eastAsia="en-GB"/>
                <w14:ligatures w14:val="none"/>
              </w:rPr>
            </w:pPr>
          </w:p>
        </w:tc>
        <w:tc>
          <w:tcPr>
            <w:tcW w:w="893" w:type="dxa"/>
          </w:tcPr>
          <w:p w14:paraId="270DE47D"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pt-BR" w:eastAsia="en-GB"/>
                <w14:ligatures w14:val="none"/>
              </w:rPr>
            </w:pPr>
          </w:p>
        </w:tc>
      </w:tr>
      <w:tr w:rsidR="00150AB9" w:rsidRPr="00C01F2F" w14:paraId="3C5ECB59" w14:textId="77777777" w:rsidTr="004C420C">
        <w:trPr>
          <w:trHeight w:val="97"/>
        </w:trPr>
        <w:tc>
          <w:tcPr>
            <w:tcW w:w="4230" w:type="dxa"/>
          </w:tcPr>
          <w:p w14:paraId="2BEF792D"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hAnsi="Times New Roman" w:cs="Times New Roman"/>
                <w:sz w:val="24"/>
                <w:szCs w:val="24"/>
              </w:rPr>
              <w:t>Well-Integrated</w:t>
            </w:r>
          </w:p>
        </w:tc>
        <w:tc>
          <w:tcPr>
            <w:tcW w:w="2520" w:type="dxa"/>
          </w:tcPr>
          <w:p w14:paraId="1D0873A3"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 xml:space="preserve">4 </w:t>
            </w:r>
            <w:r w:rsidRPr="00C01F2F">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86/s12884-015-0455-x","ISSN":"14712393","PMID":"25884308","abstract":"Background: Most studies on birth settings investigate the association between planned place of birth at the start of labor and birth outcomes and intervention rates. To optimize maternity care it also is important to pay attention to the entire process of pregnancy and childbirth. This study explores the association between the initial preferred place of birth and model of care, and the course of pregnancy and labor in low-risk nulliparous women in the Netherlands. Methods: As part of a Dutch prospective cohort study (2007-2011), we compared medical indications during pregnancy and birth outcomes of 576 women who initially preferred a home birth (n = 226), a midwife-led hospital birth (n = 168) or an obstetrician-led hospital birth (n = 182). Data were obtained by a questionnaire before 20 weeks of gestation and by medical records. Analyses were performed according to the initial preferred place of birth. Results: Low-risk nulliparous women who preferred a home birth with midwife-led care were less likely to be diagnosed with a medical indication during pregnancy compared to women who preferred a birth with obstetrician-led care (OR 0.41 95% CI 0.25-0.66). Preferring a birth with midwife-led care - both at home and in hospital - was associated with lower odds of induced labor (OR 0.51 95% CI 0.28-0.95 respectively OR 0.42 95% CI 0.21-0.85) and epidural analgesia (OR 0.32 95% CI 0.18-0.56 respectively OR 0.34 95% CI 0.19-0.62) compared to preferring a birth with obstetrician-led care. In addition, women who preferred a home birth were less likely to experience augmentation of labor (OR 0.54 95% CI 0.32-0.93) and narcotic analgesia (OR 0.41 95% CI 0.21-0.79) compared to women who preferred a birth with obstetrician-led care. We observed no significant association between preferred place of birth and mode of birth. Conclusions: Nulliparous women who initially preferred a home birth were less likely to be diagnosed with a medical indication during pregnancy. Women who initially preferred a birth with midwife-led care - both at home and in hospital - experienced lower rates of interventions during labor. Although some differences can be attributed to the model of care, we suggest that characteristics and attitudes of women themselves also play an important role.","author":[{"dropping-particle":"","family":"Haaren-ten Haken","given":"Tamar M.","non-dropping-particle":"van","parse-names":false,"suffix":""},{"dropping-particle":"","family":"Hendrix","given":"Marijke","non-dropping-particle":"","parse-names":false,"suffix":""},{"dropping-particle":"","family":"Smits","given":"Luc J.","non-dropping-particle":"","parse-names":false,"suffix":""},{"dropping-particle":"","family":"Nieuwenhuijze","given":"Marianne J.","non-dropping-particle":"","parse-names":false,"suffix":""},{"dropping-particle":"","family":"Severens","given":"Johan L.","non-dropping-particle":"","parse-names":false,"suffix":""},{"dropping-particle":"","family":"Vries","given":"Raymond G.","non-dropping-particle":"de","parse-names":false,"suffix":""},{"dropping-particle":"","family":"Nijhuis","given":"Jan G.","non-dropping-particle":"","parse-names":false,"suffix":""}],"container-title":"BMC Pregnancy and Childbirth","id":"ITEM-1","issue":"1","issued":{"date-parts":[["2015"]]},"page":"1-9","title":"The influence of preferred place of birth on the course of pregnancy and labor among healthy nulliparous women: A prospective cohort study","type":"article-journal","volume":"15"},"uris":["http://www.mendeley.com/documents/?uuid=f7d2d825-8ab1-40b9-9e8d-d6ff6523378d"]},{"id":"ITEM-2","itemData":{"DOI":"10.1111/birt.12150","ISSN":"1523536X","PMID":"25613161","abstract":"Background: At 2.2 percent in 2012, the home birth rate in Iceland is the highest in the Nordic countries and has been rising rapidly in the new millennium. The objective of this study was to compare the outcomes of planned home births and planned hospital births in comparable low-risk groups in Iceland. Methods: The study is a retrospective cohort study comparing the total population of 307 planned home births in Iceland in 2005-2009 to a matched 1:3 sample of 921 planned hospital births. Regression analysis, adjusted for confounding variables, was performed for the primary outcome variables. Results: The rate of oxytocin augmentation, epidural analgesia, and postpartum hemorrhage was significantly lower when labor started as a planned home birth. Differences in the rates of other primary outcome variables were not significant. The home birth group had lower rates of operative birth and obstetric anal sphincter injury. The rate of 5-minute Apgar score &lt; 7 was the same in the home and hospital birth groups, but the home birth group had a higher rate of neonatal intensive care unit admission. Intervention and adverse outcome rates in both study groups, including transfer rates, were higher among primiparas than multiparas. Oxytocin augmentation, epidural analgesia, and postpartum hemorrhage rates were significantly interrelated. Conclusions: This study adds to the growing body of evidence that suggests that planned home birth for low-risk women is as safe as planned hospital birth.","author":[{"dropping-particle":"","family":"Halfdansdottir","given":"Berglind","non-dropping-particle":"","parse-names":false,"suffix":""},{"dropping-particle":"","family":"Smarason","given":"Alexander Kr","non-dropping-particle":"","parse-names":false,"suffix":""},{"dropping-particle":"","family":"Olafsdottir","given":"Olof A.","non-dropping-particle":"","parse-names":false,"suffix":""},{"dropping-particle":"","family":"Hildingsson","given":"Ingegerd","non-dropping-particle":"","parse-names":false,"suffix":""},{"dropping-particle":"","family":"Sveinsdottir","given":"Herdis","non-dropping-particle":"","parse-names":false,"suffix":""}],"container-title":"Birth","id":"ITEM-2","issue":"1","issued":{"date-parts":[["2015"]]},"page":"16-26","title":"Outcome of planned home and hospital births among low-risk women in Iceland in 2005-2009: A retrospective cohort study","type":"article-journal","volume":"42"},"uris":["http://www.mendeley.com/documents/?uuid=2bd0094a-8b9a-4043-af3c-7a1d175cb59c"]},{"id":"ITEM-3","itemData":{"DOI":"10.1186/s40064-016-2306-2","ISSN":"21931801","abstract":"Objectives: The claimed advantages of home deliveries, including fewer medical interventions, are potentially counter balanced by the small additional risk on perinatal adverse outcome compared to hospital deliveries in low risk women. Homelike birth centres have been proposed a new setting for low risk women combining the advantages of home and hospital, resulting in lower intervention rates with equal safety. This paper addresses whether the introduction of a midwife-led birth centre adjacent to the hospital combines the advantages of home and hospital deliveries. Additionally, we investigate whether the introduction of a midwife-led birth centre leads to a different risk selection of women planning their delivery either at home, at the hospital or at the birth centre. Methods: Anonymized data, between January 2007 and June 2012, was collected from the four participating midwife practices. Women (n = 5558) were categorized according to intended place of birth. Women’s characteristics and pregnancy outcomes were compared between the period before and after its introduction using Chi square and Fisher’s Exact tests. Direct and indirect standardized rates were calculated for different outcomes [(1) intrapartum and neonatal mortality (&lt;24 h), (2) composite outcome of neonatal morbidities, (3) composite outcome of maternal morbidities, and (4) medical intervention], taking the period before introduction as reference. Results: After the introduction of the birth centre a different risk selection was observed. Women’s characteristics were most unfavourable for intended birth centre births. Additionally, an higher neonatal risk load was seen within these women. After its introduction neonatal morbidities decreased (5.0 vs. 3.8 %) and maternal morbidities decreased (8.3 vs. 7.3 %). Interventions were about equal. Direct and indirect standardization provided similar results. Conclusion: Neonatal morbidity and maternal morbidity tended to decrease, while overall intervention rates were unaffected. The introduction of the midwife-led birth centre seems to benefit the outcome of midwife-led deliveries. We interpret this change by the redistribution of the higher risk women among the low risk population intending birth at the birth centre instead of home.","author":[{"dropping-particle":"","family":"Kooy","given":"Jacoba","non-dropping-particle":"van der","parse-names":false,"suffix":""},{"dropping-particle":"","family":"Graaf","given":"Johanna P.","non-dropping-particle":"de","parse-names":false,"suffix":""},{"dropping-particle":"","family":"Birnie","given":"Doctor Erwin","non-dropping-particle":"","parse-names":false,"suffix":""},{"dropping-particle":"","family":"Denktas","given":"Semiha","non-dropping-particle":"","parse-names":false,"suffix":""},{"dropping-particle":"","family":"Steegers","given":"Eric A.P.","non-dropping-particle":"","parse-names":false,"suffix":""},{"dropping-particle":"","family":"Bonsel","given":"Gouke J.","non-dropping-particle":"","parse-names":false,"suffix":""}],"container-title":"SpringerPlus","id":"ITEM-3","issue":"1","issued":{"date-parts":[["2016"]]},"publisher":"Springer International Publishing","title":"Different settings of place of midwife-led birth: evaluation of a midwife-led birth centre","type":"article-journal","volume":"5"},"uris":["http://www.mendeley.com/documents/?uuid=92d6596d-628c-4f85-85c0-32d259d828dc"]},{"id":"ITEM-4","itemData":{"DOI":"10.1186/S12884-017-1348-Y/TABLES/4","ISSN":"14712393","PMID":"28595580","abstract":"Background: To compare the mode of delivery between planned home versus planned hospital births and to determine if differences in intervention rates could be interpreted as over- or undertreatment. Methods: Intervention and perinatal mortality rates were obtained for 679,952 low-risk women from the Dutch Perinatal Registry (2000-2007). Intervention was defined as operative vaginal delivery and/or caesarean section. Perinatal mortality was defined as the intrapartum and early neonatal mortality rate up to 7 days postpartum. Besides adjustment for maternal and care factors, we included for additional casemix adjustment: presence of congenital abnormality, small for gestational age, preterm birth, or low Apgar score. The techniques used were nested multiple stepwise logistic regression, and stratified analysis for separate risk groups. An intention-to-treat like analysis was performed. Results: The intervention rate was lower in planned home compared to planned hospital births (10.9% 95% CI 10.8-11.0 vs. 13.8% 95% CI 13.6-13.9). Intended place of birth had significant impact on the likelihood to intervene after adjustment (planned homebirth (OR 0.77 95% CI. 0.75-0.78)). The mortality rate was lower in planned home births (0.15% vs. 0.18%). After adjustment, the interaction term home- intervention was significant (OR1.51 95% CI 1.25-1.84). In risk groups, a higher perinatal mortality rate was observed in planned home births. Conclusions: The potential presence of over- or under treatment as expressed by adjusted perinatal mortality differs per risk group. In planned home births especially multiparous women showed universally lower intervention rates. However, the benefit of substantially fewer interventions in the planned home group seems to be counterbalanced by substantially increased mortality if intervention occurs.","author":[{"dropping-particle":"","family":"Kooy","given":"Jacoba","non-dropping-particle":"","parse-names":false,"suffix":""},{"dropping-particle":"","family":"Birnie","given":"Erwin","non-dropping-particle":"","parse-names":false,"suffix":""},{"dropping-particle":"","family":"Denktas","given":"Semiha","non-dropping-particle":"","parse-names":false,"suffix":""},{"dropping-particle":"","family":"Steegers","given":"Eric A.P.","non-dropping-particle":"","parse-names":false,"suffix":""},{"dropping-particle":"","family":"Bonsel","given":"Gouke J.","non-dropping-particle":"","parse-names":false,"suffix":""}],"container-title":"BMC Pregnancy and Childbirth","id":"ITEM-4","issue":"1","issued":{"date-parts":[["2017","6","8"]]},"page":"1-11","publisher":"BioMed Central Ltd.","title":"Planned home compared with planned hospital births: Mode of delivery and Perinatal mortality rates, an observational study","type":"article-journal","volume":"17"},"uris":["http://www.mendeley.com/documents/?uuid=86cd6207-3624-4875-b256-a56a89897af6"]}],"mendeley":{"formattedCitation":"(15,27,32,33)","manualFormatting":"(20, 22, 26, 32)","plainTextFormattedCitation":"(15,27,32,33)","previouslyFormattedCitation":"(15,27,32,33)"},"properties":{"noteIndex":0},"schema":"https://github.com/citation-style-language/schema/raw/master/csl-citation.json"}</w:instrText>
            </w:r>
            <w:r w:rsidRPr="00C01F2F">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20,</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2,</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6,</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32)</w:t>
            </w:r>
            <w:r w:rsidRPr="00C01F2F">
              <w:rPr>
                <w:rFonts w:ascii="Times New Roman" w:eastAsia="Arial" w:hAnsi="Times New Roman" w:cs="Times New Roman"/>
                <w:color w:val="000000"/>
                <w:kern w:val="0"/>
                <w:sz w:val="24"/>
                <w:szCs w:val="24"/>
                <w:lang w:val="en-AU" w:eastAsia="en-GB"/>
                <w14:ligatures w14:val="none"/>
              </w:rPr>
              <w:fldChar w:fldCharType="end"/>
            </w:r>
          </w:p>
        </w:tc>
        <w:tc>
          <w:tcPr>
            <w:tcW w:w="1890" w:type="dxa"/>
          </w:tcPr>
          <w:p w14:paraId="68490835"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4727/403888</w:t>
            </w:r>
          </w:p>
        </w:tc>
        <w:tc>
          <w:tcPr>
            <w:tcW w:w="1980" w:type="dxa"/>
          </w:tcPr>
          <w:p w14:paraId="54CCCAD8"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2936/221599</w:t>
            </w:r>
          </w:p>
        </w:tc>
        <w:tc>
          <w:tcPr>
            <w:tcW w:w="2167" w:type="dxa"/>
          </w:tcPr>
          <w:p w14:paraId="4F8EA865"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0.61 [0.34, 1.08]</w:t>
            </w:r>
          </w:p>
        </w:tc>
        <w:tc>
          <w:tcPr>
            <w:tcW w:w="893" w:type="dxa"/>
          </w:tcPr>
          <w:p w14:paraId="2EDF020F"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62</w:t>
            </w:r>
          </w:p>
        </w:tc>
      </w:tr>
      <w:tr w:rsidR="00150AB9" w:rsidRPr="00C01F2F" w14:paraId="7B6DBEA0" w14:textId="77777777" w:rsidTr="004C420C">
        <w:trPr>
          <w:trHeight w:val="107"/>
        </w:trPr>
        <w:tc>
          <w:tcPr>
            <w:tcW w:w="4230" w:type="dxa"/>
          </w:tcPr>
          <w:p w14:paraId="1BABDD44"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hAnsi="Times New Roman" w:cs="Times New Roman"/>
                <w:sz w:val="24"/>
                <w:szCs w:val="24"/>
              </w:rPr>
              <w:t>Less-well integrated</w:t>
            </w:r>
          </w:p>
        </w:tc>
        <w:tc>
          <w:tcPr>
            <w:tcW w:w="2520" w:type="dxa"/>
          </w:tcPr>
          <w:p w14:paraId="2B543B91"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w:t>
            </w:r>
          </w:p>
        </w:tc>
        <w:tc>
          <w:tcPr>
            <w:tcW w:w="1890" w:type="dxa"/>
          </w:tcPr>
          <w:p w14:paraId="597DF68D"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w:t>
            </w:r>
          </w:p>
        </w:tc>
        <w:tc>
          <w:tcPr>
            <w:tcW w:w="1980" w:type="dxa"/>
          </w:tcPr>
          <w:p w14:paraId="506866FF"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w:t>
            </w:r>
          </w:p>
        </w:tc>
        <w:tc>
          <w:tcPr>
            <w:tcW w:w="2167" w:type="dxa"/>
          </w:tcPr>
          <w:p w14:paraId="5044346E"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w:t>
            </w:r>
          </w:p>
        </w:tc>
        <w:tc>
          <w:tcPr>
            <w:tcW w:w="893" w:type="dxa"/>
          </w:tcPr>
          <w:p w14:paraId="639C3A19"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w:t>
            </w:r>
          </w:p>
        </w:tc>
      </w:tr>
      <w:tr w:rsidR="00150AB9" w:rsidRPr="00C01F2F" w14:paraId="792EF072" w14:textId="77777777" w:rsidTr="004C420C">
        <w:trPr>
          <w:trHeight w:val="97"/>
        </w:trPr>
        <w:tc>
          <w:tcPr>
            <w:tcW w:w="4230" w:type="dxa"/>
          </w:tcPr>
          <w:p w14:paraId="3C36EF65" w14:textId="77777777" w:rsidR="00150AB9" w:rsidRPr="00C01F2F" w:rsidRDefault="00150AB9" w:rsidP="004C420C">
            <w:pPr>
              <w:spacing w:line="480" w:lineRule="auto"/>
              <w:rPr>
                <w:rFonts w:ascii="Times New Roman" w:hAnsi="Times New Roman" w:cs="Times New Roman"/>
                <w:b/>
                <w:bCs/>
                <w:sz w:val="24"/>
                <w:szCs w:val="24"/>
              </w:rPr>
            </w:pPr>
            <w:r w:rsidRPr="00C01F2F">
              <w:rPr>
                <w:rFonts w:ascii="Times New Roman" w:hAnsi="Times New Roman" w:cs="Times New Roman"/>
                <w:b/>
                <w:bCs/>
                <w:sz w:val="24"/>
                <w:szCs w:val="24"/>
              </w:rPr>
              <w:t xml:space="preserve">Apgar score &lt;7 at </w:t>
            </w:r>
            <w:r>
              <w:rPr>
                <w:rFonts w:ascii="Times New Roman" w:hAnsi="Times New Roman" w:cs="Times New Roman"/>
                <w:b/>
                <w:bCs/>
                <w:sz w:val="24"/>
                <w:szCs w:val="24"/>
              </w:rPr>
              <w:t>one</w:t>
            </w:r>
            <w:r w:rsidRPr="00C01F2F">
              <w:rPr>
                <w:rFonts w:ascii="Times New Roman" w:hAnsi="Times New Roman" w:cs="Times New Roman"/>
                <w:b/>
                <w:bCs/>
                <w:sz w:val="24"/>
                <w:szCs w:val="24"/>
              </w:rPr>
              <w:t xml:space="preserve"> or 5mins</w:t>
            </w:r>
          </w:p>
        </w:tc>
        <w:tc>
          <w:tcPr>
            <w:tcW w:w="2520" w:type="dxa"/>
          </w:tcPr>
          <w:p w14:paraId="228AC57E"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11</w:t>
            </w:r>
          </w:p>
        </w:tc>
        <w:tc>
          <w:tcPr>
            <w:tcW w:w="1890" w:type="dxa"/>
          </w:tcPr>
          <w:p w14:paraId="40C73768"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559/79806</w:t>
            </w:r>
          </w:p>
        </w:tc>
        <w:tc>
          <w:tcPr>
            <w:tcW w:w="1980" w:type="dxa"/>
          </w:tcPr>
          <w:p w14:paraId="35A5794F"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549/49293</w:t>
            </w:r>
          </w:p>
        </w:tc>
        <w:tc>
          <w:tcPr>
            <w:tcW w:w="2167" w:type="dxa"/>
          </w:tcPr>
          <w:p w14:paraId="282B8E16"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0.73 [0.55, 0.96]</w:t>
            </w:r>
          </w:p>
        </w:tc>
        <w:tc>
          <w:tcPr>
            <w:tcW w:w="893" w:type="dxa"/>
          </w:tcPr>
          <w:p w14:paraId="29F6B949"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44</w:t>
            </w:r>
          </w:p>
        </w:tc>
      </w:tr>
      <w:tr w:rsidR="00150AB9" w:rsidRPr="00C01F2F" w14:paraId="24CF5B2A" w14:textId="77777777" w:rsidTr="004C420C">
        <w:trPr>
          <w:trHeight w:val="97"/>
        </w:trPr>
        <w:tc>
          <w:tcPr>
            <w:tcW w:w="4230" w:type="dxa"/>
          </w:tcPr>
          <w:p w14:paraId="18CB37D5"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hAnsi="Times New Roman" w:cs="Times New Roman"/>
                <w:sz w:val="24"/>
                <w:szCs w:val="24"/>
              </w:rPr>
              <w:lastRenderedPageBreak/>
              <w:t>Well-Integrated</w:t>
            </w:r>
          </w:p>
        </w:tc>
        <w:tc>
          <w:tcPr>
            <w:tcW w:w="2520" w:type="dxa"/>
          </w:tcPr>
          <w:p w14:paraId="4729A7F1"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 xml:space="preserve">7 </w:t>
            </w:r>
            <w:r w:rsidRPr="00C01F2F">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86/1471-2458-12-478","ISSN":"14712458","PMID":"22726575","abstract":"Background: Social inequity in perinatal and maternal health is a well-documented health problem even in countries with a high level of social equality. We aimed to study whether the effect of birthplace on perinatal and maternal morbidity, birth interventions and use of pain relief among low risk women intending to give birth in two freestanding midwifery units (FMU) versus two obstetric units in Denmark differed by level of social disadvantage. Methods: The study was designed as a cohort study with a matched control group. It included 839 low-risk women intending to give birth in an FMU, who were prospectively and individually matched on nine selected obstetric/socio-economic factors to 839 low-risk women intending OU birth. Educational level was chosen as a proxy for social position. Analysis was by intention-to-treat. Results: Women intending to give birth in an FMU had a significantly higher likelihood of uncomplicated, spontaneous birth with good outcomes for mother and infant compared to women intending to give birth in an OU. The likelihood of intact perineum, use of upright position for birth and water birth was also higher. No difference was found in perinatal morbidity or third/fourth degree tears, while birth interventions including caesarean section and epidural analgesia were significantly less frequent among women intending to give birth in an FMU. In our sample of healthy low-risk women with spontaneous onset of labour at term after an uncomplicated pregnancy, the positive results of intending to give birth in an FMU as compared to an OU were found to hold for both women with post-secondary education and the potentially vulnerable group of FMU women without post-secondary education. In all cases, women without post-secondary education intending to give birth in an FMU had comparable and, in some respects, more favourable outcomes when compared to women with the same level of education intending to give birth in an OU. In this sample of low-risk women, we found that the effect of intended place on birth outcomes did not differ with womens level of education. Conclusion: FMU care appears to offer important benefits for birthing women with no additional risk to the infant. Both for women with and without post-secondary education, intending to give birth in an FMU significantly increased the likelihood of a spontaneous, uncomplicated birth with good outcomes for mother and infant compared to women intending to give birth in an OU. All women …","author":[{"dropping-particle":"","family":"Overgaard","given":"Charlotte","non-dropping-particle":"","parse-names":false,"suffix":""},{"dropping-particle":"","family":"Fenger-Grøn","given":"Morten","non-dropping-particle":"","parse-names":false,"suffix":""},{"dropping-particle":"","family":"Sandall","given":"Jane","non-dropping-particle":"","parse-names":false,"suffix":""}],"container-title":"BMC Public Health","id":"ITEM-1","issue":"1","issued":{"date-parts":[["2012"]]},"page":"1","publisher":"???","title":"Freestanding midwifery units versus obstetric units: Does the effect of place of birth differ with level of social disadvantage?","type":"article-journal","volume":"12"},"uris":["http://www.mendeley.com/documents/?uuid=3ba7b270-3743-487a-9df8-e367128e2706"]},{"id":"ITEM-2","itemData":{"DOI":"10.1186/s12884-015-0455-x","ISSN":"14712393","PMID":"25884308","abstract":"Background: Most studies on birth settings investigate the association between planned place of birth at the start of labor and birth outcomes and intervention rates. To optimize maternity care it also is important to pay attention to the entire process of pregnancy and childbirth. This study explores the association between the initial preferred place of birth and model of care, and the course of pregnancy and labor in low-risk nulliparous women in the Netherlands. Methods: As part of a Dutch prospective cohort study (2007-2011), we compared medical indications during pregnancy and birth outcomes of 576 women who initially preferred a home birth (n = 226), a midwife-led hospital birth (n = 168) or an obstetrician-led hospital birth (n = 182). Data were obtained by a questionnaire before 20 weeks of gestation and by medical records. Analyses were performed according to the initial preferred place of birth. Results: Low-risk nulliparous women who preferred a home birth with midwife-led care were less likely to be diagnosed with a medical indication during pregnancy compared to women who preferred a birth with obstetrician-led care (OR 0.41 95% CI 0.25-0.66). Preferring a birth with midwife-led care - both at home and in hospital - was associated with lower odds of induced labor (OR 0.51 95% CI 0.28-0.95 respectively OR 0.42 95% CI 0.21-0.85) and epidural analgesia (OR 0.32 95% CI 0.18-0.56 respectively OR 0.34 95% CI 0.19-0.62) compared to preferring a birth with obstetrician-led care. In addition, women who preferred a home birth were less likely to experience augmentation of labor (OR 0.54 95% CI 0.32-0.93) and narcotic analgesia (OR 0.41 95% CI 0.21-0.79) compared to women who preferred a birth with obstetrician-led care. We observed no significant association between preferred place of birth and mode of birth. Conclusions: Nulliparous women who initially preferred a home birth were less likely to be diagnosed with a medical indication during pregnancy. Women who initially preferred a birth with midwife-led care - both at home and in hospital - experienced lower rates of interventions during labor. Although some differences can be attributed to the model of care, we suggest that characteristics and attitudes of women themselves also play an important role.","author":[{"dropping-particle":"","family":"Haaren-ten Haken","given":"Tamar M.","non-dropping-particle":"van","parse-names":false,"suffix":""},{"dropping-particle":"","family":"Hendrix","given":"Marijke","non-dropping-particle":"","parse-names":false,"suffix":""},{"dropping-particle":"","family":"Smits","given":"Luc J.","non-dropping-particle":"","parse-names":false,"suffix":""},{"dropping-particle":"","family":"Nieuwenhuijze","given":"Marianne J.","non-dropping-particle":"","parse-names":false,"suffix":""},{"dropping-particle":"","family":"Severens","given":"Johan L.","non-dropping-particle":"","parse-names":false,"suffix":""},{"dropping-particle":"","family":"Vries","given":"Raymond G.","non-dropping-particle":"de","parse-names":false,"suffix":""},{"dropping-particle":"","family":"Nijhuis","given":"Jan G.","non-dropping-particle":"","parse-names":false,"suffix":""}],"container-title":"BMC Pregnancy and Childbirth","id":"ITEM-2","issue":"1","issued":{"date-parts":[["2015"]]},"page":"1-9","title":"The influence of preferred place of birth on the course of pregnancy and labor among healthy nulliparous women: A prospective cohort study","type":"article-journal","volume":"15"},"uris":["http://www.mendeley.com/documents/?uuid=f7d2d825-8ab1-40b9-9e8d-d6ff6523378d"]},{"id":"ITEM-3","itemData":{"DOI":"10.1016/j.midw.2015.08.007","ISSN":"02666138","PMID":"26386517","abstract":"Objective: to compare intrapartum- and neonatal mortality and intervention rates in term women starting labour in primary midwife-led versus secondary obstetrician-led care. Design: retrospective cohort study. Setting: Amsterdam region of the Netherlands. Participants: women with singleton pregnancies who gave birth beyond 37+0 weeks gestation in the years 2005 up to 2008 and lived in the catchment area of the neonatal intensive care units of both academic hospitals in Amsterdam. Women with a primary caesarean section or a pregnancy complicated by antepartum death or major congenital anomalies were excluded. For women in the midwife-led care group, a home or hospital birth could be planned. Measurements: analysis of linked data from the national perinatal register, and hospital- and midwifery record data. We assessed (unadjusted) relative risks with confidence intervals. Main outcome measures were incidences of intrapartum and neonatal (&lt;28 days) mortality. Secondary outcomes included incidences of caesarean section and vaginal instrumental delivery. Findings: 53,123 women started labour in primary care and 30,166 women in secondary care. Intrapartum and neonatal mortality rates were 37/53,123 (0.70‰) in the primary care group and 24/30,166 (0.80‰) in the secondary care group (relative risk 0.88; 95% CI 0.52-1.46). Women in the primary care group were less likely to deliver by secondary caesarean section (5% versus 16%; RR 0.31; 95% CI 0.30-0.32) or by instrumental delivery (10% versus 13%; RR 0.76; 95% CI 0.73-0.79). Key conclusions: we found a low absolute risk of intrapartum and neonatal mortality, with a comparable risk for women who started labour in primary versus secondary care. The intervention rate was significantly lower in women who started labour in primary care. Implications for practice: these findings suggest that it is possible to identify a group of women at low risk of complications that can start labour in primary care and have low rates of medical interventions whereas perinatal mortality is low.","author":[{"dropping-particle":"","family":"Wiegerinck","given":"M. M.J.","non-dropping-particle":"","parse-names":false,"suffix":""},{"dropping-particle":"","family":"Goes","given":"B. Y.","non-dropping-particle":"van der","parse-names":false,"suffix":""},{"dropping-particle":"","family":"Ravelli","given":"A. C.J.","non-dropping-particle":"","parse-names":false,"suffix":""},{"dropping-particle":"","family":"Post","given":"J. A.M.","non-dropping-particle":"van der","parse-names":false,"suffix":""},{"dropping-particle":"","family":"Klinkert","given":"J.","non-dropping-particle":"","parse-names":false,"suffix":""},{"dropping-particle":"","family":"Brandenbarg","given":"J.","non-dropping-particle":"","parse-names":false,"suffix":""},{"dropping-particle":"","family":"Buist","given":"F. C.D.","non-dropping-particle":"","parse-names":false,"suffix":""},{"dropping-particle":"","family":"Wouters","given":"M. G.A.J.","non-dropping-particle":"","parse-names":false,"suffix":""},{"dropping-particle":"","family":"Tamminga","given":"P.","non-dropping-particle":"","parse-names":false,"suffix":""},{"dropping-particle":"","family":"Jonge","given":"A.","non-dropping-particle":"de","parse-names":false,"suffix":""},{"dropping-particle":"","family":"Mol","given":"B. W.","non-dropping-particle":"","parse-names":false,"suffix":""}],"container-title":"Midwifery","id":"ITEM-3","issue":"12","issued":{"date-parts":[["2015"]]},"page":"1168-1176","publisher":"Elsevier","title":"Intrapartum and neonatal mortality in primary midwife-led and secondary obstetrician-led care in the Amsterdam region of the Netherlands: A retrospective cohort study","type":"article-journal","volume":"31"},"uris":["http://www.mendeley.com/documents/?uuid=abaa4a9b-3eb7-4286-90cd-62edbfb83c7e"]},{"id":"ITEM-4","itemData":{"DOI":"10.1186/s12884-016-1130-6","ISSN":"14712393","PMID":"27793112","abstract":"Background: The use of interventions in childbirth has increased the past decades. There is concern that some women might receive more interventions than they really need. For low-risk women, midwife-led birth settings may be of importance as a counterbalance towards the increasing rate of interventions. The effect of planned place of birth on interventions in the Netherlands is not yet clear. This study aims to give insight into differences in obstetric interventions and maternal outcomes for planned home versus planned hospital birth among women in midwife-led care. Methods: Women from twenty practices across the Netherlands were included in 2009 and 2010. Of these, 3495 were low-risk and in midwife-led care at the onset of labour. Information about planned place of birth and outcomes, including instrumental birth (caesarean section, vacuum or forceps birth), labour augmentation, episiotomy, oxytocin in third stage, postpartum haemorrhage &gt;1000 ml and perineal damage, came from the national midwife-led care perinatal database, and a postpartum questionnaire. Results: Women who planned home birth more often had spontaneous birth (nulliparous women aOR 1.38, 95 % CI 1.08-1.76, parous women aOR 2.29, 95 % CI 1.21-4.36) and less often episiotomy (nulliparous women aOR 0.73, 0.58-0.91, parous women aOR 0.47, 0.33-0.68) and use of oxytocin in the third stage (nulliparous women aOR 0.58, 0.42-0.80, parous women aOR 0.47, 0.37-0.60) compared to women who planned hospital birth. Nulliparous women more often had anal sphincter damage (aOR 1.75, 1.01-3.03), but the difference was not statistically significant if women who had caesarean sections were excluded. Parous women less often had labour augmentation (aOR 0.55, 0.36-0.82) and more often an intact perineum (aOR 1.65, 1.34-2.03). There were no differences in rates of vacuum/forceps birth, unplanned caesarean section and postpartum haemorrhage &gt;1000 ml. Conclusions: Women who planned home birth were more likely to give birth spontaneously and had fewer medical interventions.","author":[{"dropping-particle":"","family":"Bolten","given":"N.","non-dropping-particle":"","parse-names":false,"suffix":""},{"dropping-particle":"","family":"Jonge","given":"A.","non-dropping-particle":"de","parse-names":false,"suffix":""},{"dropping-particle":"","family":"Zwagerman","given":"E.","non-dropping-particle":"","parse-names":false,"suffix":""},{"dropping-particle":"","family":"Zwagerman","given":"P.","non-dropping-particle":"","parse-names":false,"suffix":""},{"dropping-particle":"","family":"Klomp","given":"T.","non-dropping-particle":"","parse-names":false,"suffix":""},{"dropping-particle":"","family":"Zwart","given":"J. J.","non-dropping-particle":"","parse-names":false,"suffix":""},{"dropping-particle":"","family":"Geerts","given":"C. C.","non-dropping-particle":"","parse-names":false,"suffix":""}],"container-title":"BMC Pregnancy and Childbirth","id":"ITEM-4","issue":"1","issued":{"date-parts":[["2016","10","28"]]},"publisher":"BMC Pregnancy and Childbirth","title":"Effect of planned place of birth on obstetric interventions and maternal outcomes among low-risk women: A cohort study in the Netherlands","type":"article-journal","volume":"16"},"uris":["http://www.mendeley.com/documents/?uuid=4617f906-56e3-4d57-9a31-6e4a983fd3ae"]},{"id":"ITEM-5","itemData":{"DOI":"10.1186/s40064-016-2306-2","ISSN":"21931801","abstract":"Objectives: The claimed advantages of home deliveries, including fewer medical interventions, are potentially counter balanced by the small additional risk on perinatal adverse outcome compared to hospital deliveries in low risk women. Homelike birth centres have been proposed a new setting for low risk women combining the advantages of home and hospital, resulting in lower intervention rates with equal safety. This paper addresses whether the introduction of a midwife-led birth centre adjacent to the hospital combines the advantages of home and hospital deliveries. Additionally, we investigate whether the introduction of a midwife-led birth centre leads to a different risk selection of women planning their delivery either at home, at the hospital or at the birth centre. Methods: Anonymized data, between January 2007 and June 2012, was collected from the four participating midwife practices. Women (n = 5558) were categorized according to intended place of birth. Women’s characteristics and pregnancy outcomes were compared between the period before and after its introduction using Chi square and Fisher’s Exact tests. Direct and indirect standardized rates were calculated for different outcomes [(1) intrapartum and neonatal mortality (&lt;24 h), (2) composite outcome of neonatal morbidities, (3) composite outcome of maternal morbidities, and (4) medical intervention], taking the period before introduction as reference. Results: After the introduction of the birth centre a different risk selection was observed. Women’s characteristics were most unfavourable for intended birth centre births. Additionally, an higher neonatal risk load was seen within these women. After its introduction neonatal morbidities decreased (5.0 vs. 3.8 %) and maternal morbidities decreased (8.3 vs. 7.3 %). Interventions were about equal. Direct and indirect standardization provided similar results. Conclusion: Neonatal morbidity and maternal morbidity tended to decrease, while overall intervention rates were unaffected. The introduction of the midwife-led birth centre seems to benefit the outcome of midwife-led deliveries. We interpret this change by the redistribution of the higher risk women among the low risk population intending birth at the birth centre instead of home.","author":[{"dropping-particle":"","family":"Kooy","given":"Jacoba","non-dropping-particle":"van der","parse-names":false,"suffix":""},{"dropping-particle":"","family":"Graaf","given":"Johanna P.","non-dropping-particle":"de","parse-names":false,"suffix":""},{"dropping-particle":"","family":"Birnie","given":"Doctor Erwin","non-dropping-particle":"","parse-names":false,"suffix":""},{"dropping-particle":"","family":"Denktas","given":"Semiha","non-dropping-particle":"","parse-names":false,"suffix":""},{"dropping-particle":"","family":"Steegers","given":"Eric A.P.","non-dropping-particle":"","parse-names":false,"suffix":""},{"dropping-particle":"","family":"Bonsel","given":"Gouke J.","non-dropping-particle":"","parse-names":false,"suffix":""}],"container-title":"SpringerPlus","id":"ITEM-5","issue":"1","issued":{"date-parts":[["2016"]]},"publisher":"Springer International Publishing","title":"Different settings of place of midwife-led birth: evaluation of a midwife-led birth centre","type":"article-journal","volume":"5"},"uris":["http://www.mendeley.com/documents/?uuid=92d6596d-628c-4f85-85c0-32d259d828dc"]},{"id":"ITEM-6","itemData":{"DOI":"10.1136/bmjopen-2017-018845","ISSN":"20446055","PMID":"29306890","abstract":"Objective To compare intrapartum and neonatal mortality in low-risk term women starting labour in midwife-led versus obstetrician-led care. Study design We performed a propensity score matched study using data from our national perinatal register, completed with data from medical files. We studied women without major risk factors with singleton pregnancies who gave birth at term between 2005 and 2008 in the Amsterdam region of the Netherlands. Major risk factors comprised non-vertex position of the fetus, previous Caesarean birth, hypertension, (gestational) diabetes mellitus, post-term pregnancy (≥42 weeks), prolonged rupture of membranes (&gt;24 hours), vaginal bleeding in the second half of pregnancy or induced labour. Groups were devided by midwife-led versus obstetrician-led care at the onset of labour. The primary outcome was intrapartum and neonatal (&lt;28 days) mortality. Secondary outcomes included obstetric interventions, 5 min Apgar scores&lt;7 and neonatal intensive care admittance for &gt;24 hours. Results We studied 57 396 women. Perinatal mortality occurred in 30 of 46 764 (0.64‰) women in midwife-led care and in 2 of 10 632 (0.19‰) women in obstetrician-led care (OR 3.4, 95% CI 0.82 to 14.3). A propensity score matched analysis in a 1:1 ratio with 10 632 women per group revealed an OR for perinatal mortality of 4.0 (95% CI 0.85 to 18.9). Conclusion Among low-risk women, midwife-led care at the onset of labour was associated with a statistically non-significant higher mortality rate.","author":[{"dropping-particle":"","family":"Wiegerinck","given":"Melanie M.J.","non-dropping-particle":"","parse-names":false,"suffix":""},{"dropping-particle":"","family":"Goes","given":"Birgit Y.","non-dropping-particle":"Van Der","parse-names":false,"suffix":""},{"dropping-particle":"","family":"Ravelli","given":"Anita C.J.","non-dropping-particle":"","parse-names":false,"suffix":""},{"dropping-particle":"","family":"Post","given":"Joris A.M.","non-dropping-particle":"Van Der","parse-names":false,"suffix":""},{"dropping-particle":"","family":"Buist","given":"Fayette C.D.","non-dropping-particle":"","parse-names":false,"suffix":""},{"dropping-particle":"","family":"Tamminga","given":"Pieter","non-dropping-particle":"","parse-names":false,"suffix":""},{"dropping-particle":"","family":"Mol","given":"Ben W.","non-dropping-particle":"","parse-names":false,"suffix":""}],"container-title":"BMJ Open","id":"ITEM-6","issue":"1","issued":{"date-parts":[["2018"]]},"page":"1-9","title":"Intrapartum and neonatal mortality among low-risk women in midwife-led versus obstetrician-led care in the Amsterdam region of the Netherlands: A propensity score matched study","type":"article-journal","volume":"8"},"uris":["http://www.mendeley.com/documents/?uuid=a6aed77f-19ec-4508-a09f-3803e428d5be"]},{"id":"ITEM-7","itemData":{"DOI":"10.1186/s12884-020-03204-3","ISBN":"1288402003204","ISSN":"14712393","PMID":"32894082","abstract":"Background: The maternity care system in the Netherlands is well known for its support of community-based midwifery. However, regular midwifery practices typically do not offer caseload midwifery care - one-to-one continuity of care throughout pregnancy and birth. Because we know very little about the outcomes for women receiving caseload care in the Netherlands, we compared caseload care with regular midwife-led care, looking at maternal and perinatal outcomes, including antenatal and intrapartum referrals to secondary (i.e., obstetrician-led) care. Methods: We selected 657 women in caseload care and 1954 matched controls (women in regular midwife-led care) from all women registered in the Dutch Perinatal Registry (Perined) who gave birth in 2015. To be eligible for selection the women had to be in midwife-led antenatal care beyond 28 gestational weeks. Each woman in caseload care was matched with three women in regular midwife-led care, using parity, maternal age, background (Dutch or non-Dutch) and region. These two cohorts were compared for referral rates, mode of birth, and other maternal and perinatal outcomes. Results: In caseload midwifery care, 46.9% of women were referred to obstetrician-led care (24.2% antenatally and 22.8% in the intrapartum period). In the matched cohort, 65.7% were referred (37.4% antenatally and 28.3% in the intrapartum period). In caseload care, 84.0% experienced a spontaneous vaginal birth versus 77.0% in regular midwife-led care. These patterns were observed for both nulliparous and multiparous women. Women in caseload care had fewer inductions of labour (13.2% vs 21.0%), more homebirths (39.4% vs 16.1%) and less perineal damage (intact perineum: 41.3% vs 28.2%). The incidence of perinatal mortality and a low Apgar score was low in both groups. Conclusions: We found that when compared to regular midwife-led care, caseload midwifery care in the Netherlands is associated with a lower referral rate to obstetrician-led care - both antenatally and in the intrapartum period - and a higher spontaneous vaginal birth rate, with similar perinatal safety. The challenge is to include this model as part of the current effort to improve the quality of Dutch maternity care, making caseload care available and affordable for more women.","author":[{"dropping-particle":"","family":"Offerhaus","given":"Pien","non-dropping-particle":"","parse-names":false,"suffix":""},{"dropping-particle":"","family":"Jans","given":"Suze","non-dropping-particle":"","parse-names":false,"suffix":""},{"dropping-particle":"","family":"Hukkelhoven","given":"Chantal","non-dropping-particle":"","parse-names":false,"suffix":""},{"dropping-particle":"","family":"Vries","given":"Raymond","non-dropping-particle":"De","parse-names":false,"suffix":""},{"dropping-particle":"","family":"Nieuwenhuijze","given":"Marianne","non-dropping-particle":"","parse-names":false,"suffix":""}],"container-title":"BMC Pregnancy and Childbirth","id":"ITEM-7","issue":"1","issued":{"date-parts":[["2020"]]},"page":"1-11","publisher":"BMC Pregnancy and Childbirth","title":"Women's characteristics and care outcomes of caseload midwifery care in the Netherlands: A retrospective cohort study","type":"article-journal","volume":"20"},"uris":["http://www.mendeley.com/documents/?uuid=95f8e48d-7fee-4b35-a581-338b005c4d66"]}],"mendeley":{"formattedCitation":"(24–28,31,33)","manualFormatting":"(18, 19, 21–23, 26, 27)","plainTextFormattedCitation":"(24–28,31,33)","previouslyFormattedCitation":"(24–28,31,33)"},"properties":{"noteIndex":0},"schema":"https://github.com/citation-style-language/schema/raw/master/csl-citation.json"}</w:instrText>
            </w:r>
            <w:r w:rsidRPr="00C01F2F">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18,</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19,</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1–23,</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6,</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7)</w:t>
            </w:r>
            <w:r w:rsidRPr="00C01F2F">
              <w:rPr>
                <w:rFonts w:ascii="Times New Roman" w:eastAsia="Arial" w:hAnsi="Times New Roman" w:cs="Times New Roman"/>
                <w:color w:val="000000"/>
                <w:kern w:val="0"/>
                <w:sz w:val="24"/>
                <w:szCs w:val="24"/>
                <w:lang w:val="en-AU" w:eastAsia="en-GB"/>
                <w14:ligatures w14:val="none"/>
              </w:rPr>
              <w:fldChar w:fldCharType="end"/>
            </w:r>
          </w:p>
        </w:tc>
        <w:tc>
          <w:tcPr>
            <w:tcW w:w="1890" w:type="dxa"/>
          </w:tcPr>
          <w:p w14:paraId="241C9FEB"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523/76870</w:t>
            </w:r>
          </w:p>
        </w:tc>
        <w:tc>
          <w:tcPr>
            <w:tcW w:w="1980" w:type="dxa"/>
          </w:tcPr>
          <w:p w14:paraId="792FCC44"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519/46377</w:t>
            </w:r>
          </w:p>
        </w:tc>
        <w:tc>
          <w:tcPr>
            <w:tcW w:w="2167" w:type="dxa"/>
          </w:tcPr>
          <w:p w14:paraId="39BC3B00"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0.66 [0.58, 0.76]</w:t>
            </w:r>
          </w:p>
        </w:tc>
        <w:tc>
          <w:tcPr>
            <w:tcW w:w="893" w:type="dxa"/>
          </w:tcPr>
          <w:p w14:paraId="053030DE"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0</w:t>
            </w:r>
          </w:p>
        </w:tc>
      </w:tr>
      <w:tr w:rsidR="00150AB9" w:rsidRPr="00C01F2F" w14:paraId="567DBC55" w14:textId="77777777" w:rsidTr="004C420C">
        <w:trPr>
          <w:trHeight w:val="107"/>
        </w:trPr>
        <w:tc>
          <w:tcPr>
            <w:tcW w:w="4230" w:type="dxa"/>
          </w:tcPr>
          <w:p w14:paraId="41E91BAC"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hAnsi="Times New Roman" w:cs="Times New Roman"/>
                <w:sz w:val="24"/>
                <w:szCs w:val="24"/>
              </w:rPr>
              <w:t>Less-well integrated</w:t>
            </w:r>
          </w:p>
        </w:tc>
        <w:tc>
          <w:tcPr>
            <w:tcW w:w="2520" w:type="dxa"/>
          </w:tcPr>
          <w:p w14:paraId="26D75EEA"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 xml:space="preserve">4 </w:t>
            </w:r>
            <w:r w:rsidRPr="00C01F2F">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11/j.1471-0528.2011.03043.x","ISSN":"14700328","PMID":"21749629","abstract":"Objective To investigate possible differences in operative delivery rate among low-risk women, randomised to an alongside midwifery-led unit or to standard obstetric units within the same hospital. Design Randomised controlled trial. Setting Department of Obstetrics and Gynaecology, Østfold Hospital Trust, TromsØ, Norway. Population A total of 1111 women assessed to be at low risk at onset of spontaneous labour. Methods Randomisation into one of three birth units: the special unit; the normal unit; or the midwife-led unit. Main outcome measures Total operative delivery rate, augmentation, pain relief, postpartum haemorrhage, sphincter injuries and intrapartum transfer, Apgar score &lt;7 at 5 minutes, metabolic acidosis and transfer to neonatal intensive care unit. Results There were no significant differences in total operative deliveries between the three units: 16.3% in the midwife-led unit; 18.0% in the normal unit; and 18.8% in the special unit. There were no significant differences in postpartum haemorrhage, sphincter injuries or in neonatal outcomes. There were statistically significant differences in augmentation (midwife-led unit versus normal unit RR 0.73, 95% CI 0.59-0.89; midwife-led unit versus special unit RR 0.69, 95% CI 0.56-0.86), in epidural analgesia (midwife-led unit versus normal unit RR 0.68, 95% CI 0.52-0.90; midwife-led unit versus special unit RR 0.64, 95% CI 0.47-0.86) and in acupuncture (midwife-led unit versus normal unit RR 1.45, 95% CI 1.25-1.69; midwife-led unit versus special unit RR 1.45, 95% CI 1.22-1.73). Conclusions The level of birth care does not significantly affect the rate of operative deliveries in low-risk women without any expressed preference for level of birth care. © 2011 The Authors BJOG An International Journal of Obstetrics and Gynaecology © 2011 RCOG.","author":[{"dropping-particle":"","family":"Bernitz","given":"S.","non-dropping-particle":"","parse-names":false,"suffix":""},{"dropping-particle":"","family":"Rolland","given":"R.","non-dropping-particle":"","parse-names":false,"suffix":""},{"dropping-particle":"","family":"Blix","given":"E.","non-dropping-particle":"","parse-names":false,"suffix":""},{"dropping-particle":"","family":"Jacobsen","given":"M.","non-dropping-particle":"","parse-names":false,"suffix":""},{"dropping-particle":"","family":"SjØborg","given":"K.","non-dropping-particle":"","parse-names":false,"suffix":""},{"dropping-particle":"","family":"Øian","given":"P.","non-dropping-particle":"","parse-names":false,"suffix":""}],"container-title":"BJOG: An International Journal of Obstetrics and Gynaecology","id":"ITEM-1","issue":"11","issued":{"date-parts":[["2011"]]},"page":"1357-1364","title":"Is the operative delivery rate in low-risk women dependent on the level of birth care? A randomised controlled trial","type":"article-journal","volume":"118"},"uris":["http://www.mendeley.com/documents/?uuid=c03e9681-2de7-4c6c-87b1-73077a860a98"]},{"id":"ITEM-2","itemData":{"DOI":"10.1016/j.midw.2018.06.017","ISSN":"02666138","PMID":"29980361","abstract":"Objective: To compare midwife-led and obstetrician-led care and their relation to caesarean section rates and obstetric and neonatal outcomes in low-risk births. Design: Hospital registry based retrospective cohort study. Setting: Tertiary-care women's hospital in Kaunas, Lithuania. Participants: A total of 1384 and 1283 low-risk delivering women in 2012 and 2014, respectively. Methods: The women choose either a midwife as their lead carer (midwife-led group), or an obstetrician-gynaecologist (obstetrician-led group). Main outcome measures: The primary outcome was caesarean birth. Secondary outcomes included instrumental vaginal births, amniotomy, augmentation of labour, epidural analgesia, episiotomy, perineal trauma, labour duration, birthweight and Apgar score &lt; 7 at 5 min. Results: The proportion of caesarean births was 4.4% in the midwife-led and 10.7% in the obstetrician-led group (p &lt; 0.001) in 2012, and 5.2% and 11.8% (p &lt; 0.001) in 2014, respectively. Younger maternal age (≤34 years) and midwife-led care was associated with a significantly decreased odds for caesarean section and nulliparity with a significantly increased odds for caesarean birth. Women in the midwife-led group had fewer amniotomies and labour augmentations compared with the obstetrician-led group. Episiotomy, perineal trauma, duration of labour and neonatal outcomes did not differ between the groups. Conclusion: Midwife-led care for women with low-risk birth reduced the caesarean section and several medical interventions with no apparent increase in immediate adverse neonatal outcomes compared with obstetrician-led care. Implications for practice: Midwife-led care for low-risk women should be encouraged in countries with health care system where obstetrician-led care births dominates.","author":[{"dropping-particle":"","family":"Bartuseviciene","given":"Egle","non-dropping-particle":"","parse-names":false,"suffix":""},{"dropping-particle":"","family":"Kacerauskiene","given":"Justina","non-dropping-particle":"","parse-names":false,"suffix":""},{"dropping-particle":"","family":"Bartusevicius","given":"Arnoldas","non-dropping-particle":"","parse-names":false,"suffix":""},{"dropping-particle":"","family":"Paulionyte","given":"Marija","non-dropping-particle":"","parse-names":false,"suffix":""},{"dropping-particle":"","family":"Nadisauskiene","given":"Ruta Jolanta","non-dropping-particle":"","parse-names":false,"suffix":""},{"dropping-particle":"","family":"Kliucinskas","given":"Mindaugas","non-dropping-particle":"","parse-names":false,"suffix":""},{"dropping-particle":"","family":"Stankeviciute","given":"Virginija","non-dropping-particle":"","parse-names":false,"suffix":""},{"dropping-particle":"","family":"Maleckiene","given":"Laima","non-dropping-particle":"","parse-names":false,"suffix":""},{"dropping-particle":"","family":"Railaite","given":"Dalia Regina","non-dropping-particle":"","parse-names":false,"suffix":""}],"container-title":"Midwifery","id":"ITEM-2","issued":{"date-parts":[["2018"]]},"page":"67-71","publisher":"Elsevier Ltd","title":"Comparison of midwife-led and obstetrician-led care in Lithuania: A retrospective cohort study","type":"article-journal","volume":"65"},"uris":["http://www.mendeley.com/documents/?uuid=23f2526c-c9bb-41ec-9eb7-2628da30562b"]},{"id":"ITEM-3","itemData":{"DOI":"10.3390/ijerph191610461","ISSN":"16604601","PMID":"36012096","abstract":"Homebirth is legal and has been regulated by law in Hungary since 2012. Despite the obvious advantages of homebirth, it has not yet been broadly accepted, due to various opinions related to safety and risks associated with giving birth outside of a hospital. Our study aimed at exploring both real maternal and feto-neonatal characteristics associated with Hungarian homebirths. A total of 2997 cases were considered in support of our retrospective cohort study. In the examined period, there was a significant, continual rise in the number of homebirths by a rate of 0.22% on average per year. Aggregated maternal complications (primary uterine inertia, prolonged second stage labour, and third stage haemorrhage) were prevalent among homebirth cases (1.29% vs. 0.72%, p &lt; 0.05) and were associated with an average of 11.77% rate of transfer to a health care institution. On the other hand, the rate of operative (vaginal or caesarean) delivery was 26.31% among institutionalized births. A slightly better Apgar score and relatively high rate (20%) of caesarean deliveries were correlated with institutionalized births (p &lt; 0.05). However, the overall intervention rate was lower among homebirths (0.11% vs. 42.57%) than institutional birth cases (p &lt; 0.001). Overall, homebirth is a reliable option for childbirth for healthy and low-risk mothers with uncomplicated pregnancies, which is reflected in the increasing number of deliveries at home in Hungary. Furthermore, utilizing the experiences of countries where homebirth is a long-established method may further improve the outcome of homebirths in Hungary.","author":[{"dropping-particle":"","family":"Wami","given":"Girma A.","non-dropping-particle":"","parse-names":false,"suffix":""},{"dropping-particle":"","family":"Prémusz","given":"Viktória","non-dropping-particle":"","parse-names":false,"suffix":""},{"dropping-particle":"","family":"Csákány","given":"György M.","non-dropping-particle":"","parse-names":false,"suffix":""},{"dropping-particle":"","family":"Kálmán","given":"Kovács","non-dropping-particle":"","parse-names":false,"suffix":""},{"dropping-particle":"","family":"Vértes","given":"Viola","non-dropping-particle":"","parse-names":false,"suffix":""},{"dropping-particle":"","family":"Tamás","given":"Péter","non-dropping-particle":"","parse-names":false,"suffix":""}],"container-title":"International Journal of Environmental Research and Public Health","id":"ITEM-3","issue":"16","issued":{"date-parts":[["2022","8","1"]]},"page":"1-13","publisher":"MDPI","title":"Characteristics of Homebirth in Hungary: A Retrospective Cohort Study","type":"article-journal","volume":"19"},"uris":["http://www.mendeley.com/documents/?uuid=c4fdc5e4-e2c9-45fb-be79-07d65974a02a"]},{"id":"ITEM-4","itemData":{"DOI":"10.1111/birt.12749","ISSN":"1523536X","abstract":"Background: Midwife-led units have been shown to be safer and reduce interventions for women at low risk of complications at birth. In 2017, the first alongside birth center was opened in Spain. The aim of this study was to compare outcomes for women with uncomplicated pregnancies giving birth in the Midwife-led unit (MLU) and in the Obstetric unit (OU) of the same hospital. Methods: Retrospective cohort study comparing birth outcomes between low-risk women, depending on their planned place of birth. Data were analyzed with an intention-to-treat approach for women that gave birth between January 2018 and December 2020. Results: A total of 878 women were included in the study, 255 women chose to give birth in the MLU and 623 in the OU. Findings showed that women in the MLU were more likely to have a vaginal birth (91.4%) than in the OU (83.8%) (aOR 2.98 [95%CI 1.62–5.47]), less likely to have an instrumental delivery, 3.9% versus 11.2% (0.25 [0.11–0.55]), to use epidural analgesia, 19.6% versus 77.9% (0.15 [0.04–0.17]) and to have an episiotomy, 7.4% versus 15.4% (0.27 [0.14–0.53]). There were no differences in rates of postpartum hemorrhage, retained placenta, or adverse neonatal outcomes. Intrapartum and postpartum transfer rates from the MLU to the OU were 21.1% and 2.4%, respectively. Conclusions: The high rate of obstetric interventions in Spain could be reduced by implementing midwife-led units across the whole system, without an increase in maternal or neonatal complications.","author":[{"dropping-particle":"","family":"Palau-Costafreda","given":"Roser","non-dropping-particle":"","parse-names":false,"suffix":""},{"dropping-particle":"","family":"García Gumiel","given":"Sara","non-dropping-particle":"","parse-names":false,"suffix":""},{"dropping-particle":"","family":"Eles Velasco","given":"Amaranta","non-dropping-particle":"","parse-names":false,"suffix":""},{"dropping-particle":"","family":"Jansana-Riera","given":"Anna","non-dropping-particle":"","parse-names":false,"suffix":""},{"dropping-particle":"","family":"Orus-Covisa","given":"Lluna","non-dropping-particle":"","parse-names":false,"suffix":""},{"dropping-particle":"","family":"Hermida González","given":"Júlia","non-dropping-particle":"","parse-names":false,"suffix":""},{"dropping-particle":"","family":"Algarra Ramos","given":"Miriam","non-dropping-particle":"","parse-names":false,"suffix":""},{"dropping-particle":"","family":"Canet-Vélez","given":"Olga","non-dropping-particle":"","parse-names":false,"suffix":""},{"dropping-particle":"","family":"Obregón Gutiérrez","given":"Noemí","non-dropping-particle":"","parse-names":false,"suffix":""},{"dropping-particle":"","family":"Escuriet","given":"Ramón","non-dropping-particle":"","parse-names":false,"suffix":""}],"container-title":"Birth","id":"ITEM-4","issue":"June","issued":{"date-parts":[["2023"]]},"page":"1-11","title":"The first alongside midwifery unit in Spain: A retrospective cohort study of maternal and neonatal outcomes","type":"article-journal"},"uris":["http://www.mendeley.com/documents/?uuid=19e2b8c6-b503-4746-bef7-fd5044001d9d"]}],"mendeley":{"formattedCitation":"(7,29,35,39)","manualFormatting":"(7, 24, 30, 31)","plainTextFormattedCitation":"(7,29,35,39)","previouslyFormattedCitation":"(7,29,35,39)"},"properties":{"noteIndex":0},"schema":"https://github.com/citation-style-language/schema/raw/master/csl-citation.json"}</w:instrText>
            </w:r>
            <w:r w:rsidRPr="00C01F2F">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7,</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4,</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30,</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31)</w:t>
            </w:r>
            <w:r w:rsidRPr="00C01F2F">
              <w:rPr>
                <w:rFonts w:ascii="Times New Roman" w:eastAsia="Arial" w:hAnsi="Times New Roman" w:cs="Times New Roman"/>
                <w:color w:val="000000"/>
                <w:kern w:val="0"/>
                <w:sz w:val="24"/>
                <w:szCs w:val="24"/>
                <w:lang w:val="en-AU" w:eastAsia="en-GB"/>
                <w14:ligatures w14:val="none"/>
              </w:rPr>
              <w:fldChar w:fldCharType="end"/>
            </w:r>
          </w:p>
        </w:tc>
        <w:tc>
          <w:tcPr>
            <w:tcW w:w="1890" w:type="dxa"/>
          </w:tcPr>
          <w:p w14:paraId="2F611126"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36/2936</w:t>
            </w:r>
          </w:p>
        </w:tc>
        <w:tc>
          <w:tcPr>
            <w:tcW w:w="1980" w:type="dxa"/>
          </w:tcPr>
          <w:p w14:paraId="39DBA5FD"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30/2916</w:t>
            </w:r>
          </w:p>
        </w:tc>
        <w:tc>
          <w:tcPr>
            <w:tcW w:w="2167" w:type="dxa"/>
          </w:tcPr>
          <w:p w14:paraId="3A7BA3D1"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1.47 [0.21, 10.26]</w:t>
            </w:r>
          </w:p>
        </w:tc>
        <w:tc>
          <w:tcPr>
            <w:tcW w:w="893" w:type="dxa"/>
          </w:tcPr>
          <w:p w14:paraId="344858A7"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76</w:t>
            </w:r>
          </w:p>
        </w:tc>
      </w:tr>
      <w:tr w:rsidR="00150AB9" w:rsidRPr="00C01F2F" w14:paraId="1C0D12FC" w14:textId="77777777" w:rsidTr="004C420C">
        <w:trPr>
          <w:trHeight w:val="97"/>
        </w:trPr>
        <w:tc>
          <w:tcPr>
            <w:tcW w:w="4230" w:type="dxa"/>
          </w:tcPr>
          <w:p w14:paraId="30AEF587" w14:textId="77777777" w:rsidR="00150AB9" w:rsidRPr="00C01F2F" w:rsidRDefault="00150AB9" w:rsidP="004C420C">
            <w:pPr>
              <w:spacing w:line="480" w:lineRule="auto"/>
              <w:rPr>
                <w:rFonts w:ascii="Times New Roman" w:hAnsi="Times New Roman" w:cs="Times New Roman"/>
                <w:b/>
                <w:bCs/>
                <w:sz w:val="24"/>
                <w:szCs w:val="24"/>
              </w:rPr>
            </w:pPr>
            <w:r w:rsidRPr="00C01F2F">
              <w:rPr>
                <w:rFonts w:ascii="Times New Roman" w:hAnsi="Times New Roman" w:cs="Times New Roman"/>
                <w:b/>
                <w:bCs/>
                <w:sz w:val="24"/>
                <w:szCs w:val="24"/>
              </w:rPr>
              <w:t>NICU admission</w:t>
            </w:r>
          </w:p>
        </w:tc>
        <w:tc>
          <w:tcPr>
            <w:tcW w:w="2520" w:type="dxa"/>
          </w:tcPr>
          <w:p w14:paraId="430DFE0E"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6</w:t>
            </w:r>
          </w:p>
        </w:tc>
        <w:tc>
          <w:tcPr>
            <w:tcW w:w="1890" w:type="dxa"/>
          </w:tcPr>
          <w:p w14:paraId="0AD839E7"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186/74415</w:t>
            </w:r>
          </w:p>
        </w:tc>
        <w:tc>
          <w:tcPr>
            <w:tcW w:w="1980" w:type="dxa"/>
          </w:tcPr>
          <w:p w14:paraId="24320C17"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263/43117</w:t>
            </w:r>
          </w:p>
        </w:tc>
        <w:tc>
          <w:tcPr>
            <w:tcW w:w="2167" w:type="dxa"/>
          </w:tcPr>
          <w:p w14:paraId="2F069889"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0.60 [0.40, 0.90]</w:t>
            </w:r>
          </w:p>
        </w:tc>
        <w:tc>
          <w:tcPr>
            <w:tcW w:w="893" w:type="dxa"/>
          </w:tcPr>
          <w:p w14:paraId="2B1692DE"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65</w:t>
            </w:r>
          </w:p>
        </w:tc>
      </w:tr>
      <w:tr w:rsidR="00150AB9" w:rsidRPr="00C01F2F" w14:paraId="537035BA" w14:textId="77777777" w:rsidTr="004C420C">
        <w:trPr>
          <w:trHeight w:val="97"/>
        </w:trPr>
        <w:tc>
          <w:tcPr>
            <w:tcW w:w="4230" w:type="dxa"/>
          </w:tcPr>
          <w:p w14:paraId="3C9E1A33"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hAnsi="Times New Roman" w:cs="Times New Roman"/>
                <w:sz w:val="24"/>
                <w:szCs w:val="24"/>
              </w:rPr>
              <w:t>Well-Integrated</w:t>
            </w:r>
          </w:p>
        </w:tc>
        <w:tc>
          <w:tcPr>
            <w:tcW w:w="2520" w:type="dxa"/>
          </w:tcPr>
          <w:p w14:paraId="185FE967"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 xml:space="preserve">4 </w:t>
            </w:r>
            <w:r w:rsidRPr="00C01F2F">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86/1471-2458-12-478","ISSN":"14712458","PMID":"22726575","abstract":"Background: Social inequity in perinatal and maternal health is a well-documented health problem even in countries with a high level of social equality. We aimed to study whether the effect of birthplace on perinatal and maternal morbidity, birth interventions and use of pain relief among low risk women intending to give birth in two freestanding midwifery units (FMU) versus two obstetric units in Denmark differed by level of social disadvantage. Methods: The study was designed as a cohort study with a matched control group. It included 839 low-risk women intending to give birth in an FMU, who were prospectively and individually matched on nine selected obstetric/socio-economic factors to 839 low-risk women intending OU birth. Educational level was chosen as a proxy for social position. Analysis was by intention-to-treat. Results: Women intending to give birth in an FMU had a significantly higher likelihood of uncomplicated, spontaneous birth with good outcomes for mother and infant compared to women intending to give birth in an OU. The likelihood of intact perineum, use of upright position for birth and water birth was also higher. No difference was found in perinatal morbidity or third/fourth degree tears, while birth interventions including caesarean section and epidural analgesia were significantly less frequent among women intending to give birth in an FMU. In our sample of healthy low-risk women with spontaneous onset of labour at term after an uncomplicated pregnancy, the positive results of intending to give birth in an FMU as compared to an OU were found to hold for both women with post-secondary education and the potentially vulnerable group of FMU women without post-secondary education. In all cases, women without post-secondary education intending to give birth in an FMU had comparable and, in some respects, more favourable outcomes when compared to women with the same level of education intending to give birth in an OU. In this sample of low-risk women, we found that the effect of intended place on birth outcomes did not differ with womens level of education. Conclusion: FMU care appears to offer important benefits for birthing women with no additional risk to the infant. Both for women with and without post-secondary education, intending to give birth in an FMU significantly increased the likelihood of a spontaneous, uncomplicated birth with good outcomes for mother and infant compared to women intending to give birth in an OU. All women …","author":[{"dropping-particle":"","family":"Overgaard","given":"Charlotte","non-dropping-particle":"","parse-names":false,"suffix":""},{"dropping-particle":"","family":"Fenger-Grøn","given":"Morten","non-dropping-particle":"","parse-names":false,"suffix":""},{"dropping-particle":"","family":"Sandall","given":"Jane","non-dropping-particle":"","parse-names":false,"suffix":""}],"container-title":"BMC Public Health","id":"ITEM-1","issue":"1","issued":{"date-parts":[["2012"]]},"page":"1","publisher":"???","title":"Freestanding midwifery units versus obstetric units: Does the effect of place of birth differ with level of social disadvantage?","type":"article-journal","volume":"12"},"uris":["http://www.mendeley.com/documents/?uuid=3ba7b270-3743-487a-9df8-e367128e2706"]},{"id":"ITEM-2","itemData":{"DOI":"10.1016/j.midw.2015.08.007","ISSN":"02666138","PMID":"26386517","abstract":"Objective: to compare intrapartum- and neonatal mortality and intervention rates in term women starting labour in primary midwife-led versus secondary obstetrician-led care. Design: retrospective cohort study. Setting: Amsterdam region of the Netherlands. Participants: women with singleton pregnancies who gave birth beyond 37+0 weeks gestation in the years 2005 up to 2008 and lived in the catchment area of the neonatal intensive care units of both academic hospitals in Amsterdam. Women with a primary caesarean section or a pregnancy complicated by antepartum death or major congenital anomalies were excluded. For women in the midwife-led care group, a home or hospital birth could be planned. Measurements: analysis of linked data from the national perinatal register, and hospital- and midwifery record data. We assessed (unadjusted) relative risks with confidence intervals. Main outcome measures were incidences of intrapartum and neonatal (&lt;28 days) mortality. Secondary outcomes included incidences of caesarean section and vaginal instrumental delivery. Findings: 53,123 women started labour in primary care and 30,166 women in secondary care. Intrapartum and neonatal mortality rates were 37/53,123 (0.70‰) in the primary care group and 24/30,166 (0.80‰) in the secondary care group (relative risk 0.88; 95% CI 0.52-1.46). Women in the primary care group were less likely to deliver by secondary caesarean section (5% versus 16%; RR 0.31; 95% CI 0.30-0.32) or by instrumental delivery (10% versus 13%; RR 0.76; 95% CI 0.73-0.79). Key conclusions: we found a low absolute risk of intrapartum and neonatal mortality, with a comparable risk for women who started labour in primary versus secondary care. The intervention rate was significantly lower in women who started labour in primary care. Implications for practice: these findings suggest that it is possible to identify a group of women at low risk of complications that can start labour in primary care and have low rates of medical interventions whereas perinatal mortality is low.","author":[{"dropping-particle":"","family":"Wiegerinck","given":"M. M.J.","non-dropping-particle":"","parse-names":false,"suffix":""},{"dropping-particle":"","family":"Goes","given":"B. Y.","non-dropping-particle":"van der","parse-names":false,"suffix":""},{"dropping-particle":"","family":"Ravelli","given":"A. C.J.","non-dropping-particle":"","parse-names":false,"suffix":""},{"dropping-particle":"","family":"Post","given":"J. A.M.","non-dropping-particle":"van der","parse-names":false,"suffix":""},{"dropping-particle":"","family":"Klinkert","given":"J.","non-dropping-particle":"","parse-names":false,"suffix":""},{"dropping-particle":"","family":"Brandenbarg","given":"J.","non-dropping-particle":"","parse-names":false,"suffix":""},{"dropping-particle":"","family":"Buist","given":"F. C.D.","non-dropping-particle":"","parse-names":false,"suffix":""},{"dropping-particle":"","family":"Wouters","given":"M. G.A.J.","non-dropping-particle":"","parse-names":false,"suffix":""},{"dropping-particle":"","family":"Tamminga","given":"P.","non-dropping-particle":"","parse-names":false,"suffix":""},{"dropping-particle":"","family":"Jonge","given":"A.","non-dropping-particle":"de","parse-names":false,"suffix":""},{"dropping-particle":"","family":"Mol","given":"B. W.","non-dropping-particle":"","parse-names":false,"suffix":""}],"container-title":"Midwifery","id":"ITEM-2","issue":"12","issued":{"date-parts":[["2015"]]},"page":"1168-1176","publisher":"Elsevier","title":"Intrapartum and neonatal mortality in primary midwife-led and secondary obstetrician-led care in the Amsterdam region of the Netherlands: A retrospective cohort study","type":"article-journal","volume":"31"},"uris":["http://www.mendeley.com/documents/?uuid=abaa4a9b-3eb7-4286-90cd-62edbfb83c7e"]},{"id":"ITEM-3","itemData":{"DOI":"10.1186/s40064-016-2306-2","ISSN":"21931801","abstract":"Objectives: The claimed advantages of home deliveries, including fewer medical interventions, are potentially counter balanced by the small additional risk on perinatal adverse outcome compared to hospital deliveries in low risk women. Homelike birth centres have been proposed a new setting for low risk women combining the advantages of home and hospital, resulting in lower intervention rates with equal safety. This paper addresses whether the introduction of a midwife-led birth centre adjacent to the hospital combines the advantages of home and hospital deliveries. Additionally, we investigate whether the introduction of a midwife-led birth centre leads to a different risk selection of women planning their delivery either at home, at the hospital or at the birth centre. Methods: Anonymized data, between January 2007 and June 2012, was collected from the four participating midwife practices. Women (n = 5558) were categorized according to intended place of birth. Women’s characteristics and pregnancy outcomes were compared between the period before and after its introduction using Chi square and Fisher’s Exact tests. Direct and indirect standardized rates were calculated for different outcomes [(1) intrapartum and neonatal mortality (&lt;24 h), (2) composite outcome of neonatal morbidities, (3) composite outcome of maternal morbidities, and (4) medical intervention], taking the period before introduction as reference. Results: After the introduction of the birth centre a different risk selection was observed. Women’s characteristics were most unfavourable for intended birth centre births. Additionally, an higher neonatal risk load was seen within these women. After its introduction neonatal morbidities decreased (5.0 vs. 3.8 %) and maternal morbidities decreased (8.3 vs. 7.3 %). Interventions were about equal. Direct and indirect standardization provided similar results. Conclusion: Neonatal morbidity and maternal morbidity tended to decrease, while overall intervention rates were unaffected. The introduction of the midwife-led birth centre seems to benefit the outcome of midwife-led deliveries. We interpret this change by the redistribution of the higher risk women among the low risk population intending birth at the birth centre instead of home.","author":[{"dropping-particle":"","family":"Kooy","given":"Jacoba","non-dropping-particle":"van der","parse-names":false,"suffix":""},{"dropping-particle":"","family":"Graaf","given":"Johanna P.","non-dropping-particle":"de","parse-names":false,"suffix":""},{"dropping-particle":"","family":"Birnie","given":"Doctor Erwin","non-dropping-particle":"","parse-names":false,"suffix":""},{"dropping-particle":"","family":"Denktas","given":"Semiha","non-dropping-particle":"","parse-names":false,"suffix":""},{"dropping-particle":"","family":"Steegers","given":"Eric A.P.","non-dropping-particle":"","parse-names":false,"suffix":""},{"dropping-particle":"","family":"Bonsel","given":"Gouke J.","non-dropping-particle":"","parse-names":false,"suffix":""}],"container-title":"SpringerPlus","id":"ITEM-3","issue":"1","issued":{"date-parts":[["2016"]]},"publisher":"Springer International Publishing","title":"Different settings of place of midwife-led birth: evaluation of a midwife-led birth centre","type":"article-journal","volume":"5"},"uris":["http://www.mendeley.com/documents/?uuid=92d6596d-628c-4f85-85c0-32d259d828dc"]},{"id":"ITEM-4","itemData":{"DOI":"10.1136/bmjopen-2017-018845","ISSN":"20446055","PMID":"29306890","abstract":"Objective To compare intrapartum and neonatal mortality in low-risk term women starting labour in midwife-led versus obstetrician-led care. Study design We performed a propensity score matched study using data from our national perinatal register, completed with data from medical files. We studied women without major risk factors with singleton pregnancies who gave birth at term between 2005 and 2008 in the Amsterdam region of the Netherlands. Major risk factors comprised non-vertex position of the fetus, previous Caesarean birth, hypertension, (gestational) diabetes mellitus, post-term pregnancy (≥42 weeks), prolonged rupture of membranes (&gt;24 hours), vaginal bleeding in the second half of pregnancy or induced labour. Groups were devided by midwife-led versus obstetrician-led care at the onset of labour. The primary outcome was intrapartum and neonatal (&lt;28 days) mortality. Secondary outcomes included obstetric interventions, 5 min Apgar scores&lt;7 and neonatal intensive care admittance for &gt;24 hours. Results We studied 57 396 women. Perinatal mortality occurred in 30 of 46 764 (0.64‰) women in midwife-led care and in 2 of 10 632 (0.19‰) women in obstetrician-led care (OR 3.4, 95% CI 0.82 to 14.3). A propensity score matched analysis in a 1:1 ratio with 10 632 women per group revealed an OR for perinatal mortality of 4.0 (95% CI 0.85 to 18.9). Conclusion Among low-risk women, midwife-led care at the onset of labour was associated with a statistically non-significant higher mortality rate.","author":[{"dropping-particle":"","family":"Wiegerinck","given":"Melanie M.J.","non-dropping-particle":"","parse-names":false,"suffix":""},{"dropping-particle":"","family":"Goes","given":"Birgit Y.","non-dropping-particle":"Van Der","parse-names":false,"suffix":""},{"dropping-particle":"","family":"Ravelli","given":"Anita C.J.","non-dropping-particle":"","parse-names":false,"suffix":""},{"dropping-particle":"","family":"Post","given":"Joris A.M.","non-dropping-particle":"Van Der","parse-names":false,"suffix":""},{"dropping-particle":"","family":"Buist","given":"Fayette C.D.","non-dropping-particle":"","parse-names":false,"suffix":""},{"dropping-particle":"","family":"Tamminga","given":"Pieter","non-dropping-particle":"","parse-names":false,"suffix":""},{"dropping-particle":"","family":"Mol","given":"Ben W.","non-dropping-particle":"","parse-names":false,"suffix":""}],"container-title":"BMJ Open","id":"ITEM-4","issue":"1","issued":{"date-parts":[["2018"]]},"page":"1-9","title":"Intrapartum and neonatal mortality among low-risk women in midwife-led versus obstetrician-led care in the Amsterdam region of the Netherlands: A propensity score matched study","type":"article-journal","volume":"8"},"uris":["http://www.mendeley.com/documents/?uuid=a6aed77f-19ec-4508-a09f-3803e428d5be"]}],"mendeley":{"formattedCitation":"(24,28,31,33)","manualFormatting":"(18, 23, 26, 27)","plainTextFormattedCitation":"(24,28,31,33)","previouslyFormattedCitation":"(24,28,31,33)"},"properties":{"noteIndex":0},"schema":"https://github.com/citation-style-language/schema/raw/master/csl-citation.json"}</w:instrText>
            </w:r>
            <w:r w:rsidRPr="00C01F2F">
              <w:rPr>
                <w:rFonts w:ascii="Times New Roman" w:eastAsia="Arial" w:hAnsi="Times New Roman" w:cs="Times New Roman"/>
                <w:color w:val="000000"/>
                <w:kern w:val="0"/>
                <w:sz w:val="24"/>
                <w:szCs w:val="24"/>
                <w:lang w:val="en-AU" w:eastAsia="en-GB"/>
                <w14:ligatures w14:val="none"/>
              </w:rPr>
              <w:fldChar w:fldCharType="separate"/>
            </w:r>
            <w:r w:rsidRPr="00105B63">
              <w:rPr>
                <w:rFonts w:ascii="Times New Roman" w:eastAsia="Arial" w:hAnsi="Times New Roman" w:cs="Times New Roman"/>
                <w:noProof/>
                <w:color w:val="000000"/>
                <w:kern w:val="0"/>
                <w:sz w:val="24"/>
                <w:szCs w:val="24"/>
                <w:lang w:val="en-AU" w:eastAsia="en-GB"/>
                <w14:ligatures w14:val="none"/>
              </w:rPr>
              <w:t>(18,</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3,</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6,</w:t>
            </w:r>
            <w:r>
              <w:rPr>
                <w:rFonts w:ascii="Times New Roman" w:eastAsia="Arial" w:hAnsi="Times New Roman" w:cs="Times New Roman"/>
                <w:noProof/>
                <w:color w:val="000000"/>
                <w:kern w:val="0"/>
                <w:sz w:val="24"/>
                <w:szCs w:val="24"/>
                <w:lang w:val="en-AU" w:eastAsia="en-GB"/>
                <w14:ligatures w14:val="none"/>
              </w:rPr>
              <w:t xml:space="preserve"> </w:t>
            </w:r>
            <w:r w:rsidRPr="00105B63">
              <w:rPr>
                <w:rFonts w:ascii="Times New Roman" w:eastAsia="Arial" w:hAnsi="Times New Roman" w:cs="Times New Roman"/>
                <w:noProof/>
                <w:color w:val="000000"/>
                <w:kern w:val="0"/>
                <w:sz w:val="24"/>
                <w:szCs w:val="24"/>
                <w:lang w:val="en-AU" w:eastAsia="en-GB"/>
                <w14:ligatures w14:val="none"/>
              </w:rPr>
              <w:t>27)</w:t>
            </w:r>
            <w:r w:rsidRPr="00C01F2F">
              <w:rPr>
                <w:rFonts w:ascii="Times New Roman" w:eastAsia="Arial" w:hAnsi="Times New Roman" w:cs="Times New Roman"/>
                <w:color w:val="000000"/>
                <w:kern w:val="0"/>
                <w:sz w:val="24"/>
                <w:szCs w:val="24"/>
                <w:lang w:val="en-AU" w:eastAsia="en-GB"/>
                <w14:ligatures w14:val="none"/>
              </w:rPr>
              <w:fldChar w:fldCharType="end"/>
            </w:r>
          </w:p>
        </w:tc>
        <w:tc>
          <w:tcPr>
            <w:tcW w:w="1890" w:type="dxa"/>
          </w:tcPr>
          <w:p w14:paraId="3289C3D9"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149/73944</w:t>
            </w:r>
          </w:p>
        </w:tc>
        <w:tc>
          <w:tcPr>
            <w:tcW w:w="1980" w:type="dxa"/>
          </w:tcPr>
          <w:p w14:paraId="6A2B34D8"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241/42805</w:t>
            </w:r>
          </w:p>
        </w:tc>
        <w:tc>
          <w:tcPr>
            <w:tcW w:w="2167" w:type="dxa"/>
          </w:tcPr>
          <w:p w14:paraId="16973A95"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0.47 [0.34, 0.64]</w:t>
            </w:r>
          </w:p>
        </w:tc>
        <w:tc>
          <w:tcPr>
            <w:tcW w:w="893" w:type="dxa"/>
          </w:tcPr>
          <w:p w14:paraId="42AF2020" w14:textId="77777777" w:rsidR="00150AB9" w:rsidRPr="00C01F2F"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C01F2F">
              <w:rPr>
                <w:rFonts w:ascii="Times New Roman" w:eastAsia="Arial" w:hAnsi="Times New Roman" w:cs="Times New Roman"/>
                <w:color w:val="000000"/>
                <w:kern w:val="0"/>
                <w:sz w:val="24"/>
                <w:szCs w:val="24"/>
                <w:lang w:val="en-AU" w:eastAsia="en-GB"/>
                <w14:ligatures w14:val="none"/>
              </w:rPr>
              <w:t>37</w:t>
            </w:r>
          </w:p>
        </w:tc>
      </w:tr>
      <w:tr w:rsidR="00150AB9" w:rsidRPr="00C01F2F" w14:paraId="15D25FB9" w14:textId="77777777" w:rsidTr="004C420C">
        <w:trPr>
          <w:trHeight w:val="107"/>
        </w:trPr>
        <w:tc>
          <w:tcPr>
            <w:tcW w:w="4230" w:type="dxa"/>
            <w:tcBorders>
              <w:bottom w:val="single" w:sz="4" w:space="0" w:color="auto"/>
            </w:tcBorders>
          </w:tcPr>
          <w:p w14:paraId="12CA1310" w14:textId="77777777" w:rsidR="00150AB9" w:rsidRPr="00812570"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812570">
              <w:rPr>
                <w:rFonts w:ascii="Times New Roman" w:hAnsi="Times New Roman" w:cs="Times New Roman"/>
                <w:sz w:val="24"/>
                <w:szCs w:val="24"/>
              </w:rPr>
              <w:t>Less-well integrated</w:t>
            </w:r>
          </w:p>
        </w:tc>
        <w:tc>
          <w:tcPr>
            <w:tcW w:w="2520" w:type="dxa"/>
            <w:tcBorders>
              <w:bottom w:val="single" w:sz="4" w:space="0" w:color="auto"/>
            </w:tcBorders>
          </w:tcPr>
          <w:p w14:paraId="6D4A1544" w14:textId="77777777" w:rsidR="00150AB9" w:rsidRPr="00812570"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812570">
              <w:rPr>
                <w:rFonts w:ascii="Times New Roman" w:eastAsia="Arial" w:hAnsi="Times New Roman" w:cs="Times New Roman"/>
                <w:color w:val="000000"/>
                <w:kern w:val="0"/>
                <w:sz w:val="24"/>
                <w:szCs w:val="24"/>
                <w:lang w:val="en-AU" w:eastAsia="en-GB"/>
                <w14:ligatures w14:val="none"/>
              </w:rPr>
              <w:t xml:space="preserve">2 </w:t>
            </w:r>
            <w:r w:rsidRPr="00812570">
              <w:rPr>
                <w:rFonts w:ascii="Times New Roman" w:eastAsia="Arial" w:hAnsi="Times New Roman" w:cs="Times New Roman"/>
                <w:color w:val="000000"/>
                <w:kern w:val="0"/>
                <w:sz w:val="24"/>
                <w:szCs w:val="24"/>
                <w:lang w:val="en-AU" w:eastAsia="en-GB"/>
                <w14:ligatures w14:val="none"/>
              </w:rPr>
              <w:fldChar w:fldCharType="begin" w:fldLock="1"/>
            </w:r>
            <w:r>
              <w:rPr>
                <w:rFonts w:ascii="Times New Roman" w:eastAsia="Arial" w:hAnsi="Times New Roman" w:cs="Times New Roman"/>
                <w:color w:val="000000"/>
                <w:kern w:val="0"/>
                <w:sz w:val="24"/>
                <w:szCs w:val="24"/>
                <w:lang w:val="en-AU" w:eastAsia="en-GB"/>
                <w14:ligatures w14:val="none"/>
              </w:rPr>
              <w:instrText>ADDIN CSL_CITATION {"citationItems":[{"id":"ITEM-1","itemData":{"DOI":"10.1111/j.1471-0528.2011.03043.x","ISSN":"14700328","PMID":"21749629","abstract":"Objective To investigate possible differences in operative delivery rate among low-risk women, randomised to an alongside midwifery-led unit or to standard obstetric units within the same hospital. Design Randomised controlled trial. Setting Department of Obstetrics and Gynaecology, Østfold Hospital Trust, TromsØ, Norway. Population A total of 1111 women assessed to be at low risk at onset of spontaneous labour. Methods Randomisation into one of three birth units: the special unit; the normal unit; or the midwife-led unit. Main outcome measures Total operative delivery rate, augmentation, pain relief, postpartum haemorrhage, sphincter injuries and intrapartum transfer, Apgar score &lt;7 at 5 minutes, metabolic acidosis and transfer to neonatal intensive care unit. Results There were no significant differences in total operative deliveries between the three units: 16.3% in the midwife-led unit; 18.0% in the normal unit; and 18.8% in the special unit. There were no significant differences in postpartum haemorrhage, sphincter injuries or in neonatal outcomes. There were statistically significant differences in augmentation (midwife-led unit versus normal unit RR 0.73, 95% CI 0.59-0.89; midwife-led unit versus special unit RR 0.69, 95% CI 0.56-0.86), in epidural analgesia (midwife-led unit versus normal unit RR 0.68, 95% CI 0.52-0.90; midwife-led unit versus special unit RR 0.64, 95% CI 0.47-0.86) and in acupuncture (midwife-led unit versus normal unit RR 1.45, 95% CI 1.25-1.69; midwife-led unit versus special unit RR 1.45, 95% CI 1.22-1.73). Conclusions The level of birth care does not significantly affect the rate of operative deliveries in low-risk women without any expressed preference for level of birth care. © 2011 The Authors BJOG An International Journal of Obstetrics and Gynaecology © 2011 RCOG.","author":[{"dropping-particle":"","family":"Bernitz","given":"S.","non-dropping-particle":"","parse-names":false,"suffix":""},{"dropping-particle":"","family":"Rolland","given":"R.","non-dropping-particle":"","parse-names":false,"suffix":""},{"dropping-particle":"","family":"Blix","given":"E.","non-dropping-particle":"","parse-names":false,"suffix":""},{"dropping-particle":"","family":"Jacobsen","given":"M.","non-dropping-particle":"","parse-names":false,"suffix":""},{"dropping-particle":"","family":"SjØborg","given":"K.","non-dropping-particle":"","parse-names":false,"suffix":""},{"dropping-particle":"","family":"Øian","given":"P.","non-dropping-particle":"","parse-names":false,"suffix":""}],"container-title":"BJOG: An International Journal of Obstetrics and Gynaecology","id":"ITEM-1","issue":"11","issued":{"date-parts":[["2011"]]},"page":"1357-1364","title":"Is the operative delivery rate in low-risk women dependent on the level of birth care? A randomised controlled trial","type":"article-journal","volume":"118"},"uris":["http://www.mendeley.com/documents/?uuid=c03e9681-2de7-4c6c-87b1-73077a860a98"]},{"id":"ITEM-2","itemData":{"DOI":"10.1016/j.midw.2019.05.004","ISSN":"02666138","PMID":"31100483","abstract":"Objective: The objective of this study was to compare midwife-led and consultant-led obstetrical care for women with uncomplicated low-risk pregnancies. We estimated costs and maternal outcomes in both units to achieve a cost-effectiveness ratio. Design: The cost-analysis was made according to the “intention to treat” concept in order to minimize bias associated with the non-randomization of participants. At the obstetric-led unit, women received care from both midwives and medical staff while those in the alternative structure called ‘Le Cocon’ only received care from midwives. Setting: The obstetric-led unit of the Erasme University-Hospital in Brussels and its alongside midwife-led unit. Participants: The study population included all low-risk pregnant women from 1 March 2014 until 31 October 2015 who were affiliated to the MLOZ (Mutualités Libres-Onafhankelijke Ziekenfondsen; third Belgian statutory health care insurer). Interventions: The cost calculation involved a bottom-up approach. The health care consumption of each participant was obtained from MLOZ's data. The study included costs occurred the beginning of pregnancy until 3 months post-partum. Clinical data were extracted from the patient medical records. Findings: Compared to the traditional obstetric-led unit, the alternative midwife-led unit was associated with a cost reduction for the national payer (∆ = −€397.39, p = 0.046)and for the patient (∆ = − €44.19, p = 0.016). There were no significant differences in rates of caesarean, instrumental birth and epidural analgesia between MLU and OLU. A sensitivity analysis was performed (Appendix C)but does not change the overall results and conclusions. Key conclusions: Due to the small size of the samples, no statistical differences were found. More analysis is needed to evaluate the cost-effectiveness regarding the use of epidural analgesia, caesarean and instrumental birth rates in the midwife-led unit. Implications for practice: Given the economical findings, this could contribute to reduce health expenditures for both women (out of pocket)and state (public payer via health care insurers).","author":[{"dropping-particle":"","family":"Isaline","given":"Gonze","non-dropping-particle":"","parse-names":false,"suffix":""},{"dropping-particle":"","family":"Marie-Christine","given":"Closon","non-dropping-particle":"","parse-names":false,"suffix":""},{"dropping-particle":"","family":"Rudy","given":"Van Tielen","non-dropping-particle":"","parse-names":false,"suffix":""},{"dropping-particle":"","family":"Caroline","given":"Daelemans","non-dropping-particle":"","parse-names":false,"suffix":""},{"dropping-particle":"","family":"Yvon","given":"Englert","non-dropping-particle":"","parse-names":false,"suffix":""}],"container-title":"Midwifery","id":"ITEM-2","issued":{"date-parts":[["2019"]]},"page":"117-126","publisher":"Elsevier Ltd","title":"An exploratory cost-effectiveness analysis: Comparison between a midwife-led birth unit and a standard obstetric unit within the same hospital in Belgium","type":"article-journal","volume":"75"},"uris":["http://www.mendeley.com/documents/?uuid=2ef87ce3-3cf9-4daa-a262-238def396f24"]}],"mendeley":{"formattedCitation":"(29,34)","manualFormatting":"(24, 29)","plainTextFormattedCitation":"(29,34)","previouslyFormattedCitation":"(29,34)"},"properties":{"noteIndex":0},"schema":"https://github.com/citation-style-language/schema/raw/master/csl-citation.json"}</w:instrText>
            </w:r>
            <w:r w:rsidRPr="00812570">
              <w:rPr>
                <w:rFonts w:ascii="Times New Roman" w:eastAsia="Arial" w:hAnsi="Times New Roman" w:cs="Times New Roman"/>
                <w:color w:val="000000"/>
                <w:kern w:val="0"/>
                <w:sz w:val="24"/>
                <w:szCs w:val="24"/>
                <w:lang w:val="en-AU" w:eastAsia="en-GB"/>
                <w14:ligatures w14:val="none"/>
              </w:rPr>
              <w:fldChar w:fldCharType="separate"/>
            </w:r>
            <w:r w:rsidRPr="00812570">
              <w:rPr>
                <w:rFonts w:ascii="Times New Roman" w:eastAsia="Arial" w:hAnsi="Times New Roman" w:cs="Times New Roman"/>
                <w:noProof/>
                <w:color w:val="000000"/>
                <w:kern w:val="0"/>
                <w:sz w:val="24"/>
                <w:szCs w:val="24"/>
                <w:lang w:val="en-AU" w:eastAsia="en-GB"/>
                <w14:ligatures w14:val="none"/>
              </w:rPr>
              <w:t>(24,</w:t>
            </w:r>
            <w:r>
              <w:rPr>
                <w:rFonts w:ascii="Times New Roman" w:eastAsia="Arial" w:hAnsi="Times New Roman" w:cs="Times New Roman"/>
                <w:noProof/>
                <w:color w:val="000000"/>
                <w:kern w:val="0"/>
                <w:sz w:val="24"/>
                <w:szCs w:val="24"/>
                <w:lang w:val="en-AU" w:eastAsia="en-GB"/>
                <w14:ligatures w14:val="none"/>
              </w:rPr>
              <w:t xml:space="preserve"> </w:t>
            </w:r>
            <w:r w:rsidRPr="00812570">
              <w:rPr>
                <w:rFonts w:ascii="Times New Roman" w:eastAsia="Arial" w:hAnsi="Times New Roman" w:cs="Times New Roman"/>
                <w:noProof/>
                <w:color w:val="000000"/>
                <w:kern w:val="0"/>
                <w:sz w:val="24"/>
                <w:szCs w:val="24"/>
                <w:lang w:val="en-AU" w:eastAsia="en-GB"/>
                <w14:ligatures w14:val="none"/>
              </w:rPr>
              <w:t>29)</w:t>
            </w:r>
            <w:r w:rsidRPr="00812570">
              <w:rPr>
                <w:rFonts w:ascii="Times New Roman" w:eastAsia="Arial" w:hAnsi="Times New Roman" w:cs="Times New Roman"/>
                <w:color w:val="000000"/>
                <w:kern w:val="0"/>
                <w:sz w:val="24"/>
                <w:szCs w:val="24"/>
                <w:lang w:val="en-AU" w:eastAsia="en-GB"/>
                <w14:ligatures w14:val="none"/>
              </w:rPr>
              <w:fldChar w:fldCharType="end"/>
            </w:r>
          </w:p>
        </w:tc>
        <w:tc>
          <w:tcPr>
            <w:tcW w:w="1890" w:type="dxa"/>
            <w:tcBorders>
              <w:bottom w:val="single" w:sz="4" w:space="0" w:color="auto"/>
            </w:tcBorders>
          </w:tcPr>
          <w:p w14:paraId="4E1EC458" w14:textId="77777777" w:rsidR="00150AB9" w:rsidRPr="00812570"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812570">
              <w:rPr>
                <w:rFonts w:ascii="Times New Roman" w:eastAsia="Arial" w:hAnsi="Times New Roman" w:cs="Times New Roman"/>
                <w:color w:val="000000"/>
                <w:kern w:val="0"/>
                <w:sz w:val="24"/>
                <w:szCs w:val="24"/>
                <w:lang w:val="en-AU" w:eastAsia="en-GB"/>
                <w14:ligatures w14:val="none"/>
              </w:rPr>
              <w:t>37/471</w:t>
            </w:r>
          </w:p>
        </w:tc>
        <w:tc>
          <w:tcPr>
            <w:tcW w:w="1980" w:type="dxa"/>
            <w:tcBorders>
              <w:bottom w:val="single" w:sz="4" w:space="0" w:color="auto"/>
            </w:tcBorders>
          </w:tcPr>
          <w:p w14:paraId="0D5F3A84" w14:textId="77777777" w:rsidR="00150AB9" w:rsidRPr="00812570"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812570">
              <w:rPr>
                <w:rFonts w:ascii="Times New Roman" w:eastAsia="Arial" w:hAnsi="Times New Roman" w:cs="Times New Roman"/>
                <w:color w:val="000000"/>
                <w:kern w:val="0"/>
                <w:sz w:val="24"/>
                <w:szCs w:val="24"/>
                <w:lang w:val="en-AU" w:eastAsia="en-GB"/>
                <w14:ligatures w14:val="none"/>
              </w:rPr>
              <w:t>22/312</w:t>
            </w:r>
          </w:p>
        </w:tc>
        <w:tc>
          <w:tcPr>
            <w:tcW w:w="2167" w:type="dxa"/>
            <w:tcBorders>
              <w:bottom w:val="single" w:sz="4" w:space="0" w:color="auto"/>
            </w:tcBorders>
          </w:tcPr>
          <w:p w14:paraId="19548590" w14:textId="77777777" w:rsidR="00150AB9" w:rsidRPr="00812570"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812570">
              <w:rPr>
                <w:rFonts w:ascii="Times New Roman" w:eastAsia="Arial" w:hAnsi="Times New Roman" w:cs="Times New Roman"/>
                <w:color w:val="000000"/>
                <w:kern w:val="0"/>
                <w:sz w:val="24"/>
                <w:szCs w:val="24"/>
                <w:lang w:val="en-AU" w:eastAsia="en-GB"/>
                <w14:ligatures w14:val="none"/>
              </w:rPr>
              <w:t>1.11 [0.64, 1.93]</w:t>
            </w:r>
          </w:p>
        </w:tc>
        <w:tc>
          <w:tcPr>
            <w:tcW w:w="893" w:type="dxa"/>
            <w:tcBorders>
              <w:bottom w:val="single" w:sz="4" w:space="0" w:color="auto"/>
            </w:tcBorders>
          </w:tcPr>
          <w:p w14:paraId="5A94B436" w14:textId="77777777" w:rsidR="00150AB9" w:rsidRPr="00812570" w:rsidRDefault="00150AB9" w:rsidP="004C420C">
            <w:pPr>
              <w:spacing w:line="480" w:lineRule="auto"/>
              <w:rPr>
                <w:rFonts w:ascii="Times New Roman" w:eastAsia="Arial" w:hAnsi="Times New Roman" w:cs="Times New Roman"/>
                <w:color w:val="000000"/>
                <w:kern w:val="0"/>
                <w:sz w:val="24"/>
                <w:szCs w:val="24"/>
                <w:lang w:val="en-AU" w:eastAsia="en-GB"/>
                <w14:ligatures w14:val="none"/>
              </w:rPr>
            </w:pPr>
            <w:r w:rsidRPr="00812570">
              <w:rPr>
                <w:rFonts w:ascii="Times New Roman" w:eastAsia="Arial" w:hAnsi="Times New Roman" w:cs="Times New Roman"/>
                <w:color w:val="000000"/>
                <w:kern w:val="0"/>
                <w:sz w:val="24"/>
                <w:szCs w:val="24"/>
                <w:lang w:val="en-AU" w:eastAsia="en-GB"/>
                <w14:ligatures w14:val="none"/>
              </w:rPr>
              <w:t>0</w:t>
            </w:r>
          </w:p>
        </w:tc>
      </w:tr>
    </w:tbl>
    <w:p w14:paraId="2379F36D" w14:textId="79167D08" w:rsidR="00150AB9" w:rsidRDefault="00150AB9" w:rsidP="00150AB9">
      <w:pPr>
        <w:spacing w:after="0" w:line="480" w:lineRule="auto"/>
        <w:jc w:val="both"/>
        <w:rPr>
          <w:rFonts w:ascii="Times New Roman" w:eastAsia="Arial" w:hAnsi="Times New Roman" w:cs="Times New Roman"/>
          <w:sz w:val="24"/>
          <w:szCs w:val="24"/>
          <w:lang w:val="en-AU" w:eastAsia="en-GB"/>
        </w:rPr>
      </w:pPr>
      <w:r>
        <w:rPr>
          <w:rFonts w:ascii="Times New Roman" w:eastAsia="Arial" w:hAnsi="Times New Roman" w:cs="Times New Roman"/>
          <w:sz w:val="24"/>
          <w:szCs w:val="24"/>
          <w:lang w:val="en-AU" w:eastAsia="en-GB"/>
        </w:rPr>
        <w:t xml:space="preserve"> </w:t>
      </w:r>
      <w:bookmarkStart w:id="5" w:name="_Hlk151923248"/>
      <w:r w:rsidRPr="00C01F2F">
        <w:rPr>
          <w:rFonts w:ascii="Times New Roman" w:eastAsia="Arial" w:hAnsi="Times New Roman" w:cs="Times New Roman"/>
          <w:sz w:val="24"/>
          <w:szCs w:val="24"/>
          <w:lang w:val="en-AU" w:eastAsia="en-GB"/>
        </w:rPr>
        <w:t>I</w:t>
      </w:r>
      <w:r w:rsidRPr="00C01F2F">
        <w:rPr>
          <w:rFonts w:ascii="Times New Roman" w:eastAsia="Arial" w:hAnsi="Times New Roman" w:cs="Times New Roman"/>
          <w:sz w:val="24"/>
          <w:szCs w:val="24"/>
          <w:vertAlign w:val="superscript"/>
          <w:lang w:val="en-AU" w:eastAsia="en-GB"/>
        </w:rPr>
        <w:t>2</w:t>
      </w:r>
      <w:r w:rsidRPr="00C01F2F">
        <w:rPr>
          <w:rFonts w:ascii="Times New Roman" w:eastAsia="Arial" w:hAnsi="Times New Roman" w:cs="Times New Roman"/>
          <w:sz w:val="24"/>
          <w:szCs w:val="24"/>
          <w:lang w:val="en-AU" w:eastAsia="en-GB"/>
        </w:rPr>
        <w:t>- Heterogeneity</w:t>
      </w:r>
      <w:bookmarkEnd w:id="5"/>
      <w:r w:rsidRPr="00C01F2F">
        <w:rPr>
          <w:rFonts w:ascii="Times New Roman" w:eastAsia="Arial" w:hAnsi="Times New Roman" w:cs="Times New Roman"/>
          <w:sz w:val="24"/>
          <w:szCs w:val="24"/>
          <w:lang w:val="en-AU" w:eastAsia="en-GB"/>
        </w:rPr>
        <w:t xml:space="preserve">, </w:t>
      </w:r>
      <w:r>
        <w:rPr>
          <w:rFonts w:ascii="Times New Roman" w:eastAsia="Arial" w:hAnsi="Times New Roman" w:cs="Times New Roman"/>
          <w:sz w:val="24"/>
          <w:szCs w:val="24"/>
          <w:lang w:val="en-AU" w:eastAsia="en-GB"/>
        </w:rPr>
        <w:t xml:space="preserve">Na- not applicable, </w:t>
      </w:r>
      <w:r w:rsidRPr="00C01F2F">
        <w:rPr>
          <w:rFonts w:ascii="Times New Roman" w:eastAsia="Arial" w:hAnsi="Times New Roman" w:cs="Times New Roman"/>
          <w:sz w:val="24"/>
          <w:szCs w:val="24"/>
          <w:lang w:val="en-AU" w:eastAsia="en-GB"/>
        </w:rPr>
        <w:t>NICU-Neonatal intensive care</w:t>
      </w:r>
      <w:r>
        <w:rPr>
          <w:rFonts w:ascii="Times New Roman" w:eastAsia="Arial" w:hAnsi="Times New Roman" w:cs="Times New Roman"/>
          <w:sz w:val="24"/>
          <w:szCs w:val="24"/>
          <w:lang w:val="en-AU" w:eastAsia="en-GB"/>
        </w:rPr>
        <w:t xml:space="preserve"> unit  </w:t>
      </w:r>
    </w:p>
    <w:p w14:paraId="7885479E" w14:textId="77777777" w:rsidR="00150AB9" w:rsidRPr="00150AB9" w:rsidRDefault="00150AB9" w:rsidP="00150AB9"/>
    <w:sectPr w:rsidR="00150AB9" w:rsidRPr="00150AB9" w:rsidSect="00352C03">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542639" w14:textId="77777777" w:rsidR="006F5FB7" w:rsidRDefault="006F5FB7" w:rsidP="001C0C45">
      <w:pPr>
        <w:spacing w:after="0" w:line="240" w:lineRule="auto"/>
      </w:pPr>
      <w:r>
        <w:separator/>
      </w:r>
    </w:p>
  </w:endnote>
  <w:endnote w:type="continuationSeparator" w:id="0">
    <w:p w14:paraId="613DA6C0" w14:textId="77777777" w:rsidR="006F5FB7" w:rsidRDefault="006F5FB7" w:rsidP="001C0C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D723D5" w14:textId="77777777" w:rsidR="006F5FB7" w:rsidRDefault="006F5FB7" w:rsidP="001C0C45">
      <w:pPr>
        <w:spacing w:after="0" w:line="240" w:lineRule="auto"/>
      </w:pPr>
      <w:r>
        <w:separator/>
      </w:r>
    </w:p>
  </w:footnote>
  <w:footnote w:type="continuationSeparator" w:id="0">
    <w:p w14:paraId="526F9800" w14:textId="77777777" w:rsidR="006F5FB7" w:rsidRDefault="006F5FB7" w:rsidP="001C0C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C46035"/>
    <w:multiLevelType w:val="multilevel"/>
    <w:tmpl w:val="36282F3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7039911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bUwNjSzMDUztDQ2MTBR0lEKTi0uzszPAykwNKgFAAxr5OwtAAAA"/>
  </w:docVars>
  <w:rsids>
    <w:rsidRoot w:val="001C0C45"/>
    <w:rsid w:val="000A35CE"/>
    <w:rsid w:val="000C7ED1"/>
    <w:rsid w:val="000D6BF5"/>
    <w:rsid w:val="000F7D63"/>
    <w:rsid w:val="00112AEC"/>
    <w:rsid w:val="00133B44"/>
    <w:rsid w:val="00150AB9"/>
    <w:rsid w:val="00157441"/>
    <w:rsid w:val="001854E3"/>
    <w:rsid w:val="0019300B"/>
    <w:rsid w:val="001C0C45"/>
    <w:rsid w:val="00236150"/>
    <w:rsid w:val="0025692E"/>
    <w:rsid w:val="002E2D92"/>
    <w:rsid w:val="002E675C"/>
    <w:rsid w:val="00341E68"/>
    <w:rsid w:val="00352C03"/>
    <w:rsid w:val="00372853"/>
    <w:rsid w:val="003776E5"/>
    <w:rsid w:val="003D55BD"/>
    <w:rsid w:val="003D64A3"/>
    <w:rsid w:val="0047536D"/>
    <w:rsid w:val="004A3F59"/>
    <w:rsid w:val="004F01BB"/>
    <w:rsid w:val="00511919"/>
    <w:rsid w:val="00622877"/>
    <w:rsid w:val="00685402"/>
    <w:rsid w:val="006A2346"/>
    <w:rsid w:val="006D46FC"/>
    <w:rsid w:val="006F5FB7"/>
    <w:rsid w:val="007019C1"/>
    <w:rsid w:val="007221E3"/>
    <w:rsid w:val="007436FA"/>
    <w:rsid w:val="00746A45"/>
    <w:rsid w:val="007744F9"/>
    <w:rsid w:val="007808F7"/>
    <w:rsid w:val="007839C6"/>
    <w:rsid w:val="00812570"/>
    <w:rsid w:val="00857C6C"/>
    <w:rsid w:val="00862F30"/>
    <w:rsid w:val="008E7A96"/>
    <w:rsid w:val="00947A4D"/>
    <w:rsid w:val="00966ED3"/>
    <w:rsid w:val="00992F4E"/>
    <w:rsid w:val="009E7324"/>
    <w:rsid w:val="00A5054F"/>
    <w:rsid w:val="00A770B5"/>
    <w:rsid w:val="00AA694C"/>
    <w:rsid w:val="00B81C2A"/>
    <w:rsid w:val="00C21747"/>
    <w:rsid w:val="00C23D41"/>
    <w:rsid w:val="00CD3767"/>
    <w:rsid w:val="00D22707"/>
    <w:rsid w:val="00D50E30"/>
    <w:rsid w:val="00D81BA7"/>
    <w:rsid w:val="00D8430B"/>
    <w:rsid w:val="00D87E1C"/>
    <w:rsid w:val="00DA3894"/>
    <w:rsid w:val="00E2082E"/>
    <w:rsid w:val="00E4780D"/>
    <w:rsid w:val="00E63E7E"/>
    <w:rsid w:val="00E83CEC"/>
    <w:rsid w:val="00E955AA"/>
    <w:rsid w:val="00ED0BA4"/>
    <w:rsid w:val="00F24112"/>
    <w:rsid w:val="00F53E69"/>
    <w:rsid w:val="00F554C9"/>
    <w:rsid w:val="00F67D93"/>
    <w:rsid w:val="00FD5A7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278300F"/>
  <w15:chartTrackingRefBased/>
  <w15:docId w15:val="{4F9BFF25-1C92-4366-A4B1-F33920B31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0AB9"/>
  </w:style>
  <w:style w:type="paragraph" w:styleId="Heading1">
    <w:name w:val="heading 1"/>
    <w:basedOn w:val="Normal"/>
    <w:next w:val="Normal"/>
    <w:link w:val="Heading1Char"/>
    <w:uiPriority w:val="9"/>
    <w:qFormat/>
    <w:rsid w:val="00352C0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C0C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C0C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0C45"/>
  </w:style>
  <w:style w:type="paragraph" w:styleId="Footer">
    <w:name w:val="footer"/>
    <w:basedOn w:val="Normal"/>
    <w:link w:val="FooterChar"/>
    <w:uiPriority w:val="99"/>
    <w:unhideWhenUsed/>
    <w:rsid w:val="001C0C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0C45"/>
  </w:style>
  <w:style w:type="character" w:customStyle="1" w:styleId="Heading1Char">
    <w:name w:val="Heading 1 Char"/>
    <w:basedOn w:val="DefaultParagraphFont"/>
    <w:link w:val="Heading1"/>
    <w:uiPriority w:val="9"/>
    <w:rsid w:val="00352C03"/>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F53E6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50AB9"/>
    <w:pPr>
      <w:spacing w:after="0"/>
    </w:pPr>
  </w:style>
  <w:style w:type="character" w:styleId="Hyperlink">
    <w:name w:val="Hyperlink"/>
    <w:basedOn w:val="DefaultParagraphFont"/>
    <w:uiPriority w:val="99"/>
    <w:unhideWhenUsed/>
    <w:rsid w:val="00150AB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ADA17F-55DA-4515-BF6E-26522F1CD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5</TotalTime>
  <Pages>13</Pages>
  <Words>1652</Words>
  <Characters>9428</Characters>
  <Application>Microsoft Office Word</Application>
  <DocSecurity>0</DocSecurity>
  <Lines>824</Lines>
  <Paragraphs>5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mi Girma Alemu</dc:creator>
  <cp:keywords/>
  <dc:description/>
  <cp:lastModifiedBy>Wami Girma Alemu</cp:lastModifiedBy>
  <cp:revision>138</cp:revision>
  <dcterms:created xsi:type="dcterms:W3CDTF">2023-11-29T12:06:00Z</dcterms:created>
  <dcterms:modified xsi:type="dcterms:W3CDTF">2023-12-11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0e710c-5b59-3d74-9ca8-fc07dd48e798</vt:lpwstr>
  </property>
  <property fmtid="{D5CDD505-2E9C-101B-9397-08002B2CF9AE}" pid="4" name="Mendeley Citation Style_1">
    <vt:lpwstr>http://www.zotero.org/styles/vancouver</vt:lpwstr>
  </property>
  <property fmtid="{D5CDD505-2E9C-101B-9397-08002B2CF9AE}" pid="5" name="Mendeley Recent Style Id 0_1">
    <vt:lpwstr>http://www.zotero.org/styles/acs-combinatorial-science</vt:lpwstr>
  </property>
  <property fmtid="{D5CDD505-2E9C-101B-9397-08002B2CF9AE}" pid="6" name="Mendeley Recent Style Name 0_1">
    <vt:lpwstr>ACS Combinatorial Science</vt:lpwstr>
  </property>
  <property fmtid="{D5CDD505-2E9C-101B-9397-08002B2CF9AE}" pid="7" name="Mendeley Recent Style Id 1_1">
    <vt:lpwstr>http://www.zotero.org/styles/acs-infectious-diseases</vt:lpwstr>
  </property>
  <property fmtid="{D5CDD505-2E9C-101B-9397-08002B2CF9AE}" pid="8" name="Mendeley Recent Style Name 1_1">
    <vt:lpwstr>ACS Infectious Diseases</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 11th edition</vt:lpwstr>
  </property>
  <property fmtid="{D5CDD505-2E9C-101B-9397-08002B2CF9AE}" pid="11" name="Mendeley Recent Style Id 3_1">
    <vt:lpwstr>http://csl.mendeley.com/styles/630427311/american-medical-association-2-NO-Doi</vt:lpwstr>
  </property>
  <property fmtid="{D5CDD505-2E9C-101B-9397-08002B2CF9AE}" pid="12" name="Mendeley Recent Style Name 3_1">
    <vt:lpwstr>American Medical Association 11th edition - Girma Alemu Wami</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ultidisciplinary-digital-publishing-institute</vt:lpwstr>
  </property>
  <property fmtid="{D5CDD505-2E9C-101B-9397-08002B2CF9AE}" pid="22" name="Mendeley Recent Style Name 8_1">
    <vt:lpwstr>Multidisciplinary Digital Publishing Institu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e4c982a8f7ed370c7a41c8f3dd15b00be94f99fcbd21c4c288457203c5fb2870</vt:lpwstr>
  </property>
</Properties>
</file>